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EA779B" w14:textId="77777777" w:rsidR="00EC2539" w:rsidRDefault="00DB68FB" w:rsidP="00EC2539">
      <w:pPr>
        <w:widowControl/>
        <w:rPr>
          <w:szCs w:val="22"/>
        </w:rPr>
      </w:pPr>
      <w:r w:rsidRPr="00AD1B71">
        <w:rPr>
          <w:b/>
          <w:bCs/>
          <w:szCs w:val="22"/>
        </w:rPr>
        <w:t>TITLE:</w:t>
      </w:r>
    </w:p>
    <w:p w14:paraId="0FD9C229" w14:textId="1E80328B" w:rsidR="00E875C2" w:rsidRPr="00AD1B71" w:rsidRDefault="00E875C2" w:rsidP="00EC2539">
      <w:pPr>
        <w:widowControl/>
        <w:rPr>
          <w:rFonts w:eastAsiaTheme="minorEastAsia"/>
          <w:color w:val="auto"/>
          <w:szCs w:val="22"/>
          <w:lang w:eastAsia="zh-CN"/>
        </w:rPr>
      </w:pPr>
      <w:r w:rsidRPr="00AD1B71">
        <w:rPr>
          <w:rFonts w:eastAsiaTheme="minorEastAsia"/>
          <w:color w:val="auto"/>
          <w:szCs w:val="22"/>
          <w:lang w:eastAsia="zh-CN"/>
        </w:rPr>
        <w:t>Patient</w:t>
      </w:r>
      <w:r w:rsidR="00A66E0C" w:rsidRPr="00AD1B71">
        <w:rPr>
          <w:rFonts w:eastAsiaTheme="minorEastAsia"/>
          <w:color w:val="auto"/>
          <w:szCs w:val="22"/>
          <w:lang w:eastAsia="zh-CN"/>
        </w:rPr>
        <w:t>-</w:t>
      </w:r>
      <w:r w:rsidR="00A66E0C">
        <w:rPr>
          <w:rFonts w:eastAsiaTheme="minorEastAsia"/>
          <w:color w:val="auto"/>
          <w:szCs w:val="22"/>
          <w:lang w:eastAsia="zh-CN"/>
        </w:rPr>
        <w:t>d</w:t>
      </w:r>
      <w:r w:rsidR="00A66E0C" w:rsidRPr="00AD1B71">
        <w:rPr>
          <w:rFonts w:eastAsiaTheme="minorEastAsia"/>
          <w:color w:val="auto"/>
          <w:szCs w:val="22"/>
          <w:lang w:eastAsia="zh-CN"/>
        </w:rPr>
        <w:t xml:space="preserve">erived Orthotopic Xenograft Models </w:t>
      </w:r>
      <w:r w:rsidR="00A66E0C">
        <w:rPr>
          <w:rFonts w:eastAsiaTheme="minorEastAsia"/>
          <w:color w:val="auto"/>
          <w:szCs w:val="22"/>
          <w:lang w:eastAsia="zh-CN"/>
        </w:rPr>
        <w:t xml:space="preserve">for </w:t>
      </w:r>
      <w:r w:rsidR="00A66E0C" w:rsidRPr="00AD1B71">
        <w:rPr>
          <w:rFonts w:eastAsiaTheme="minorEastAsia"/>
          <w:color w:val="auto"/>
          <w:szCs w:val="22"/>
          <w:lang w:eastAsia="zh-CN"/>
        </w:rPr>
        <w:t xml:space="preserve">Human Urothelial Cell Carcinoma </w:t>
      </w:r>
      <w:r w:rsidR="00A66E0C">
        <w:rPr>
          <w:rFonts w:eastAsiaTheme="minorEastAsia"/>
          <w:color w:val="auto"/>
          <w:szCs w:val="22"/>
          <w:lang w:eastAsia="zh-CN"/>
        </w:rPr>
        <w:t>a</w:t>
      </w:r>
      <w:r w:rsidR="00A66E0C" w:rsidRPr="00AD1B71">
        <w:rPr>
          <w:rFonts w:eastAsiaTheme="minorEastAsia"/>
          <w:color w:val="auto"/>
          <w:szCs w:val="22"/>
          <w:lang w:eastAsia="zh-CN"/>
        </w:rPr>
        <w:t xml:space="preserve">nd Colorectal Cancer </w:t>
      </w:r>
      <w:r w:rsidR="00A66E0C">
        <w:rPr>
          <w:rFonts w:eastAsiaTheme="minorEastAsia"/>
          <w:color w:val="auto"/>
          <w:szCs w:val="22"/>
          <w:lang w:eastAsia="zh-CN"/>
        </w:rPr>
        <w:t xml:space="preserve">Tumor </w:t>
      </w:r>
      <w:r w:rsidR="00A66E0C" w:rsidRPr="00AD1B71">
        <w:rPr>
          <w:rFonts w:eastAsiaTheme="minorEastAsia"/>
          <w:color w:val="auto"/>
          <w:szCs w:val="22"/>
          <w:lang w:eastAsia="zh-CN"/>
        </w:rPr>
        <w:t xml:space="preserve">Growth </w:t>
      </w:r>
      <w:r w:rsidR="00A66E0C">
        <w:rPr>
          <w:rFonts w:eastAsiaTheme="minorEastAsia"/>
          <w:color w:val="auto"/>
          <w:szCs w:val="22"/>
          <w:lang w:eastAsia="zh-CN"/>
        </w:rPr>
        <w:t>a</w:t>
      </w:r>
      <w:r w:rsidR="00A66E0C" w:rsidRPr="00AD1B71">
        <w:rPr>
          <w:rFonts w:eastAsiaTheme="minorEastAsia"/>
          <w:color w:val="auto"/>
          <w:szCs w:val="22"/>
          <w:lang w:eastAsia="zh-CN"/>
        </w:rPr>
        <w:t>nd Spontaneous Metastasis</w:t>
      </w:r>
    </w:p>
    <w:p w14:paraId="4E1DAF6F" w14:textId="77777777" w:rsidR="00DB68FB" w:rsidRPr="00AD1B71" w:rsidRDefault="00DB68FB" w:rsidP="00EC2539">
      <w:pPr>
        <w:widowControl/>
        <w:rPr>
          <w:b/>
          <w:bCs/>
          <w:szCs w:val="22"/>
        </w:rPr>
      </w:pPr>
    </w:p>
    <w:p w14:paraId="63E00964" w14:textId="5E03CB77" w:rsidR="00DB68FB" w:rsidRPr="00AD1B71" w:rsidRDefault="00DB68FB" w:rsidP="00EC2539">
      <w:pPr>
        <w:widowControl/>
        <w:rPr>
          <w:color w:val="808080" w:themeColor="background1" w:themeShade="80"/>
          <w:szCs w:val="22"/>
        </w:rPr>
      </w:pPr>
      <w:r w:rsidRPr="00AD1B71">
        <w:rPr>
          <w:b/>
          <w:bCs/>
          <w:szCs w:val="22"/>
        </w:rPr>
        <w:t xml:space="preserve">AUTHORS </w:t>
      </w:r>
      <w:r w:rsidR="00A81AE9">
        <w:rPr>
          <w:b/>
          <w:bCs/>
          <w:szCs w:val="22"/>
        </w:rPr>
        <w:t>AND</w:t>
      </w:r>
      <w:r w:rsidRPr="00AD1B71">
        <w:rPr>
          <w:b/>
          <w:bCs/>
          <w:szCs w:val="22"/>
        </w:rPr>
        <w:t xml:space="preserve"> AFFILIATIONS: </w:t>
      </w:r>
    </w:p>
    <w:p w14:paraId="24D539E4" w14:textId="3ADDE117" w:rsidR="00DB68FB" w:rsidRPr="00AD1B71" w:rsidRDefault="00DB68FB" w:rsidP="00EC2539">
      <w:pPr>
        <w:widowControl/>
        <w:rPr>
          <w:color w:val="auto"/>
          <w:szCs w:val="22"/>
        </w:rPr>
      </w:pPr>
      <w:proofErr w:type="spellStart"/>
      <w:r w:rsidRPr="00AD1B71">
        <w:rPr>
          <w:color w:val="auto"/>
          <w:szCs w:val="22"/>
        </w:rPr>
        <w:t>Ravan</w:t>
      </w:r>
      <w:proofErr w:type="spellEnd"/>
      <w:r w:rsidRPr="00AD1B71">
        <w:rPr>
          <w:color w:val="auto"/>
          <w:szCs w:val="22"/>
        </w:rPr>
        <w:t xml:space="preserve"> Moret</w:t>
      </w:r>
      <w:proofErr w:type="gramStart"/>
      <w:r w:rsidRPr="00AD1B71">
        <w:rPr>
          <w:color w:val="auto"/>
          <w:szCs w:val="22"/>
          <w:vertAlign w:val="superscript"/>
        </w:rPr>
        <w:t>1,*</w:t>
      </w:r>
      <w:proofErr w:type="gramEnd"/>
      <w:r w:rsidRPr="00AD1B71">
        <w:rPr>
          <w:color w:val="auto"/>
          <w:szCs w:val="22"/>
        </w:rPr>
        <w:t>, Linh Hellmers</w:t>
      </w:r>
      <w:bookmarkStart w:id="0" w:name="_Hlk526496176"/>
      <w:r w:rsidRPr="00AD1B71">
        <w:rPr>
          <w:color w:val="auto"/>
          <w:szCs w:val="22"/>
          <w:vertAlign w:val="superscript"/>
        </w:rPr>
        <w:t>1,*</w:t>
      </w:r>
      <w:r w:rsidRPr="00AD1B71">
        <w:rPr>
          <w:color w:val="auto"/>
          <w:szCs w:val="22"/>
        </w:rPr>
        <w:t xml:space="preserve">, </w:t>
      </w:r>
      <w:bookmarkEnd w:id="0"/>
      <w:r w:rsidRPr="00AD1B71">
        <w:rPr>
          <w:color w:val="auto"/>
          <w:szCs w:val="22"/>
        </w:rPr>
        <w:t>Xin Zhang</w:t>
      </w:r>
      <w:r w:rsidRPr="00AD1B71">
        <w:rPr>
          <w:color w:val="auto"/>
          <w:szCs w:val="22"/>
          <w:vertAlign w:val="superscript"/>
        </w:rPr>
        <w:t>1</w:t>
      </w:r>
      <w:r w:rsidRPr="00AD1B71">
        <w:rPr>
          <w:color w:val="auto"/>
          <w:szCs w:val="22"/>
        </w:rPr>
        <w:t>, Jessie Gills</w:t>
      </w:r>
      <w:r w:rsidRPr="00AD1B71">
        <w:rPr>
          <w:color w:val="auto"/>
          <w:szCs w:val="22"/>
          <w:vertAlign w:val="superscript"/>
        </w:rPr>
        <w:t>2</w:t>
      </w:r>
      <w:r w:rsidRPr="00AD1B71">
        <w:rPr>
          <w:color w:val="auto"/>
          <w:szCs w:val="22"/>
        </w:rPr>
        <w:t>, Nathan Hite</w:t>
      </w:r>
      <w:r w:rsidRPr="00AD1B71">
        <w:rPr>
          <w:color w:val="auto"/>
          <w:szCs w:val="22"/>
          <w:vertAlign w:val="superscript"/>
        </w:rPr>
        <w:t>3</w:t>
      </w:r>
      <w:r w:rsidRPr="00AD1B71">
        <w:rPr>
          <w:color w:val="auto"/>
          <w:szCs w:val="22"/>
        </w:rPr>
        <w:t>, Aaron Klinger</w:t>
      </w:r>
      <w:r w:rsidRPr="00AD1B71">
        <w:rPr>
          <w:color w:val="auto"/>
          <w:szCs w:val="22"/>
          <w:vertAlign w:val="superscript"/>
        </w:rPr>
        <w:t>3</w:t>
      </w:r>
      <w:r w:rsidRPr="00AD1B71">
        <w:rPr>
          <w:color w:val="auto"/>
          <w:szCs w:val="22"/>
        </w:rPr>
        <w:t>, Grace A</w:t>
      </w:r>
      <w:r w:rsidR="00191E66">
        <w:rPr>
          <w:color w:val="auto"/>
          <w:szCs w:val="22"/>
        </w:rPr>
        <w:t>.</w:t>
      </w:r>
      <w:r w:rsidRPr="00AD1B71">
        <w:rPr>
          <w:color w:val="auto"/>
          <w:szCs w:val="22"/>
        </w:rPr>
        <w:t xml:space="preserve"> Maresh</w:t>
      </w:r>
      <w:r w:rsidRPr="00AD1B71">
        <w:rPr>
          <w:color w:val="auto"/>
          <w:szCs w:val="22"/>
          <w:vertAlign w:val="superscript"/>
        </w:rPr>
        <w:t>1</w:t>
      </w:r>
      <w:r w:rsidRPr="00AD1B71">
        <w:rPr>
          <w:color w:val="auto"/>
          <w:szCs w:val="22"/>
        </w:rPr>
        <w:t>, Daniel Canter</w:t>
      </w:r>
      <w:r w:rsidRPr="00AD1B71">
        <w:rPr>
          <w:color w:val="auto"/>
          <w:szCs w:val="22"/>
          <w:vertAlign w:val="superscript"/>
        </w:rPr>
        <w:t>2,4</w:t>
      </w:r>
      <w:r w:rsidRPr="00AD1B71">
        <w:rPr>
          <w:color w:val="auto"/>
          <w:szCs w:val="22"/>
        </w:rPr>
        <w:t>, Stephen Bardot</w:t>
      </w:r>
      <w:r w:rsidRPr="00AD1B71">
        <w:rPr>
          <w:color w:val="auto"/>
          <w:szCs w:val="22"/>
          <w:vertAlign w:val="superscript"/>
        </w:rPr>
        <w:t>2,4</w:t>
      </w:r>
      <w:r w:rsidRPr="00AD1B71">
        <w:rPr>
          <w:color w:val="auto"/>
          <w:szCs w:val="22"/>
        </w:rPr>
        <w:t>, David A</w:t>
      </w:r>
      <w:r w:rsidR="00191E66">
        <w:rPr>
          <w:color w:val="auto"/>
          <w:szCs w:val="22"/>
        </w:rPr>
        <w:t>.</w:t>
      </w:r>
      <w:r w:rsidRPr="00AD1B71">
        <w:rPr>
          <w:color w:val="auto"/>
          <w:szCs w:val="22"/>
        </w:rPr>
        <w:t xml:space="preserve"> Margolin</w:t>
      </w:r>
      <w:r w:rsidRPr="00AD1B71">
        <w:rPr>
          <w:color w:val="auto"/>
          <w:szCs w:val="22"/>
          <w:vertAlign w:val="superscript"/>
        </w:rPr>
        <w:t>3,4</w:t>
      </w:r>
      <w:r w:rsidRPr="00AD1B71">
        <w:rPr>
          <w:color w:val="auto"/>
          <w:szCs w:val="22"/>
        </w:rPr>
        <w:t>, Li Li</w:t>
      </w:r>
      <w:r w:rsidRPr="00AD1B71">
        <w:rPr>
          <w:color w:val="auto"/>
          <w:szCs w:val="22"/>
          <w:vertAlign w:val="superscript"/>
        </w:rPr>
        <w:t>1,4</w:t>
      </w:r>
      <w:r w:rsidRPr="00AD1B71">
        <w:rPr>
          <w:color w:val="auto"/>
          <w:szCs w:val="22"/>
        </w:rPr>
        <w:t xml:space="preserve"> </w:t>
      </w:r>
    </w:p>
    <w:p w14:paraId="58D31DBE" w14:textId="77777777" w:rsidR="006024E2" w:rsidRDefault="006024E2" w:rsidP="00EC2539">
      <w:pPr>
        <w:widowControl/>
        <w:rPr>
          <w:color w:val="auto"/>
          <w:szCs w:val="22"/>
        </w:rPr>
      </w:pPr>
    </w:p>
    <w:p w14:paraId="231A9D45" w14:textId="2EF30444" w:rsidR="00DB68FB" w:rsidRPr="003B3924" w:rsidRDefault="00DB68FB" w:rsidP="00EC2539">
      <w:pPr>
        <w:widowControl/>
        <w:rPr>
          <w:color w:val="auto"/>
          <w:szCs w:val="22"/>
        </w:rPr>
      </w:pPr>
      <w:r w:rsidRPr="003B3924">
        <w:rPr>
          <w:color w:val="auto"/>
          <w:szCs w:val="22"/>
          <w:vertAlign w:val="superscript"/>
        </w:rPr>
        <w:t>1</w:t>
      </w:r>
      <w:r w:rsidRPr="003B3924">
        <w:rPr>
          <w:color w:val="auto"/>
          <w:szCs w:val="22"/>
        </w:rPr>
        <w:t>Laboratory of Translational Cancer Research, Institute for Translational Research, Ochsner Clinic Foundation, New Orleans, L</w:t>
      </w:r>
      <w:r w:rsidR="006368B2">
        <w:rPr>
          <w:color w:val="auto"/>
          <w:szCs w:val="22"/>
        </w:rPr>
        <w:t>A</w:t>
      </w:r>
      <w:r w:rsidRPr="003B3924">
        <w:rPr>
          <w:color w:val="auto"/>
          <w:szCs w:val="22"/>
        </w:rPr>
        <w:t>, USA</w:t>
      </w:r>
    </w:p>
    <w:p w14:paraId="4F1037CF" w14:textId="1B24711A" w:rsidR="00DB68FB" w:rsidRPr="003B3924" w:rsidRDefault="00DB68FB" w:rsidP="00EC2539">
      <w:pPr>
        <w:widowControl/>
        <w:rPr>
          <w:color w:val="auto"/>
          <w:szCs w:val="22"/>
        </w:rPr>
      </w:pPr>
      <w:r w:rsidRPr="003B3924">
        <w:rPr>
          <w:color w:val="auto"/>
          <w:szCs w:val="22"/>
          <w:vertAlign w:val="superscript"/>
        </w:rPr>
        <w:t>2</w:t>
      </w:r>
      <w:r w:rsidRPr="003B3924">
        <w:rPr>
          <w:color w:val="auto"/>
          <w:szCs w:val="22"/>
        </w:rPr>
        <w:t>Department of Urology, Ochsner Clinic Foundation, New Orleans, L</w:t>
      </w:r>
      <w:r w:rsidR="00575768">
        <w:rPr>
          <w:color w:val="auto"/>
          <w:szCs w:val="22"/>
        </w:rPr>
        <w:t>A,</w:t>
      </w:r>
      <w:r w:rsidRPr="003B3924">
        <w:rPr>
          <w:color w:val="auto"/>
          <w:szCs w:val="22"/>
        </w:rPr>
        <w:t xml:space="preserve"> USA </w:t>
      </w:r>
    </w:p>
    <w:p w14:paraId="3C39CE93" w14:textId="18715865" w:rsidR="00DB68FB" w:rsidRPr="003B3924" w:rsidRDefault="00DB68FB" w:rsidP="00EC2539">
      <w:pPr>
        <w:widowControl/>
        <w:rPr>
          <w:color w:val="auto"/>
          <w:szCs w:val="22"/>
        </w:rPr>
      </w:pPr>
      <w:r w:rsidRPr="003B3924">
        <w:rPr>
          <w:color w:val="auto"/>
          <w:szCs w:val="22"/>
          <w:vertAlign w:val="superscript"/>
        </w:rPr>
        <w:t>3</w:t>
      </w:r>
      <w:r w:rsidRPr="003B3924">
        <w:rPr>
          <w:color w:val="auto"/>
          <w:szCs w:val="22"/>
        </w:rPr>
        <w:t xml:space="preserve">Department of Colon and Rectal Surgery, Ochsner </w:t>
      </w:r>
      <w:r w:rsidR="00D11560">
        <w:rPr>
          <w:color w:val="auto"/>
          <w:szCs w:val="22"/>
        </w:rPr>
        <w:t>Clinic Foundation</w:t>
      </w:r>
      <w:r w:rsidRPr="003B3924">
        <w:rPr>
          <w:color w:val="auto"/>
          <w:szCs w:val="22"/>
        </w:rPr>
        <w:t xml:space="preserve">, </w:t>
      </w:r>
      <w:bookmarkStart w:id="1" w:name="_Hlk526495987"/>
      <w:r w:rsidRPr="003B3924">
        <w:rPr>
          <w:color w:val="auto"/>
          <w:szCs w:val="22"/>
        </w:rPr>
        <w:t>New Orleans, L</w:t>
      </w:r>
      <w:r w:rsidR="00575768">
        <w:rPr>
          <w:color w:val="auto"/>
          <w:szCs w:val="22"/>
        </w:rPr>
        <w:t>A,</w:t>
      </w:r>
      <w:r w:rsidRPr="003B3924">
        <w:rPr>
          <w:color w:val="auto"/>
          <w:szCs w:val="22"/>
        </w:rPr>
        <w:t xml:space="preserve"> USA</w:t>
      </w:r>
      <w:bookmarkEnd w:id="1"/>
    </w:p>
    <w:p w14:paraId="10B6B718" w14:textId="512B18E4" w:rsidR="00DB68FB" w:rsidRPr="003B3924" w:rsidRDefault="00DB68FB" w:rsidP="00EC2539">
      <w:pPr>
        <w:widowControl/>
        <w:rPr>
          <w:color w:val="auto"/>
          <w:szCs w:val="22"/>
        </w:rPr>
      </w:pPr>
      <w:r w:rsidRPr="003B3924">
        <w:rPr>
          <w:color w:val="auto"/>
          <w:szCs w:val="22"/>
          <w:vertAlign w:val="superscript"/>
        </w:rPr>
        <w:t>4</w:t>
      </w:r>
      <w:r w:rsidRPr="003B3924">
        <w:rPr>
          <w:color w:val="auto"/>
          <w:szCs w:val="22"/>
        </w:rPr>
        <w:t>Ochsner Clinical School, University of Queensland, School of Medicine, New Orleans, L</w:t>
      </w:r>
      <w:r w:rsidR="00575768">
        <w:rPr>
          <w:color w:val="auto"/>
          <w:szCs w:val="22"/>
        </w:rPr>
        <w:t>A,</w:t>
      </w:r>
      <w:r w:rsidRPr="003B3924">
        <w:rPr>
          <w:color w:val="auto"/>
          <w:szCs w:val="22"/>
        </w:rPr>
        <w:t xml:space="preserve"> USA</w:t>
      </w:r>
    </w:p>
    <w:p w14:paraId="196AC5F8" w14:textId="77777777" w:rsidR="004E4805" w:rsidRPr="003B3924" w:rsidRDefault="004E4805" w:rsidP="00EC2539">
      <w:pPr>
        <w:widowControl/>
        <w:rPr>
          <w:color w:val="auto"/>
          <w:szCs w:val="22"/>
        </w:rPr>
      </w:pPr>
    </w:p>
    <w:p w14:paraId="4C9AD774" w14:textId="060C6525" w:rsidR="00DB68FB" w:rsidRPr="003B3924" w:rsidRDefault="00DB68FB" w:rsidP="00EC2539">
      <w:pPr>
        <w:widowControl/>
        <w:rPr>
          <w:color w:val="auto"/>
          <w:szCs w:val="22"/>
        </w:rPr>
      </w:pPr>
      <w:r w:rsidRPr="003B3924">
        <w:rPr>
          <w:color w:val="auto"/>
          <w:szCs w:val="22"/>
        </w:rPr>
        <w:t>*These authors contributed equally</w:t>
      </w:r>
      <w:r w:rsidR="004E4805" w:rsidRPr="003B3924">
        <w:rPr>
          <w:color w:val="auto"/>
          <w:szCs w:val="22"/>
        </w:rPr>
        <w:t>.</w:t>
      </w:r>
    </w:p>
    <w:p w14:paraId="09CDBA13" w14:textId="77777777" w:rsidR="005B40F0" w:rsidRDefault="005B40F0" w:rsidP="00EC2539">
      <w:pPr>
        <w:widowControl/>
        <w:rPr>
          <w:i/>
          <w:color w:val="auto"/>
          <w:szCs w:val="22"/>
          <w:vertAlign w:val="superscript"/>
        </w:rPr>
      </w:pPr>
    </w:p>
    <w:p w14:paraId="3C6C91DD" w14:textId="77777777" w:rsidR="00D16430" w:rsidRPr="00FA24E7" w:rsidRDefault="00DB68FB" w:rsidP="00EC2539">
      <w:pPr>
        <w:widowControl/>
        <w:rPr>
          <w:color w:val="auto"/>
          <w:szCs w:val="22"/>
        </w:rPr>
      </w:pPr>
      <w:r w:rsidRPr="00FA24E7">
        <w:rPr>
          <w:color w:val="auto"/>
          <w:szCs w:val="22"/>
        </w:rPr>
        <w:t>Corresponding Author:</w:t>
      </w:r>
    </w:p>
    <w:p w14:paraId="52689F68" w14:textId="53F782B1" w:rsidR="00DB68FB" w:rsidRPr="0080518A" w:rsidRDefault="00DB68FB" w:rsidP="00EC2539">
      <w:pPr>
        <w:widowControl/>
        <w:rPr>
          <w:color w:val="auto"/>
          <w:szCs w:val="22"/>
        </w:rPr>
      </w:pPr>
      <w:r w:rsidRPr="0080518A">
        <w:rPr>
          <w:color w:val="auto"/>
          <w:szCs w:val="22"/>
        </w:rPr>
        <w:t xml:space="preserve">Li </w:t>
      </w:r>
      <w:proofErr w:type="spellStart"/>
      <w:r w:rsidRPr="0080518A">
        <w:rPr>
          <w:color w:val="auto"/>
          <w:szCs w:val="22"/>
        </w:rPr>
        <w:t>Li</w:t>
      </w:r>
      <w:proofErr w:type="spellEnd"/>
      <w:r w:rsidR="00D16430" w:rsidRPr="0080518A">
        <w:rPr>
          <w:color w:val="auto"/>
          <w:szCs w:val="22"/>
        </w:rPr>
        <w:tab/>
      </w:r>
      <w:r w:rsidR="00432323">
        <w:rPr>
          <w:color w:val="auto"/>
          <w:szCs w:val="22"/>
        </w:rPr>
        <w:tab/>
      </w:r>
      <w:r w:rsidR="00432323">
        <w:rPr>
          <w:color w:val="auto"/>
          <w:szCs w:val="22"/>
        </w:rPr>
        <w:tab/>
      </w:r>
      <w:r w:rsidR="00D16430" w:rsidRPr="0080518A">
        <w:rPr>
          <w:color w:val="auto"/>
          <w:szCs w:val="22"/>
        </w:rPr>
        <w:t>(</w:t>
      </w:r>
      <w:hyperlink r:id="rId8" w:history="1">
        <w:r w:rsidRPr="0080518A">
          <w:rPr>
            <w:rStyle w:val="Hyperlink"/>
            <w:color w:val="auto"/>
            <w:szCs w:val="22"/>
            <w:u w:val="none"/>
          </w:rPr>
          <w:t>lli@ochsner.org</w:t>
        </w:r>
      </w:hyperlink>
      <w:r w:rsidR="00D16430" w:rsidRPr="0080518A">
        <w:rPr>
          <w:rStyle w:val="Hyperlink"/>
          <w:color w:val="auto"/>
          <w:szCs w:val="22"/>
          <w:u w:val="none"/>
        </w:rPr>
        <w:t>)</w:t>
      </w:r>
    </w:p>
    <w:p w14:paraId="3E725B55" w14:textId="248D43D7" w:rsidR="00DB68FB" w:rsidRDefault="00DB68FB" w:rsidP="00EC2539">
      <w:pPr>
        <w:widowControl/>
        <w:rPr>
          <w:color w:val="808080" w:themeColor="background1" w:themeShade="80"/>
          <w:szCs w:val="22"/>
        </w:rPr>
      </w:pPr>
    </w:p>
    <w:p w14:paraId="220AD3F7" w14:textId="5365B4F6" w:rsidR="002D715D" w:rsidRPr="00FA24E7" w:rsidRDefault="002D715D" w:rsidP="002D715D">
      <w:pPr>
        <w:widowControl/>
        <w:rPr>
          <w:color w:val="auto"/>
          <w:szCs w:val="22"/>
        </w:rPr>
      </w:pPr>
      <w:r w:rsidRPr="00FA24E7">
        <w:rPr>
          <w:color w:val="auto"/>
          <w:szCs w:val="22"/>
        </w:rPr>
        <w:t>Email Addresses of Co-authors:</w:t>
      </w:r>
    </w:p>
    <w:p w14:paraId="583E639C" w14:textId="17635379" w:rsidR="00432323" w:rsidRDefault="002D715D" w:rsidP="002D715D">
      <w:pPr>
        <w:widowControl/>
        <w:rPr>
          <w:color w:val="auto"/>
          <w:szCs w:val="22"/>
        </w:rPr>
      </w:pPr>
      <w:proofErr w:type="spellStart"/>
      <w:r w:rsidRPr="002D715D">
        <w:rPr>
          <w:color w:val="auto"/>
          <w:szCs w:val="22"/>
        </w:rPr>
        <w:t>Ravan</w:t>
      </w:r>
      <w:proofErr w:type="spellEnd"/>
      <w:r w:rsidRPr="002D715D">
        <w:rPr>
          <w:color w:val="auto"/>
          <w:szCs w:val="22"/>
        </w:rPr>
        <w:t xml:space="preserve"> </w:t>
      </w:r>
      <w:proofErr w:type="spellStart"/>
      <w:r w:rsidRPr="002D715D">
        <w:rPr>
          <w:color w:val="auto"/>
          <w:szCs w:val="22"/>
        </w:rPr>
        <w:t>Moret</w:t>
      </w:r>
      <w:proofErr w:type="spellEnd"/>
      <w:r w:rsidR="00432323">
        <w:rPr>
          <w:color w:val="auto"/>
          <w:szCs w:val="22"/>
        </w:rPr>
        <w:tab/>
      </w:r>
      <w:r w:rsidR="00432323">
        <w:rPr>
          <w:color w:val="auto"/>
          <w:szCs w:val="22"/>
        </w:rPr>
        <w:tab/>
      </w:r>
      <w:r w:rsidRPr="002D715D">
        <w:rPr>
          <w:color w:val="auto"/>
          <w:szCs w:val="22"/>
        </w:rPr>
        <w:t>(</w:t>
      </w:r>
      <w:hyperlink r:id="rId9" w:history="1">
        <w:r w:rsidR="00432323" w:rsidRPr="0062249C">
          <w:rPr>
            <w:color w:val="auto"/>
          </w:rPr>
          <w:t>rmoret@ochsner.org</w:t>
        </w:r>
      </w:hyperlink>
      <w:r w:rsidRPr="002D715D">
        <w:rPr>
          <w:color w:val="auto"/>
          <w:szCs w:val="22"/>
        </w:rPr>
        <w:t>)</w:t>
      </w:r>
    </w:p>
    <w:p w14:paraId="289FC436" w14:textId="71ED6403" w:rsidR="00432323" w:rsidRDefault="002D715D" w:rsidP="002D715D">
      <w:pPr>
        <w:widowControl/>
        <w:rPr>
          <w:color w:val="auto"/>
          <w:szCs w:val="22"/>
        </w:rPr>
      </w:pPr>
      <w:r w:rsidRPr="002D715D">
        <w:rPr>
          <w:color w:val="auto"/>
          <w:szCs w:val="22"/>
        </w:rPr>
        <w:t xml:space="preserve">Linh </w:t>
      </w:r>
      <w:proofErr w:type="spellStart"/>
      <w:r w:rsidRPr="002D715D">
        <w:rPr>
          <w:color w:val="auto"/>
          <w:szCs w:val="22"/>
        </w:rPr>
        <w:t>Hellmers</w:t>
      </w:r>
      <w:proofErr w:type="spellEnd"/>
      <w:r w:rsidR="00432323">
        <w:rPr>
          <w:color w:val="auto"/>
          <w:szCs w:val="22"/>
        </w:rPr>
        <w:tab/>
      </w:r>
      <w:r w:rsidR="00432323">
        <w:rPr>
          <w:color w:val="auto"/>
          <w:szCs w:val="22"/>
        </w:rPr>
        <w:tab/>
      </w:r>
      <w:r w:rsidRPr="002D715D">
        <w:rPr>
          <w:color w:val="auto"/>
          <w:szCs w:val="22"/>
        </w:rPr>
        <w:t>(</w:t>
      </w:r>
      <w:hyperlink r:id="rId10" w:history="1">
        <w:r w:rsidR="00432323" w:rsidRPr="0062249C">
          <w:rPr>
            <w:color w:val="auto"/>
          </w:rPr>
          <w:t>linh.hellmers@ochsner.org</w:t>
        </w:r>
      </w:hyperlink>
      <w:r w:rsidRPr="002D715D">
        <w:rPr>
          <w:color w:val="auto"/>
          <w:szCs w:val="22"/>
        </w:rPr>
        <w:t>)</w:t>
      </w:r>
    </w:p>
    <w:p w14:paraId="2C1ED792" w14:textId="321612B4" w:rsidR="00432323" w:rsidRDefault="002D715D" w:rsidP="002D715D">
      <w:pPr>
        <w:widowControl/>
        <w:rPr>
          <w:color w:val="auto"/>
          <w:szCs w:val="22"/>
        </w:rPr>
      </w:pPr>
      <w:r w:rsidRPr="002D715D">
        <w:rPr>
          <w:color w:val="auto"/>
          <w:szCs w:val="22"/>
        </w:rPr>
        <w:t>Xin Zhang</w:t>
      </w:r>
      <w:r w:rsidR="00432323">
        <w:rPr>
          <w:color w:val="auto"/>
          <w:szCs w:val="22"/>
        </w:rPr>
        <w:tab/>
      </w:r>
      <w:r w:rsidR="00432323">
        <w:rPr>
          <w:color w:val="auto"/>
          <w:szCs w:val="22"/>
        </w:rPr>
        <w:tab/>
      </w:r>
      <w:r w:rsidRPr="002D715D">
        <w:rPr>
          <w:color w:val="auto"/>
          <w:szCs w:val="22"/>
        </w:rPr>
        <w:t>(</w:t>
      </w:r>
      <w:hyperlink r:id="rId11" w:history="1">
        <w:r w:rsidR="00432323" w:rsidRPr="0062249C">
          <w:rPr>
            <w:color w:val="auto"/>
          </w:rPr>
          <w:t>xzhang@ochsner.org</w:t>
        </w:r>
      </w:hyperlink>
      <w:r w:rsidRPr="002D715D">
        <w:rPr>
          <w:color w:val="auto"/>
          <w:szCs w:val="22"/>
        </w:rPr>
        <w:t>)</w:t>
      </w:r>
    </w:p>
    <w:p w14:paraId="16E835EA" w14:textId="4F58CA0C" w:rsidR="00432323" w:rsidRDefault="002D715D" w:rsidP="002D715D">
      <w:pPr>
        <w:widowControl/>
        <w:rPr>
          <w:color w:val="auto"/>
          <w:szCs w:val="22"/>
        </w:rPr>
      </w:pPr>
      <w:r w:rsidRPr="002D715D">
        <w:rPr>
          <w:color w:val="auto"/>
          <w:szCs w:val="22"/>
        </w:rPr>
        <w:t>Jessie Gills</w:t>
      </w:r>
      <w:r w:rsidR="00432323">
        <w:rPr>
          <w:color w:val="auto"/>
          <w:szCs w:val="22"/>
        </w:rPr>
        <w:tab/>
      </w:r>
      <w:r w:rsidR="00432323">
        <w:rPr>
          <w:color w:val="auto"/>
          <w:szCs w:val="22"/>
        </w:rPr>
        <w:tab/>
      </w:r>
      <w:r w:rsidRPr="002D715D">
        <w:rPr>
          <w:color w:val="auto"/>
          <w:szCs w:val="22"/>
        </w:rPr>
        <w:t>(</w:t>
      </w:r>
      <w:hyperlink r:id="rId12" w:history="1">
        <w:r w:rsidR="00D11560" w:rsidRPr="00D438F1">
          <w:rPr>
            <w:rStyle w:val="Hyperlink"/>
          </w:rPr>
          <w:t>jgills@lsuhsc.edu</w:t>
        </w:r>
      </w:hyperlink>
      <w:r w:rsidRPr="002D715D">
        <w:rPr>
          <w:color w:val="auto"/>
          <w:szCs w:val="22"/>
        </w:rPr>
        <w:t>)</w:t>
      </w:r>
    </w:p>
    <w:p w14:paraId="66DCEA36" w14:textId="2AB86BA7" w:rsidR="00432323" w:rsidRDefault="002D715D" w:rsidP="002D715D">
      <w:pPr>
        <w:widowControl/>
        <w:rPr>
          <w:color w:val="auto"/>
          <w:szCs w:val="22"/>
        </w:rPr>
      </w:pPr>
      <w:r w:rsidRPr="002D715D">
        <w:rPr>
          <w:color w:val="auto"/>
          <w:szCs w:val="22"/>
        </w:rPr>
        <w:t>Nathan Hite</w:t>
      </w:r>
      <w:r w:rsidR="00432323">
        <w:rPr>
          <w:color w:val="auto"/>
          <w:szCs w:val="22"/>
        </w:rPr>
        <w:tab/>
      </w:r>
      <w:r w:rsidR="00432323">
        <w:rPr>
          <w:color w:val="auto"/>
          <w:szCs w:val="22"/>
        </w:rPr>
        <w:tab/>
      </w:r>
      <w:r w:rsidRPr="002D715D">
        <w:rPr>
          <w:color w:val="auto"/>
          <w:szCs w:val="22"/>
        </w:rPr>
        <w:t>(</w:t>
      </w:r>
      <w:hyperlink r:id="rId13" w:history="1">
        <w:r w:rsidR="00D11560" w:rsidRPr="00D438F1">
          <w:rPr>
            <w:rStyle w:val="Hyperlink"/>
          </w:rPr>
          <w:t>nathanhite55@gmail.com</w:t>
        </w:r>
      </w:hyperlink>
      <w:r w:rsidRPr="002D715D">
        <w:rPr>
          <w:color w:val="auto"/>
          <w:szCs w:val="22"/>
        </w:rPr>
        <w:t>)</w:t>
      </w:r>
    </w:p>
    <w:p w14:paraId="1CD79F0E" w14:textId="3515D4DB" w:rsidR="00432323" w:rsidRDefault="002D715D" w:rsidP="002D715D">
      <w:pPr>
        <w:widowControl/>
        <w:rPr>
          <w:color w:val="auto"/>
          <w:szCs w:val="22"/>
        </w:rPr>
      </w:pPr>
      <w:r w:rsidRPr="002D715D">
        <w:rPr>
          <w:color w:val="auto"/>
          <w:szCs w:val="22"/>
        </w:rPr>
        <w:t>Aaron</w:t>
      </w:r>
      <w:r w:rsidR="00432323">
        <w:rPr>
          <w:color w:val="auto"/>
          <w:szCs w:val="22"/>
        </w:rPr>
        <w:t xml:space="preserve"> </w:t>
      </w:r>
      <w:r w:rsidRPr="002D715D">
        <w:rPr>
          <w:color w:val="auto"/>
          <w:szCs w:val="22"/>
        </w:rPr>
        <w:t>Klinger</w:t>
      </w:r>
      <w:r w:rsidR="00432323">
        <w:rPr>
          <w:color w:val="auto"/>
          <w:szCs w:val="22"/>
        </w:rPr>
        <w:tab/>
      </w:r>
      <w:r w:rsidR="00432323">
        <w:rPr>
          <w:color w:val="auto"/>
          <w:szCs w:val="22"/>
        </w:rPr>
        <w:tab/>
      </w:r>
      <w:r w:rsidRPr="002D715D">
        <w:rPr>
          <w:color w:val="auto"/>
          <w:szCs w:val="22"/>
        </w:rPr>
        <w:t>(</w:t>
      </w:r>
      <w:hyperlink r:id="rId14" w:history="1">
        <w:r w:rsidR="00432323" w:rsidRPr="0062249C">
          <w:rPr>
            <w:color w:val="auto"/>
          </w:rPr>
          <w:t>aaron.klinger@ochsner.org</w:t>
        </w:r>
      </w:hyperlink>
      <w:r w:rsidRPr="002D715D">
        <w:rPr>
          <w:color w:val="auto"/>
          <w:szCs w:val="22"/>
        </w:rPr>
        <w:t>)</w:t>
      </w:r>
    </w:p>
    <w:p w14:paraId="4597FB06" w14:textId="69241701" w:rsidR="006E18A2" w:rsidRDefault="002D715D" w:rsidP="002D715D">
      <w:pPr>
        <w:widowControl/>
        <w:rPr>
          <w:color w:val="auto"/>
          <w:szCs w:val="22"/>
        </w:rPr>
      </w:pPr>
      <w:r w:rsidRPr="002D715D">
        <w:rPr>
          <w:color w:val="auto"/>
          <w:szCs w:val="22"/>
        </w:rPr>
        <w:t>Grace A</w:t>
      </w:r>
      <w:r w:rsidR="006E18A2">
        <w:rPr>
          <w:color w:val="auto"/>
          <w:szCs w:val="22"/>
        </w:rPr>
        <w:t>.</w:t>
      </w:r>
      <w:r w:rsidRPr="002D715D">
        <w:rPr>
          <w:color w:val="auto"/>
          <w:szCs w:val="22"/>
        </w:rPr>
        <w:t xml:space="preserve"> </w:t>
      </w:r>
      <w:proofErr w:type="spellStart"/>
      <w:r w:rsidRPr="002D715D">
        <w:rPr>
          <w:color w:val="auto"/>
          <w:szCs w:val="22"/>
        </w:rPr>
        <w:t>Maresh</w:t>
      </w:r>
      <w:proofErr w:type="spellEnd"/>
      <w:r w:rsidR="00432323">
        <w:rPr>
          <w:color w:val="auto"/>
          <w:szCs w:val="22"/>
        </w:rPr>
        <w:tab/>
      </w:r>
      <w:r w:rsidRPr="002D715D">
        <w:rPr>
          <w:color w:val="auto"/>
          <w:szCs w:val="22"/>
        </w:rPr>
        <w:t>(</w:t>
      </w:r>
      <w:hyperlink r:id="rId15" w:history="1">
        <w:r w:rsidR="006E18A2" w:rsidRPr="0062249C">
          <w:rPr>
            <w:color w:val="auto"/>
          </w:rPr>
          <w:t>grace.maresh@ochsner.org</w:t>
        </w:r>
      </w:hyperlink>
      <w:r w:rsidRPr="002D715D">
        <w:rPr>
          <w:color w:val="auto"/>
          <w:szCs w:val="22"/>
        </w:rPr>
        <w:t>)</w:t>
      </w:r>
    </w:p>
    <w:p w14:paraId="72066BAE" w14:textId="014AD3B2" w:rsidR="006E18A2" w:rsidRDefault="002D715D" w:rsidP="002D715D">
      <w:pPr>
        <w:widowControl/>
        <w:rPr>
          <w:color w:val="auto"/>
          <w:szCs w:val="22"/>
        </w:rPr>
      </w:pPr>
      <w:r w:rsidRPr="002D715D">
        <w:rPr>
          <w:color w:val="auto"/>
          <w:szCs w:val="22"/>
        </w:rPr>
        <w:t>Daniel Canter</w:t>
      </w:r>
      <w:r w:rsidR="006E18A2">
        <w:rPr>
          <w:color w:val="auto"/>
          <w:szCs w:val="22"/>
        </w:rPr>
        <w:tab/>
      </w:r>
      <w:r w:rsidR="006E18A2">
        <w:rPr>
          <w:color w:val="auto"/>
          <w:szCs w:val="22"/>
        </w:rPr>
        <w:tab/>
      </w:r>
      <w:r w:rsidRPr="002D715D">
        <w:rPr>
          <w:color w:val="auto"/>
          <w:szCs w:val="22"/>
        </w:rPr>
        <w:t>(</w:t>
      </w:r>
      <w:hyperlink r:id="rId16" w:history="1">
        <w:r w:rsidR="006E18A2" w:rsidRPr="0062249C">
          <w:rPr>
            <w:color w:val="auto"/>
          </w:rPr>
          <w:t>daniel.canter@ochsner.org</w:t>
        </w:r>
      </w:hyperlink>
      <w:r w:rsidRPr="002D715D">
        <w:rPr>
          <w:color w:val="auto"/>
          <w:szCs w:val="22"/>
        </w:rPr>
        <w:t>)</w:t>
      </w:r>
    </w:p>
    <w:p w14:paraId="3626B00A" w14:textId="746FC1DB" w:rsidR="006E18A2" w:rsidRDefault="002D715D" w:rsidP="002D715D">
      <w:pPr>
        <w:widowControl/>
        <w:rPr>
          <w:color w:val="auto"/>
          <w:szCs w:val="22"/>
        </w:rPr>
      </w:pPr>
      <w:r w:rsidRPr="002D715D">
        <w:rPr>
          <w:color w:val="auto"/>
          <w:szCs w:val="22"/>
        </w:rPr>
        <w:t>Stephen Bardot</w:t>
      </w:r>
      <w:r w:rsidR="006E18A2">
        <w:rPr>
          <w:color w:val="auto"/>
          <w:szCs w:val="22"/>
        </w:rPr>
        <w:tab/>
      </w:r>
      <w:r w:rsidRPr="002D715D">
        <w:rPr>
          <w:color w:val="auto"/>
          <w:szCs w:val="22"/>
        </w:rPr>
        <w:t>(</w:t>
      </w:r>
      <w:hyperlink r:id="rId17" w:history="1">
        <w:r w:rsidR="006E18A2" w:rsidRPr="0062249C">
          <w:rPr>
            <w:color w:val="auto"/>
          </w:rPr>
          <w:t>sbardot@ochsner.org</w:t>
        </w:r>
      </w:hyperlink>
      <w:r w:rsidRPr="002D715D">
        <w:rPr>
          <w:color w:val="auto"/>
          <w:szCs w:val="22"/>
        </w:rPr>
        <w:t>)</w:t>
      </w:r>
    </w:p>
    <w:p w14:paraId="5A70650C" w14:textId="665CFA2D" w:rsidR="0080518A" w:rsidRDefault="002D715D" w:rsidP="002D715D">
      <w:pPr>
        <w:widowControl/>
        <w:rPr>
          <w:color w:val="auto"/>
          <w:szCs w:val="22"/>
        </w:rPr>
      </w:pPr>
      <w:r w:rsidRPr="002D715D">
        <w:rPr>
          <w:color w:val="auto"/>
          <w:szCs w:val="22"/>
        </w:rPr>
        <w:t>David A</w:t>
      </w:r>
      <w:r w:rsidR="006E18A2">
        <w:rPr>
          <w:color w:val="auto"/>
          <w:szCs w:val="22"/>
        </w:rPr>
        <w:t>.</w:t>
      </w:r>
      <w:r w:rsidRPr="002D715D">
        <w:rPr>
          <w:color w:val="auto"/>
          <w:szCs w:val="22"/>
        </w:rPr>
        <w:t xml:space="preserve"> Margolin</w:t>
      </w:r>
      <w:r w:rsidR="006E18A2">
        <w:rPr>
          <w:color w:val="auto"/>
          <w:szCs w:val="22"/>
        </w:rPr>
        <w:tab/>
      </w:r>
      <w:r w:rsidRPr="002D715D">
        <w:rPr>
          <w:color w:val="auto"/>
          <w:szCs w:val="22"/>
        </w:rPr>
        <w:t>(</w:t>
      </w:r>
      <w:hyperlink r:id="rId18" w:history="1">
        <w:r w:rsidR="006E18A2" w:rsidRPr="0062249C">
          <w:rPr>
            <w:color w:val="auto"/>
          </w:rPr>
          <w:t>damargolin@ochsner.org</w:t>
        </w:r>
      </w:hyperlink>
      <w:r w:rsidRPr="002D715D">
        <w:rPr>
          <w:color w:val="auto"/>
          <w:szCs w:val="22"/>
        </w:rPr>
        <w:t>)</w:t>
      </w:r>
    </w:p>
    <w:p w14:paraId="0CBE29FC" w14:textId="77777777" w:rsidR="006E18A2" w:rsidRPr="002D715D" w:rsidRDefault="006E18A2" w:rsidP="002D715D">
      <w:pPr>
        <w:widowControl/>
        <w:rPr>
          <w:color w:val="auto"/>
          <w:szCs w:val="22"/>
        </w:rPr>
      </w:pPr>
    </w:p>
    <w:p w14:paraId="6A30413B" w14:textId="77777777" w:rsidR="00191E66" w:rsidRDefault="00DB68FB" w:rsidP="00EC2539">
      <w:pPr>
        <w:pStyle w:val="NormalWeb"/>
        <w:widowControl/>
        <w:spacing w:before="0" w:beforeAutospacing="0" w:after="0" w:afterAutospacing="0"/>
        <w:rPr>
          <w:szCs w:val="22"/>
        </w:rPr>
      </w:pPr>
      <w:r w:rsidRPr="00AD1B71">
        <w:rPr>
          <w:b/>
          <w:bCs/>
          <w:szCs w:val="22"/>
        </w:rPr>
        <w:t>KEYWORDS:</w:t>
      </w:r>
    </w:p>
    <w:p w14:paraId="4426A0C6" w14:textId="4CE78D9B" w:rsidR="00DB68FB" w:rsidRPr="00AD1B71" w:rsidRDefault="00DB68FB" w:rsidP="00EC2539">
      <w:pPr>
        <w:pStyle w:val="NormalWeb"/>
        <w:widowControl/>
        <w:spacing w:before="0" w:beforeAutospacing="0" w:after="0" w:afterAutospacing="0"/>
        <w:rPr>
          <w:szCs w:val="22"/>
          <w:lang w:eastAsia="zh-CN" w:bidi="bo-CN"/>
        </w:rPr>
      </w:pPr>
      <w:r w:rsidRPr="00AD1B71">
        <w:rPr>
          <w:szCs w:val="22"/>
          <w:lang w:eastAsia="zh-CN" w:bidi="bo-CN"/>
        </w:rPr>
        <w:t>patient-derived orthotopic xenograft, high-grade urothelial cell carcinoma, colorectal cancer, lymph node stromal cells,</w:t>
      </w:r>
      <w:r w:rsidRPr="00AD1B71">
        <w:rPr>
          <w:szCs w:val="22"/>
        </w:rPr>
        <w:t xml:space="preserve"> </w:t>
      </w:r>
      <w:r w:rsidRPr="00AD1B71">
        <w:rPr>
          <w:szCs w:val="22"/>
          <w:lang w:eastAsia="zh-CN" w:bidi="bo-CN"/>
        </w:rPr>
        <w:t>metastasis, mouse model, tumor microenvironment</w:t>
      </w:r>
    </w:p>
    <w:p w14:paraId="18F29E0E" w14:textId="77777777" w:rsidR="00DB68FB" w:rsidRPr="00AD1B71" w:rsidRDefault="00DB68FB" w:rsidP="00EC2539">
      <w:pPr>
        <w:pStyle w:val="NormalWeb"/>
        <w:widowControl/>
        <w:spacing w:before="0" w:beforeAutospacing="0" w:after="0" w:afterAutospacing="0"/>
        <w:rPr>
          <w:szCs w:val="22"/>
        </w:rPr>
      </w:pPr>
    </w:p>
    <w:p w14:paraId="2EA6358F" w14:textId="6D15BCCB" w:rsidR="00DB68FB" w:rsidRPr="00AD1B71" w:rsidRDefault="00DB68FB" w:rsidP="00EC2539">
      <w:pPr>
        <w:widowControl/>
        <w:rPr>
          <w:szCs w:val="22"/>
        </w:rPr>
      </w:pPr>
      <w:r w:rsidRPr="00AD1B71">
        <w:rPr>
          <w:b/>
          <w:bCs/>
          <w:szCs w:val="22"/>
        </w:rPr>
        <w:t>S</w:t>
      </w:r>
      <w:r w:rsidR="00191E66">
        <w:rPr>
          <w:b/>
          <w:bCs/>
          <w:szCs w:val="22"/>
        </w:rPr>
        <w:t>UMMARY</w:t>
      </w:r>
      <w:r w:rsidRPr="00AD1B71">
        <w:rPr>
          <w:b/>
          <w:bCs/>
          <w:szCs w:val="22"/>
        </w:rPr>
        <w:t>:</w:t>
      </w:r>
      <w:r w:rsidRPr="00AD1B71">
        <w:rPr>
          <w:szCs w:val="22"/>
        </w:rPr>
        <w:t xml:space="preserve"> </w:t>
      </w:r>
    </w:p>
    <w:p w14:paraId="39618AD0" w14:textId="0EF069AD" w:rsidR="00DB68FB" w:rsidRPr="00AD1B71" w:rsidRDefault="00DB68FB" w:rsidP="00EC2539">
      <w:pPr>
        <w:widowControl/>
        <w:rPr>
          <w:color w:val="auto"/>
          <w:szCs w:val="22"/>
        </w:rPr>
      </w:pPr>
      <w:r w:rsidRPr="00AD1B71">
        <w:rPr>
          <w:color w:val="auto"/>
          <w:szCs w:val="22"/>
        </w:rPr>
        <w:t xml:space="preserve">This protocol describes </w:t>
      </w:r>
      <w:bookmarkStart w:id="2" w:name="_Hlk526500084"/>
      <w:r w:rsidRPr="00AD1B71">
        <w:rPr>
          <w:color w:val="auto"/>
          <w:szCs w:val="22"/>
        </w:rPr>
        <w:t>the generation of patient-derived</w:t>
      </w:r>
      <w:r w:rsidRPr="00AD1B71">
        <w:rPr>
          <w:color w:val="auto"/>
          <w:szCs w:val="22"/>
          <w:lang w:eastAsia="zh-CN"/>
        </w:rPr>
        <w:t xml:space="preserve"> orthotopic</w:t>
      </w:r>
      <w:r w:rsidRPr="00AD1B71">
        <w:rPr>
          <w:color w:val="auto"/>
          <w:szCs w:val="22"/>
        </w:rPr>
        <w:t xml:space="preserve"> xenograft models by intra-</w:t>
      </w:r>
      <w:proofErr w:type="spellStart"/>
      <w:r w:rsidRPr="00AD1B71">
        <w:rPr>
          <w:color w:val="auto"/>
          <w:szCs w:val="22"/>
        </w:rPr>
        <w:t>vesically</w:t>
      </w:r>
      <w:proofErr w:type="spellEnd"/>
      <w:r w:rsidRPr="00AD1B71">
        <w:rPr>
          <w:color w:val="auto"/>
          <w:szCs w:val="22"/>
        </w:rPr>
        <w:t xml:space="preserve"> instilling high-grade urothelial cell carcinoma cells or intra-rectally injecting colorectal cancer cells into</w:t>
      </w:r>
      <w:r w:rsidR="002253E2">
        <w:rPr>
          <w:color w:val="auto"/>
          <w:szCs w:val="22"/>
        </w:rPr>
        <w:t xml:space="preserve"> non-obese diabetic/severe combined immunodeficiency</w:t>
      </w:r>
      <w:r w:rsidRPr="00AD1B71">
        <w:rPr>
          <w:color w:val="auto"/>
          <w:szCs w:val="22"/>
        </w:rPr>
        <w:t xml:space="preserve"> </w:t>
      </w:r>
      <w:r w:rsidR="002253E2">
        <w:rPr>
          <w:color w:val="auto"/>
          <w:szCs w:val="22"/>
        </w:rPr>
        <w:t>(</w:t>
      </w:r>
      <w:r w:rsidRPr="00AD1B71">
        <w:rPr>
          <w:color w:val="auto"/>
          <w:szCs w:val="22"/>
        </w:rPr>
        <w:t>NOD/SCID</w:t>
      </w:r>
      <w:r w:rsidR="002253E2">
        <w:rPr>
          <w:color w:val="auto"/>
          <w:szCs w:val="22"/>
        </w:rPr>
        <w:t>)</w:t>
      </w:r>
      <w:r w:rsidRPr="00AD1B71">
        <w:rPr>
          <w:color w:val="auto"/>
          <w:szCs w:val="22"/>
        </w:rPr>
        <w:t xml:space="preserve"> </w:t>
      </w:r>
      <w:r w:rsidR="001F6967">
        <w:rPr>
          <w:color w:val="auto"/>
          <w:szCs w:val="22"/>
        </w:rPr>
        <w:t xml:space="preserve">mice </w:t>
      </w:r>
      <w:r w:rsidRPr="00AD1B71">
        <w:rPr>
          <w:color w:val="auto"/>
          <w:szCs w:val="22"/>
        </w:rPr>
        <w:t xml:space="preserve">for primary tumor growth and spontaneous metastases under the influence of lymph node stromal cells, which mimics the progression of human metastatic diseases. </w:t>
      </w:r>
    </w:p>
    <w:bookmarkEnd w:id="2"/>
    <w:p w14:paraId="6E171B8F" w14:textId="77777777" w:rsidR="00DB68FB" w:rsidRPr="00AD1B71" w:rsidRDefault="00DB68FB" w:rsidP="00EC2539">
      <w:pPr>
        <w:widowControl/>
        <w:rPr>
          <w:szCs w:val="22"/>
        </w:rPr>
      </w:pPr>
    </w:p>
    <w:p w14:paraId="07894087" w14:textId="039BA1D6" w:rsidR="00DB68FB" w:rsidRPr="00AD1B71" w:rsidRDefault="00DB68FB" w:rsidP="00EC2539">
      <w:pPr>
        <w:widowControl/>
        <w:rPr>
          <w:color w:val="808080"/>
          <w:szCs w:val="22"/>
        </w:rPr>
      </w:pPr>
      <w:r w:rsidRPr="00AD1B71">
        <w:rPr>
          <w:b/>
          <w:bCs/>
          <w:szCs w:val="22"/>
        </w:rPr>
        <w:t>ABSTRACT:</w:t>
      </w:r>
    </w:p>
    <w:p w14:paraId="51CDF8E7" w14:textId="655F8C32" w:rsidR="00DB68FB" w:rsidRPr="00AD1B71" w:rsidRDefault="00DB68FB" w:rsidP="00EC2539">
      <w:pPr>
        <w:widowControl/>
        <w:rPr>
          <w:color w:val="auto"/>
          <w:szCs w:val="22"/>
        </w:rPr>
      </w:pPr>
      <w:r w:rsidRPr="00AD1B71">
        <w:rPr>
          <w:color w:val="auto"/>
          <w:szCs w:val="22"/>
        </w:rPr>
        <w:lastRenderedPageBreak/>
        <w:t>Cancer patients have poor prognoses when lymph node (LN) involvement is present</w:t>
      </w:r>
      <w:bookmarkStart w:id="3" w:name="_Hlk526496819"/>
      <w:r w:rsidRPr="00AD1B71">
        <w:rPr>
          <w:color w:val="auto"/>
          <w:szCs w:val="22"/>
        </w:rPr>
        <w:t xml:space="preserve"> in both high-grade urothelial cell carcinoma </w:t>
      </w:r>
      <w:bookmarkEnd w:id="3"/>
      <w:r w:rsidRPr="00AD1B71">
        <w:rPr>
          <w:color w:val="auto"/>
          <w:szCs w:val="22"/>
        </w:rPr>
        <w:t xml:space="preserve">(HG-UCC) of the bladder and colorectal cancer (CRC). More than 50% </w:t>
      </w:r>
      <w:r w:rsidR="001F6967">
        <w:rPr>
          <w:color w:val="auto"/>
          <w:szCs w:val="22"/>
        </w:rPr>
        <w:t xml:space="preserve">of </w:t>
      </w:r>
      <w:r w:rsidRPr="00AD1B71">
        <w:rPr>
          <w:color w:val="auto"/>
          <w:szCs w:val="22"/>
        </w:rPr>
        <w:t>patients with muscle-invasive UCC, despite curative therapy for clinically-localized disease, will develop metastases and die within 5 years</w:t>
      </w:r>
      <w:r w:rsidR="001947E4">
        <w:rPr>
          <w:color w:val="auto"/>
          <w:szCs w:val="22"/>
        </w:rPr>
        <w:t>,</w:t>
      </w:r>
      <w:r w:rsidRPr="00AD1B71">
        <w:rPr>
          <w:color w:val="auto"/>
          <w:szCs w:val="22"/>
        </w:rPr>
        <w:t xml:space="preserve"> and metastatic CRC is a leading cause of cancer-related deaths in the US. Xenograft models that consistently mimic UCC and CRC metastasis seen in patients are needed. </w:t>
      </w:r>
      <w:r w:rsidR="00D7648C">
        <w:rPr>
          <w:color w:val="auto"/>
          <w:szCs w:val="22"/>
        </w:rPr>
        <w:t>Th</w:t>
      </w:r>
      <w:r w:rsidR="00CB3D5E">
        <w:rPr>
          <w:color w:val="auto"/>
          <w:szCs w:val="22"/>
        </w:rPr>
        <w:t>is study aims to</w:t>
      </w:r>
      <w:r w:rsidRPr="00AD1B71">
        <w:rPr>
          <w:color w:val="auto"/>
          <w:szCs w:val="22"/>
        </w:rPr>
        <w:t xml:space="preserve"> generate patient-derived</w:t>
      </w:r>
      <w:r w:rsidRPr="00AD1B71">
        <w:rPr>
          <w:color w:val="auto"/>
          <w:szCs w:val="22"/>
          <w:lang w:eastAsia="zh-CN"/>
        </w:rPr>
        <w:t xml:space="preserve"> orthotopic</w:t>
      </w:r>
      <w:r w:rsidRPr="00AD1B71">
        <w:rPr>
          <w:color w:val="auto"/>
          <w:szCs w:val="22"/>
        </w:rPr>
        <w:t xml:space="preserve"> xenograft (PDOX) models of UCC and CRC for primary tumor growth and spontaneous metastases under the influence of LN stromal cell</w:t>
      </w:r>
      <w:r w:rsidR="001F6967">
        <w:rPr>
          <w:color w:val="auto"/>
          <w:szCs w:val="22"/>
        </w:rPr>
        <w:t>s</w:t>
      </w:r>
      <w:r w:rsidRPr="00AD1B71">
        <w:rPr>
          <w:color w:val="auto"/>
          <w:szCs w:val="22"/>
        </w:rPr>
        <w:t xml:space="preserve"> mimicking the progression of human metastatic diseases for drug screening.</w:t>
      </w:r>
      <w:r w:rsidR="00561099">
        <w:rPr>
          <w:color w:val="auto"/>
          <w:szCs w:val="22"/>
        </w:rPr>
        <w:t xml:space="preserve"> </w:t>
      </w:r>
      <w:r w:rsidRPr="00AD1B71">
        <w:rPr>
          <w:color w:val="auto"/>
          <w:szCs w:val="22"/>
        </w:rPr>
        <w:t xml:space="preserve">Fresh UCC </w:t>
      </w:r>
      <w:r w:rsidR="00880C18" w:rsidRPr="00AD1B71">
        <w:rPr>
          <w:color w:val="auto"/>
          <w:szCs w:val="22"/>
          <w:lang w:eastAsia="zh-CN"/>
        </w:rPr>
        <w:t>and CRC</w:t>
      </w:r>
      <w:r w:rsidRPr="00AD1B71">
        <w:rPr>
          <w:color w:val="auto"/>
          <w:szCs w:val="22"/>
        </w:rPr>
        <w:t xml:space="preserve"> </w:t>
      </w:r>
      <w:r w:rsidRPr="00AD1B71">
        <w:rPr>
          <w:color w:val="auto"/>
          <w:szCs w:val="22"/>
          <w:lang w:eastAsia="zh-CN"/>
        </w:rPr>
        <w:t xml:space="preserve">tumors </w:t>
      </w:r>
      <w:r w:rsidRPr="00AD1B71">
        <w:rPr>
          <w:color w:val="auto"/>
          <w:szCs w:val="22"/>
        </w:rPr>
        <w:t>were obtain</w:t>
      </w:r>
      <w:r w:rsidRPr="00AD1B71">
        <w:rPr>
          <w:color w:val="auto"/>
          <w:szCs w:val="22"/>
          <w:lang w:eastAsia="zh-CN"/>
        </w:rPr>
        <w:t>ed</w:t>
      </w:r>
      <w:r w:rsidRPr="00AD1B71">
        <w:rPr>
          <w:color w:val="auto"/>
          <w:szCs w:val="22"/>
        </w:rPr>
        <w:t xml:space="preserve"> from consented patients undergoing resection for HG-UCC and colorectal adenocarcinoma, respectively. Co-inoculated with LN stromal cell (LNSC) analog HK cells, luciferase-tagged UCC cells were intra-</w:t>
      </w:r>
      <w:proofErr w:type="spellStart"/>
      <w:r w:rsidRPr="00AD1B71">
        <w:rPr>
          <w:color w:val="auto"/>
          <w:szCs w:val="22"/>
        </w:rPr>
        <w:t>vesically</w:t>
      </w:r>
      <w:proofErr w:type="spellEnd"/>
      <w:r w:rsidRPr="00AD1B71">
        <w:rPr>
          <w:color w:val="auto"/>
          <w:szCs w:val="22"/>
        </w:rPr>
        <w:t xml:space="preserve"> (IB) instilled into female</w:t>
      </w:r>
      <w:r w:rsidR="005656A5">
        <w:rPr>
          <w:color w:val="auto"/>
          <w:szCs w:val="22"/>
        </w:rPr>
        <w:t xml:space="preserve"> </w:t>
      </w:r>
      <w:r w:rsidR="005D781D">
        <w:rPr>
          <w:color w:val="auto"/>
          <w:szCs w:val="22"/>
        </w:rPr>
        <w:t>non-obese diabetic/severe combined immunodeficiency</w:t>
      </w:r>
      <w:r w:rsidR="005D781D" w:rsidRPr="00AD1B71">
        <w:rPr>
          <w:color w:val="auto"/>
          <w:szCs w:val="22"/>
        </w:rPr>
        <w:t xml:space="preserve"> </w:t>
      </w:r>
      <w:r w:rsidR="005D781D">
        <w:rPr>
          <w:color w:val="auto"/>
          <w:szCs w:val="22"/>
        </w:rPr>
        <w:t>(</w:t>
      </w:r>
      <w:r w:rsidR="005D781D" w:rsidRPr="00AD1B71">
        <w:rPr>
          <w:color w:val="auto"/>
          <w:szCs w:val="22"/>
        </w:rPr>
        <w:t>NOD/SCID</w:t>
      </w:r>
      <w:r w:rsidR="005D781D">
        <w:rPr>
          <w:color w:val="auto"/>
          <w:szCs w:val="22"/>
        </w:rPr>
        <w:t>)</w:t>
      </w:r>
      <w:r w:rsidR="005D781D" w:rsidRPr="00AD1B71">
        <w:rPr>
          <w:color w:val="auto"/>
          <w:szCs w:val="22"/>
        </w:rPr>
        <w:t xml:space="preserve"> </w:t>
      </w:r>
      <w:r w:rsidR="005656A5" w:rsidRPr="00AD1B71">
        <w:rPr>
          <w:color w:val="auto"/>
          <w:szCs w:val="22"/>
        </w:rPr>
        <w:t>mice</w:t>
      </w:r>
      <w:r w:rsidRPr="00AD1B71">
        <w:rPr>
          <w:color w:val="auto"/>
          <w:szCs w:val="22"/>
        </w:rPr>
        <w:t>, and CRC cells were intra-rectally (IR) injected into male NOD/SCID mice. Tumor growth and metastasis</w:t>
      </w:r>
      <w:r w:rsidRPr="00AD1B71">
        <w:rPr>
          <w:color w:val="auto"/>
          <w:szCs w:val="22"/>
          <w:lang w:eastAsia="zh-CN"/>
        </w:rPr>
        <w:t xml:space="preserve"> were </w:t>
      </w:r>
      <w:r w:rsidRPr="00AD1B71">
        <w:rPr>
          <w:color w:val="auto"/>
          <w:szCs w:val="22"/>
        </w:rPr>
        <w:t xml:space="preserve">monitored weekly using bioluminescence imaging (BLI). Upon sacrifice, primary tumors and mouse </w:t>
      </w:r>
      <w:r w:rsidRPr="00AD1B71">
        <w:rPr>
          <w:color w:val="auto"/>
          <w:szCs w:val="22"/>
          <w:lang w:eastAsia="zh-CN"/>
        </w:rPr>
        <w:t>organs</w:t>
      </w:r>
      <w:r w:rsidRPr="00AD1B71">
        <w:rPr>
          <w:color w:val="auto"/>
          <w:szCs w:val="22"/>
        </w:rPr>
        <w:t xml:space="preserve"> were harvested, weighed, and formalin-fixed for </w:t>
      </w:r>
      <w:r w:rsidR="001F6967">
        <w:rPr>
          <w:color w:val="auto"/>
          <w:szCs w:val="22"/>
        </w:rPr>
        <w:t>Hematoxylin and Eosin</w:t>
      </w:r>
      <w:r w:rsidRPr="00AD1B71">
        <w:rPr>
          <w:color w:val="auto"/>
          <w:szCs w:val="22"/>
        </w:rPr>
        <w:t xml:space="preserve"> and immunohistochemistry staining.</w:t>
      </w:r>
      <w:r w:rsidR="00101E32">
        <w:rPr>
          <w:color w:val="auto"/>
          <w:szCs w:val="22"/>
        </w:rPr>
        <w:t xml:space="preserve"> </w:t>
      </w:r>
      <w:r w:rsidRPr="00AD1B71">
        <w:rPr>
          <w:color w:val="auto"/>
          <w:szCs w:val="22"/>
          <w:lang w:eastAsia="zh-CN"/>
        </w:rPr>
        <w:t>In our unique PDOX models, xenograft tumors resemble patient p</w:t>
      </w:r>
      <w:r w:rsidRPr="00AD1B71">
        <w:rPr>
          <w:color w:val="auto"/>
          <w:szCs w:val="22"/>
        </w:rPr>
        <w:t>re-implantation tumors.</w:t>
      </w:r>
      <w:r w:rsidRPr="00AD1B71">
        <w:rPr>
          <w:color w:val="auto"/>
          <w:szCs w:val="22"/>
          <w:lang w:eastAsia="zh-CN"/>
        </w:rPr>
        <w:t xml:space="preserve"> In the presence of </w:t>
      </w:r>
      <w:r w:rsidRPr="00AD1B71">
        <w:rPr>
          <w:color w:val="auto"/>
          <w:szCs w:val="22"/>
        </w:rPr>
        <w:t xml:space="preserve">HK cells, both models have high </w:t>
      </w:r>
      <w:r w:rsidRPr="00AD1B71">
        <w:rPr>
          <w:color w:val="auto"/>
          <w:szCs w:val="22"/>
          <w:lang w:eastAsia="zh-CN"/>
        </w:rPr>
        <w:t>tumor implantation rates measured by BLI and tumor weights, 83</w:t>
      </w:r>
      <w:r w:rsidR="00D24831" w:rsidRPr="00AD1B71">
        <w:rPr>
          <w:color w:val="auto"/>
          <w:szCs w:val="22"/>
          <w:lang w:eastAsia="zh-CN"/>
        </w:rPr>
        <w:t>.3% for UCC and 96.9</w:t>
      </w:r>
      <w:r w:rsidRPr="00AD1B71">
        <w:rPr>
          <w:color w:val="auto"/>
          <w:szCs w:val="22"/>
          <w:lang w:eastAsia="zh-CN"/>
        </w:rPr>
        <w:t xml:space="preserve">% for CRC, and high distant organ </w:t>
      </w:r>
      <w:r w:rsidRPr="00AD1B71">
        <w:rPr>
          <w:color w:val="auto"/>
          <w:szCs w:val="22"/>
        </w:rPr>
        <w:t>metastasis rate</w:t>
      </w:r>
      <w:r w:rsidR="00C54A7A">
        <w:rPr>
          <w:color w:val="auto"/>
          <w:szCs w:val="22"/>
        </w:rPr>
        <w:t>s</w:t>
      </w:r>
      <w:r w:rsidRPr="00AD1B71">
        <w:rPr>
          <w:color w:val="auto"/>
          <w:szCs w:val="22"/>
        </w:rPr>
        <w:t xml:space="preserve"> (33</w:t>
      </w:r>
      <w:r w:rsidR="00D24831" w:rsidRPr="00AD1B71">
        <w:rPr>
          <w:color w:val="auto"/>
          <w:szCs w:val="22"/>
        </w:rPr>
        <w:t>.3</w:t>
      </w:r>
      <w:r w:rsidRPr="00AD1B71">
        <w:rPr>
          <w:color w:val="auto"/>
          <w:szCs w:val="22"/>
        </w:rPr>
        <w:t>% detected liver or lung metastasis for UCC and 53</w:t>
      </w:r>
      <w:r w:rsidR="00D24831" w:rsidRPr="00AD1B71">
        <w:rPr>
          <w:color w:val="auto"/>
          <w:szCs w:val="22"/>
        </w:rPr>
        <w:t>.1</w:t>
      </w:r>
      <w:r w:rsidRPr="00AD1B71">
        <w:rPr>
          <w:color w:val="auto"/>
          <w:szCs w:val="22"/>
        </w:rPr>
        <w:t xml:space="preserve">% for CRC). In addition, both models have zero mortality from the procedure. We have established </w:t>
      </w:r>
      <w:r w:rsidRPr="00AD1B71">
        <w:rPr>
          <w:color w:val="auto"/>
          <w:szCs w:val="22"/>
          <w:lang w:eastAsia="zh-CN"/>
        </w:rPr>
        <w:t>unique,</w:t>
      </w:r>
      <w:r w:rsidRPr="00AD1B71">
        <w:rPr>
          <w:color w:val="auto"/>
          <w:szCs w:val="22"/>
        </w:rPr>
        <w:t xml:space="preserve"> reproducible </w:t>
      </w:r>
      <w:r w:rsidRPr="00AD1B71">
        <w:rPr>
          <w:color w:val="auto"/>
          <w:szCs w:val="22"/>
          <w:lang w:eastAsia="zh-CN"/>
        </w:rPr>
        <w:t>PDOX models for human HG-UCC and CRC</w:t>
      </w:r>
      <w:r w:rsidR="0054512B">
        <w:rPr>
          <w:color w:val="auto"/>
          <w:szCs w:val="22"/>
          <w:lang w:eastAsia="zh-CN"/>
        </w:rPr>
        <w:t>, which</w:t>
      </w:r>
      <w:r w:rsidRPr="00AD1B71">
        <w:rPr>
          <w:color w:val="auto"/>
          <w:szCs w:val="22"/>
        </w:rPr>
        <w:t xml:space="preserve"> allow for </w:t>
      </w:r>
      <w:r w:rsidRPr="00AD1B71">
        <w:rPr>
          <w:color w:val="auto"/>
          <w:szCs w:val="22"/>
          <w:lang w:eastAsia="zh-CN"/>
        </w:rPr>
        <w:t>tumor formation</w:t>
      </w:r>
      <w:r w:rsidR="008140BA" w:rsidRPr="00AD1B71">
        <w:rPr>
          <w:color w:val="auto"/>
          <w:szCs w:val="22"/>
          <w:lang w:eastAsia="zh-CN"/>
        </w:rPr>
        <w:t>, growth,</w:t>
      </w:r>
      <w:r w:rsidRPr="00AD1B71">
        <w:rPr>
          <w:color w:val="auto"/>
          <w:szCs w:val="22"/>
          <w:lang w:eastAsia="zh-CN"/>
        </w:rPr>
        <w:t xml:space="preserve"> and </w:t>
      </w:r>
      <w:r w:rsidRPr="00AD1B71">
        <w:rPr>
          <w:color w:val="auto"/>
          <w:szCs w:val="22"/>
        </w:rPr>
        <w:t>metastasis studies.</w:t>
      </w:r>
      <w:r w:rsidRPr="00AD1B71">
        <w:rPr>
          <w:color w:val="auto"/>
          <w:szCs w:val="22"/>
          <w:lang w:eastAsia="zh-CN"/>
        </w:rPr>
        <w:t xml:space="preserve"> With these models, testing of novel therapeutic drugs can be performed efficiently and in </w:t>
      </w:r>
      <w:r w:rsidR="00A6154A">
        <w:rPr>
          <w:color w:val="auto"/>
          <w:szCs w:val="22"/>
          <w:lang w:eastAsia="zh-CN"/>
        </w:rPr>
        <w:t xml:space="preserve">a </w:t>
      </w:r>
      <w:r w:rsidRPr="00AD1B71">
        <w:rPr>
          <w:color w:val="auto"/>
          <w:szCs w:val="22"/>
          <w:lang w:eastAsia="zh-CN"/>
        </w:rPr>
        <w:t>clinically-mimetic manner</w:t>
      </w:r>
      <w:r w:rsidRPr="00AD1B71">
        <w:rPr>
          <w:color w:val="auto"/>
          <w:szCs w:val="22"/>
        </w:rPr>
        <w:t xml:space="preserve">. </w:t>
      </w:r>
    </w:p>
    <w:p w14:paraId="65D28EFF" w14:textId="77777777" w:rsidR="00DB68FB" w:rsidRPr="00AD1B71" w:rsidRDefault="00DB68FB" w:rsidP="00EC2539">
      <w:pPr>
        <w:widowControl/>
        <w:rPr>
          <w:szCs w:val="22"/>
        </w:rPr>
      </w:pPr>
    </w:p>
    <w:p w14:paraId="59C4BC6E" w14:textId="77777777" w:rsidR="00DB68FB" w:rsidRPr="00AD1B71" w:rsidRDefault="00DB68FB" w:rsidP="00EC2539">
      <w:pPr>
        <w:widowControl/>
        <w:rPr>
          <w:color w:val="808080"/>
          <w:szCs w:val="22"/>
        </w:rPr>
      </w:pPr>
      <w:r w:rsidRPr="00AD1B71">
        <w:rPr>
          <w:b/>
          <w:szCs w:val="22"/>
        </w:rPr>
        <w:t>INTRODUCTION</w:t>
      </w:r>
      <w:r w:rsidRPr="00AD1B71">
        <w:rPr>
          <w:b/>
          <w:bCs/>
          <w:szCs w:val="22"/>
        </w:rPr>
        <w:t>:</w:t>
      </w:r>
    </w:p>
    <w:p w14:paraId="6B7DA219" w14:textId="6893FC2C" w:rsidR="00DB68FB" w:rsidRPr="00AD1B71" w:rsidRDefault="00DB68FB" w:rsidP="00EC2539">
      <w:pPr>
        <w:widowControl/>
        <w:rPr>
          <w:color w:val="808080" w:themeColor="background1" w:themeShade="80"/>
          <w:szCs w:val="22"/>
        </w:rPr>
      </w:pPr>
      <w:bookmarkStart w:id="4" w:name="_Hlk514327496"/>
      <w:r w:rsidRPr="00AD1B71">
        <w:rPr>
          <w:szCs w:val="22"/>
        </w:rPr>
        <w:t xml:space="preserve">It has been shown that </w:t>
      </w:r>
      <w:r w:rsidRPr="00AD1B71">
        <w:rPr>
          <w:color w:val="auto"/>
          <w:szCs w:val="22"/>
        </w:rPr>
        <w:t xml:space="preserve">lymph node (LN) </w:t>
      </w:r>
      <w:r w:rsidRPr="00AD1B71">
        <w:rPr>
          <w:szCs w:val="22"/>
        </w:rPr>
        <w:t xml:space="preserve">metastasis is a poor prognostic indicator in many solid organ malignancies, </w:t>
      </w:r>
      <w:r w:rsidRPr="00AD1B71">
        <w:rPr>
          <w:color w:val="auto"/>
          <w:szCs w:val="22"/>
        </w:rPr>
        <w:t>including high-grade urothelial cell carcinoma (UCC) of the bladder and colorectal cancer (CRC)</w:t>
      </w:r>
      <w:bookmarkStart w:id="5" w:name="_Hlk532461222"/>
      <w:r w:rsidR="00E14BD8" w:rsidRPr="00AD1B71">
        <w:rPr>
          <w:szCs w:val="22"/>
        </w:rPr>
        <w:fldChar w:fldCharType="begin">
          <w:fldData xml:space="preserve">PEVuZE5vdGU+PENpdGU+PEF1dGhvcj5TdW5kbGlzYWV0ZXI8L0F1dGhvcj48WWVhcj4yMDA3PC9Z
ZWFyPjxSZWNOdW0+NDIxMjwvUmVjTnVtPjxEaXNwbGF5VGV4dD48c3R5bGUgZmFjZT0ic3VwZXJz
Y3JpcHQiPjEsMjwvc3R5bGU+PC9EaXNwbGF5VGV4dD48cmVjb3JkPjxyZWMtbnVtYmVyPjQyMTI8
L3JlYy1udW1iZXI+PGZvcmVpZ24ta2V5cz48a2V5IGFwcD0iRU4iIGRiLWlkPSJ2cGV2OXpmdGlh
ZnpyNWV3dmY0NWVycnQyd2Q1ZXN0dGVzcDkiIHRpbWVzdGFtcD0iMCI+NDIxMjwva2V5PjwvZm9y
ZWlnbi1rZXlzPjxyZWYtdHlwZSBuYW1lPSJKb3VybmFsIEFydGljbGUiPjE3PC9yZWYtdHlwZT48
Y29udHJpYnV0b3JzPjxhdXRob3JzPjxhdXRob3I+U3VuZGxpc2FldGVyLCBFLjwvYXV0aG9yPjxh
dXRob3I+RGlja28sIEEuPC9hdXRob3I+PGF1dGhvcj5TYWthcmlhc3NlbiwgUC4gTy48L2F1dGhv
cj48YXV0aG9yPlNvbmRlbmFhLCBLLjwvYXV0aG9yPjxhdXRob3I+RW5nZXIsIFAuIE8uPC9hdXRo
b3I+PGF1dGhvcj5CamVya3ZpZywgUi48L2F1dGhvcj48L2F1dGhvcnM+PC9jb250cmlidXRvcnM+
PGF1dGgtYWRkcmVzcz5EZXBhcnRtZW50IG9mIEJpb21lZGljaW5lLCBVbml2ZXJzaXR5IG9mIEJl
cmdlbiwgQmVyZ2VuLCBOb3J3YXkuIGVpcmlrLnN1bmRsaXNhdGVyQGJpb21lZC51aWIubm88L2F1
dGgtYWRkcmVzcz48dGl0bGVzPjx0aXRsZT5MeW1waGFuZ2lvZ2VuZXNpcyBpbiBjb2xvcmVjdGFs
IGNhbmNlci0tcHJvZ25vc3RpYyBhbmQgdGhlcmFwZXV0aWMgYXNwZWN0czwvdGl0bGU+PHNlY29u
ZGFyeS10aXRsZT5JbnQgSiBDYW5jZXI8L3NlY29uZGFyeS10aXRsZT48YWx0LXRpdGxlPkludGVy
bmF0aW9uYWwgam91cm5hbCBvZiBjYW5jZXIuIEpvdXJuYWwgaW50ZXJuYXRpb25hbCBkdSBjYW5j
ZXI8L2FsdC10aXRsZT48L3RpdGxlcz48cGVyaW9kaWNhbD48ZnVsbC10aXRsZT5JbnQgSiBDYW5j
ZXI8L2Z1bGwtdGl0bGU+PGFiYnItMT5JbnRlcm5hdGlvbmFsIGpvdXJuYWwgb2YgY2FuY2VyLiBK
b3VybmFsIGludGVybmF0aW9uYWwgZHUgY2FuY2VyPC9hYmJyLTE+PC9wZXJpb2RpY2FsPjxhbHQt
cGVyaW9kaWNhbD48ZnVsbC10aXRsZT5JbnQgSiBDYW5jZXI8L2Z1bGwtdGl0bGU+PGFiYnItMT5J
bnRlcm5hdGlvbmFsIGpvdXJuYWwgb2YgY2FuY2VyLiBKb3VybmFsIGludGVybmF0aW9uYWwgZHUg
Y2FuY2VyPC9hYmJyLTE+PC9hbHQtcGVyaW9kaWNhbD48cGFnZXM+MTQwMS05PC9wYWdlcz48dm9s
dW1lPjEyMTwvdm9sdW1lPjxudW1iZXI+NzwvbnVtYmVyPjxlZGl0aW9uPjIwMDcvMDcvMjE8L2Vk
aXRpb24+PGtleXdvcmRzPjxrZXl3b3JkPkNvbG9yZWN0YWwgTmVvcGxhc21zLypwYXRob2xvZ3kv
dGhlcmFweTwva2V5d29yZD48a2V5d29yZD5EaXNlYXNlIFByb2dyZXNzaW9uPC9rZXl3b3JkPjxr
ZXl3b3JkPkh1bWFuczwva2V5d29yZD48a2V5d29yZD4qTHltcGhhbmdpb2dlbmVzaXM8L2tleXdv
cmQ+PGtleXdvcmQ+TW9kZWxzLCBCaW9sb2dpY2FsPC9rZXl3b3JkPjxrZXl3b3JkPlByb2dub3Np
czwva2V5d29yZD48a2V5d29yZD5STkEgSW50ZXJmZXJlbmNlPC9rZXl3b3JkPjxrZXl3b3JkPlJl
Y2VwdG9yIFByb3RlaW4tVHlyb3NpbmUgS2luYXNlcy9hbnRhZ29uaXN0cyAmYW1wOyBpbmhpYml0
b3JzPC9rZXl3b3JkPjxrZXl3b3JkPlZhc2N1bGFyIEVuZG90aGVsaWFsIEdyb3d0aCBGYWN0b3Ig
QS9nZW5ldGljczwva2V5d29yZD48L2tleXdvcmRzPjxkYXRlcz48eWVhcj4yMDA3PC95ZWFyPjxw
dWItZGF0ZXM+PGRhdGU+T2N0IDE8L2RhdGU+PC9wdWItZGF0ZXM+PC9kYXRlcz48aXNibj4wMDIw
LTcxMzYgKFByaW50KSYjeEQ7MDAyMC03MTM2IChMaW5raW5nKTwvaXNibj48YWNjZXNzaW9uLW51
bT4xNzY0MDA0MDwvYWNjZXNzaW9uLW51bT48d29yay10eXBlPlJlc2VhcmNoIFN1cHBvcnQsIE5v
bi1VLlMuIEdvdiZhcG9zO3QmI3hEO1Jldmlldzwvd29yay10eXBlPjx1cmxzPjxyZWxhdGVkLXVy
bHM+PHVybD5odHRwOi8vd3d3Lm5jYmkubmxtLm5paC5nb3YvcHVibWVkLzE3NjQwMDQwPC91cmw+
PC9yZWxhdGVkLXVybHM+PC91cmxzPjxlbGVjdHJvbmljLXJlc291cmNlLW51bT4xMC4xMDAyL2lq
Yy4yMjk5NjwvZWxlY3Ryb25pYy1yZXNvdXJjZS1udW0+PGxhbmd1YWdlPmVuZzwvbGFuZ3VhZ2U+
PC9yZWNvcmQ+PC9DaXRlPjxDaXRlPjxBdXRob3I+R291dDwvQXV0aG9yPjxZZWFyPjIwMDg8L1ll
YXI+PFJlY051bT4yOTc3PC9SZWNOdW0+PHJlY29yZD48cmVjLW51bWJlcj4yOTc3PC9yZWMtbnVt
YmVyPjxmb3JlaWduLWtleXM+PGtleSBhcHA9IkVOIiBkYi1pZD0idnBldjl6ZnRpYWZ6cjVld3Zm
NDVlcnJ0MndkNWVzdHRlc3A5IiB0aW1lc3RhbXA9IjAiPjI5Nzc8L2tleT48L2ZvcmVpZ24ta2V5
cz48cmVmLXR5cGUgbmFtZT0iSm91cm5hbCBBcnRpY2xlIj4xNzwvcmVmLXR5cGU+PGNvbnRyaWJ1
dG9ycz48YXV0aG9ycz48YXV0aG9yPkdvdXQsIFMuPC9hdXRob3I+PGF1dGhvcj5IdW90LCBKLjwv
YXV0aG9yPjwvYXV0aG9ycz48L2NvbnRyaWJ1dG9ycz48YXV0aC1hZGRyZXNzPkxlIENlbnRyZSBk
ZSByZWNoZXJjaGUgZW4gY2FuY2Vyb2xvZ2llIGRlIGwmYXBvcztVbml2ZXJzaXRlIExhdmFsLCBM
JmFwb3M7SG90ZWwtRGlldSBkZSBRdWViZWMsIDkgcnVlIE1jTWFob24sIFF1ZWJlYywgRzFSIDJK
NiwgQ2FuYWRhLjwvYXV0aC1hZGRyZXNzPjx0aXRsZXM+PHRpdGxlPlJvbGUgb2YgY2FuY2VyIG1p
Y3JvZW52aXJvbm1lbnQgaW4gbWV0YXN0YXNpczogZm9jdXMgb24gY29sb24gY2FuY2VyPC90aXRs
ZT48c2Vjb25kYXJ5LXRpdGxlPkNhbmNlciBNaWNyb2Vudmlyb248L3NlY29uZGFyeS10aXRsZT48
L3RpdGxlcz48cGFnZXM+NjktODM8L3BhZ2VzPjx2b2x1bWU+MTwvdm9sdW1lPjxudW1iZXI+MTwv
bnVtYmVyPjxkYXRlcz48eWVhcj4yMDA4PC95ZWFyPjxwdWItZGF0ZXM+PGRhdGU+RGVjPC9kYXRl
PjwvcHViLWRhdGVzPjwvZGF0ZXM+PGlzYm4+MTg3NS0yMjkyIChQcmludCk8L2lzYm4+PGFjY2Vz
c2lvbi1udW0+MTkzMDg2ODY8L2FjY2Vzc2lvbi1udW0+PHVybHM+PHJlbGF0ZWQtdXJscz48dXJs
Pmh0dHA6Ly93d3cubmNiaS5ubG0ubmloLmdvdi9lbnRyZXovcXVlcnkuZmNnaT9jbWQ9UmV0cmll
dmUmYW1wO2RiPVB1Yk1lZCZhbXA7ZG9wdD1DaXRhdGlvbiZhbXA7bGlzdF91aWRzPTE5MzA4Njg2
IDwvdXJsPjwvcmVsYXRlZC11cmxzPjwvdXJscz48bGFuZ3VhZ2U+ZW5nPC9sYW5ndWFnZT48L3Jl
Y29yZD48L0NpdGU+PC9FbmROb3RlPgB=
</w:fldData>
        </w:fldChar>
      </w:r>
      <w:r w:rsidR="00E14BD8" w:rsidRPr="00AD1B71">
        <w:rPr>
          <w:szCs w:val="22"/>
        </w:rPr>
        <w:instrText xml:space="preserve"> ADDIN EN.CITE </w:instrText>
      </w:r>
      <w:r w:rsidR="00E14BD8" w:rsidRPr="00AD1B71">
        <w:rPr>
          <w:szCs w:val="22"/>
        </w:rPr>
        <w:fldChar w:fldCharType="begin">
          <w:fldData xml:space="preserve">PEVuZE5vdGU+PENpdGU+PEF1dGhvcj5TdW5kbGlzYWV0ZXI8L0F1dGhvcj48WWVhcj4yMDA3PC9Z
ZWFyPjxSZWNOdW0+NDIxMjwvUmVjTnVtPjxEaXNwbGF5VGV4dD48c3R5bGUgZmFjZT0ic3VwZXJz
Y3JpcHQiPjEsMjwvc3R5bGU+PC9EaXNwbGF5VGV4dD48cmVjb3JkPjxyZWMtbnVtYmVyPjQyMTI8
L3JlYy1udW1iZXI+PGZvcmVpZ24ta2V5cz48a2V5IGFwcD0iRU4iIGRiLWlkPSJ2cGV2OXpmdGlh
ZnpyNWV3dmY0NWVycnQyd2Q1ZXN0dGVzcDkiIHRpbWVzdGFtcD0iMCI+NDIxMjwva2V5PjwvZm9y
ZWlnbi1rZXlzPjxyZWYtdHlwZSBuYW1lPSJKb3VybmFsIEFydGljbGUiPjE3PC9yZWYtdHlwZT48
Y29udHJpYnV0b3JzPjxhdXRob3JzPjxhdXRob3I+U3VuZGxpc2FldGVyLCBFLjwvYXV0aG9yPjxh
dXRob3I+RGlja28sIEEuPC9hdXRob3I+PGF1dGhvcj5TYWthcmlhc3NlbiwgUC4gTy48L2F1dGhv
cj48YXV0aG9yPlNvbmRlbmFhLCBLLjwvYXV0aG9yPjxhdXRob3I+RW5nZXIsIFAuIE8uPC9hdXRo
b3I+PGF1dGhvcj5CamVya3ZpZywgUi48L2F1dGhvcj48L2F1dGhvcnM+PC9jb250cmlidXRvcnM+
PGF1dGgtYWRkcmVzcz5EZXBhcnRtZW50IG9mIEJpb21lZGljaW5lLCBVbml2ZXJzaXR5IG9mIEJl
cmdlbiwgQmVyZ2VuLCBOb3J3YXkuIGVpcmlrLnN1bmRsaXNhdGVyQGJpb21lZC51aWIubm88L2F1
dGgtYWRkcmVzcz48dGl0bGVzPjx0aXRsZT5MeW1waGFuZ2lvZ2VuZXNpcyBpbiBjb2xvcmVjdGFs
IGNhbmNlci0tcHJvZ25vc3RpYyBhbmQgdGhlcmFwZXV0aWMgYXNwZWN0czwvdGl0bGU+PHNlY29u
ZGFyeS10aXRsZT5JbnQgSiBDYW5jZXI8L3NlY29uZGFyeS10aXRsZT48YWx0LXRpdGxlPkludGVy
bmF0aW9uYWwgam91cm5hbCBvZiBjYW5jZXIuIEpvdXJuYWwgaW50ZXJuYXRpb25hbCBkdSBjYW5j
ZXI8L2FsdC10aXRsZT48L3RpdGxlcz48cGVyaW9kaWNhbD48ZnVsbC10aXRsZT5JbnQgSiBDYW5j
ZXI8L2Z1bGwtdGl0bGU+PGFiYnItMT5JbnRlcm5hdGlvbmFsIGpvdXJuYWwgb2YgY2FuY2VyLiBK
b3VybmFsIGludGVybmF0aW9uYWwgZHUgY2FuY2VyPC9hYmJyLTE+PC9wZXJpb2RpY2FsPjxhbHQt
cGVyaW9kaWNhbD48ZnVsbC10aXRsZT5JbnQgSiBDYW5jZXI8L2Z1bGwtdGl0bGU+PGFiYnItMT5J
bnRlcm5hdGlvbmFsIGpvdXJuYWwgb2YgY2FuY2VyLiBKb3VybmFsIGludGVybmF0aW9uYWwgZHUg
Y2FuY2VyPC9hYmJyLTE+PC9hbHQtcGVyaW9kaWNhbD48cGFnZXM+MTQwMS05PC9wYWdlcz48dm9s
dW1lPjEyMTwvdm9sdW1lPjxudW1iZXI+NzwvbnVtYmVyPjxlZGl0aW9uPjIwMDcvMDcvMjE8L2Vk
aXRpb24+PGtleXdvcmRzPjxrZXl3b3JkPkNvbG9yZWN0YWwgTmVvcGxhc21zLypwYXRob2xvZ3kv
dGhlcmFweTwva2V5d29yZD48a2V5d29yZD5EaXNlYXNlIFByb2dyZXNzaW9uPC9rZXl3b3JkPjxr
ZXl3b3JkPkh1bWFuczwva2V5d29yZD48a2V5d29yZD4qTHltcGhhbmdpb2dlbmVzaXM8L2tleXdv
cmQ+PGtleXdvcmQ+TW9kZWxzLCBCaW9sb2dpY2FsPC9rZXl3b3JkPjxrZXl3b3JkPlByb2dub3Np
czwva2V5d29yZD48a2V5d29yZD5STkEgSW50ZXJmZXJlbmNlPC9rZXl3b3JkPjxrZXl3b3JkPlJl
Y2VwdG9yIFByb3RlaW4tVHlyb3NpbmUgS2luYXNlcy9hbnRhZ29uaXN0cyAmYW1wOyBpbmhpYml0
b3JzPC9rZXl3b3JkPjxrZXl3b3JkPlZhc2N1bGFyIEVuZG90aGVsaWFsIEdyb3d0aCBGYWN0b3Ig
QS9nZW5ldGljczwva2V5d29yZD48L2tleXdvcmRzPjxkYXRlcz48eWVhcj4yMDA3PC95ZWFyPjxw
dWItZGF0ZXM+PGRhdGU+T2N0IDE8L2RhdGU+PC9wdWItZGF0ZXM+PC9kYXRlcz48aXNibj4wMDIw
LTcxMzYgKFByaW50KSYjeEQ7MDAyMC03MTM2IChMaW5raW5nKTwvaXNibj48YWNjZXNzaW9uLW51
bT4xNzY0MDA0MDwvYWNjZXNzaW9uLW51bT48d29yay10eXBlPlJlc2VhcmNoIFN1cHBvcnQsIE5v
bi1VLlMuIEdvdiZhcG9zO3QmI3hEO1Jldmlldzwvd29yay10eXBlPjx1cmxzPjxyZWxhdGVkLXVy
bHM+PHVybD5odHRwOi8vd3d3Lm5jYmkubmxtLm5paC5nb3YvcHVibWVkLzE3NjQwMDQwPC91cmw+
PC9yZWxhdGVkLXVybHM+PC91cmxzPjxlbGVjdHJvbmljLXJlc291cmNlLW51bT4xMC4xMDAyL2lq
Yy4yMjk5NjwvZWxlY3Ryb25pYy1yZXNvdXJjZS1udW0+PGxhbmd1YWdlPmVuZzwvbGFuZ3VhZ2U+
PC9yZWNvcmQ+PC9DaXRlPjxDaXRlPjxBdXRob3I+R291dDwvQXV0aG9yPjxZZWFyPjIwMDg8L1ll
YXI+PFJlY051bT4yOTc3PC9SZWNOdW0+PHJlY29yZD48cmVjLW51bWJlcj4yOTc3PC9yZWMtbnVt
YmVyPjxmb3JlaWduLWtleXM+PGtleSBhcHA9IkVOIiBkYi1pZD0idnBldjl6ZnRpYWZ6cjVld3Zm
NDVlcnJ0MndkNWVzdHRlc3A5IiB0aW1lc3RhbXA9IjAiPjI5Nzc8L2tleT48L2ZvcmVpZ24ta2V5
cz48cmVmLXR5cGUgbmFtZT0iSm91cm5hbCBBcnRpY2xlIj4xNzwvcmVmLXR5cGU+PGNvbnRyaWJ1
dG9ycz48YXV0aG9ycz48YXV0aG9yPkdvdXQsIFMuPC9hdXRob3I+PGF1dGhvcj5IdW90LCBKLjwv
YXV0aG9yPjwvYXV0aG9ycz48L2NvbnRyaWJ1dG9ycz48YXV0aC1hZGRyZXNzPkxlIENlbnRyZSBk
ZSByZWNoZXJjaGUgZW4gY2FuY2Vyb2xvZ2llIGRlIGwmYXBvcztVbml2ZXJzaXRlIExhdmFsLCBM
JmFwb3M7SG90ZWwtRGlldSBkZSBRdWViZWMsIDkgcnVlIE1jTWFob24sIFF1ZWJlYywgRzFSIDJK
NiwgQ2FuYWRhLjwvYXV0aC1hZGRyZXNzPjx0aXRsZXM+PHRpdGxlPlJvbGUgb2YgY2FuY2VyIG1p
Y3JvZW52aXJvbm1lbnQgaW4gbWV0YXN0YXNpczogZm9jdXMgb24gY29sb24gY2FuY2VyPC90aXRs
ZT48c2Vjb25kYXJ5LXRpdGxlPkNhbmNlciBNaWNyb2Vudmlyb248L3NlY29uZGFyeS10aXRsZT48
L3RpdGxlcz48cGFnZXM+NjktODM8L3BhZ2VzPjx2b2x1bWU+MTwvdm9sdW1lPjxudW1iZXI+MTwv
bnVtYmVyPjxkYXRlcz48eWVhcj4yMDA4PC95ZWFyPjxwdWItZGF0ZXM+PGRhdGU+RGVjPC9kYXRl
PjwvcHViLWRhdGVzPjwvZGF0ZXM+PGlzYm4+MTg3NS0yMjkyIChQcmludCk8L2lzYm4+PGFjY2Vz
c2lvbi1udW0+MTkzMDg2ODY8L2FjY2Vzc2lvbi1udW0+PHVybHM+PHJlbGF0ZWQtdXJscz48dXJs
Pmh0dHA6Ly93d3cubmNiaS5ubG0ubmloLmdvdi9lbnRyZXovcXVlcnkuZmNnaT9jbWQ9UmV0cmll
dmUmYW1wO2RiPVB1Yk1lZCZhbXA7ZG9wdD1DaXRhdGlvbiZhbXA7bGlzdF91aWRzPTE5MzA4Njg2
IDwvdXJsPjwvcmVsYXRlZC11cmxzPjwvdXJscz48bGFuZ3VhZ2U+ZW5nPC9sYW5ndWFnZT48L3Jl
Y29yZD48L0NpdGU+PC9FbmROb3RlPgB=
</w:fldData>
        </w:fldChar>
      </w:r>
      <w:r w:rsidR="00E14BD8" w:rsidRPr="00AD1B71">
        <w:rPr>
          <w:szCs w:val="22"/>
        </w:rPr>
        <w:instrText xml:space="preserve"> ADDIN EN.CITE.DATA </w:instrText>
      </w:r>
      <w:r w:rsidR="00E14BD8" w:rsidRPr="00AD1B71">
        <w:rPr>
          <w:szCs w:val="22"/>
        </w:rPr>
      </w:r>
      <w:r w:rsidR="00E14BD8" w:rsidRPr="00AD1B71">
        <w:rPr>
          <w:szCs w:val="22"/>
        </w:rPr>
        <w:fldChar w:fldCharType="end"/>
      </w:r>
      <w:r w:rsidR="00E14BD8" w:rsidRPr="00AD1B71">
        <w:rPr>
          <w:szCs w:val="22"/>
        </w:rPr>
      </w:r>
      <w:r w:rsidR="00E14BD8" w:rsidRPr="00AD1B71">
        <w:rPr>
          <w:szCs w:val="22"/>
        </w:rPr>
        <w:fldChar w:fldCharType="separate"/>
      </w:r>
      <w:r w:rsidR="00E14BD8" w:rsidRPr="00AD1B71">
        <w:rPr>
          <w:szCs w:val="22"/>
          <w:vertAlign w:val="superscript"/>
        </w:rPr>
        <w:t>1,2</w:t>
      </w:r>
      <w:r w:rsidR="00E14BD8" w:rsidRPr="00AD1B71">
        <w:rPr>
          <w:szCs w:val="22"/>
        </w:rPr>
        <w:fldChar w:fldCharType="end"/>
      </w:r>
      <w:bookmarkEnd w:id="5"/>
      <w:r w:rsidRPr="00AD1B71">
        <w:rPr>
          <w:szCs w:val="22"/>
        </w:rPr>
        <w:t xml:space="preserve">. </w:t>
      </w:r>
      <w:r w:rsidRPr="00AD1B71">
        <w:rPr>
          <w:color w:val="auto"/>
          <w:szCs w:val="22"/>
        </w:rPr>
        <w:t>Over half of the patients with muscle-invasive UCC</w:t>
      </w:r>
      <w:r w:rsidR="003A7B00" w:rsidRPr="00AD1B71">
        <w:rPr>
          <w:color w:val="auto"/>
          <w:szCs w:val="22"/>
        </w:rPr>
        <w:t xml:space="preserve"> (MIUCC)</w:t>
      </w:r>
      <w:r w:rsidRPr="00AD1B71">
        <w:rPr>
          <w:color w:val="auto"/>
          <w:szCs w:val="22"/>
        </w:rPr>
        <w:t>, despite curative therapy for clinically-localized disease, will develop metastases and die within 5 years</w:t>
      </w:r>
      <w:r w:rsidR="002E1D51">
        <w:rPr>
          <w:color w:val="auto"/>
          <w:szCs w:val="22"/>
        </w:rPr>
        <w:t>.</w:t>
      </w:r>
      <w:r w:rsidRPr="00AD1B71">
        <w:rPr>
          <w:color w:val="auto"/>
          <w:szCs w:val="22"/>
        </w:rPr>
        <w:t xml:space="preserve"> </w:t>
      </w:r>
      <w:r w:rsidR="002E1D51">
        <w:rPr>
          <w:color w:val="auto"/>
          <w:szCs w:val="22"/>
        </w:rPr>
        <w:t>M</w:t>
      </w:r>
      <w:r w:rsidRPr="00AD1B71">
        <w:rPr>
          <w:color w:val="auto"/>
          <w:szCs w:val="22"/>
        </w:rPr>
        <w:t xml:space="preserve">etastatic CRC is a leading cause of cancer-related death in the US. </w:t>
      </w:r>
    </w:p>
    <w:p w14:paraId="4DC086A0" w14:textId="77777777" w:rsidR="00DB68FB" w:rsidRPr="00AD1B71" w:rsidRDefault="00DB68FB" w:rsidP="00EC2539">
      <w:pPr>
        <w:pStyle w:val="ListParagraph"/>
        <w:widowControl/>
        <w:tabs>
          <w:tab w:val="left" w:pos="540"/>
        </w:tabs>
        <w:ind w:left="0"/>
        <w:rPr>
          <w:szCs w:val="22"/>
        </w:rPr>
      </w:pPr>
    </w:p>
    <w:p w14:paraId="3674042E" w14:textId="259DF4AA" w:rsidR="009A7271" w:rsidRPr="00AD1B71" w:rsidRDefault="00C96633" w:rsidP="009A7271">
      <w:pPr>
        <w:pStyle w:val="ListParagraph"/>
        <w:widowControl/>
        <w:tabs>
          <w:tab w:val="left" w:pos="540"/>
        </w:tabs>
        <w:ind w:left="0"/>
        <w:rPr>
          <w:szCs w:val="22"/>
        </w:rPr>
      </w:pPr>
      <w:r>
        <w:rPr>
          <w:szCs w:val="22"/>
          <w:lang w:eastAsia="zh-CN"/>
        </w:rPr>
        <w:t>A</w:t>
      </w:r>
      <w:r w:rsidR="00DB68FB" w:rsidRPr="00AD1B71">
        <w:rPr>
          <w:szCs w:val="22"/>
          <w:lang w:eastAsia="zh-CN"/>
        </w:rPr>
        <w:t xml:space="preserve">n estimated 81,190 new patients and 17,240 cancer specific deaths </w:t>
      </w:r>
      <w:r w:rsidR="007B741B">
        <w:rPr>
          <w:szCs w:val="22"/>
          <w:lang w:eastAsia="zh-CN"/>
        </w:rPr>
        <w:t xml:space="preserve">are </w:t>
      </w:r>
      <w:r>
        <w:rPr>
          <w:szCs w:val="22"/>
          <w:lang w:eastAsia="zh-CN"/>
        </w:rPr>
        <w:t xml:space="preserve">expected to occur in 2018 </w:t>
      </w:r>
      <w:r w:rsidR="004736ED">
        <w:rPr>
          <w:szCs w:val="22"/>
          <w:lang w:eastAsia="zh-CN"/>
        </w:rPr>
        <w:t xml:space="preserve">in </w:t>
      </w:r>
      <w:r>
        <w:rPr>
          <w:szCs w:val="22"/>
          <w:lang w:eastAsia="zh-CN"/>
        </w:rPr>
        <w:t xml:space="preserve">the United States due </w:t>
      </w:r>
      <w:r w:rsidR="00DB68FB" w:rsidRPr="00AD1B71">
        <w:rPr>
          <w:szCs w:val="22"/>
          <w:lang w:eastAsia="zh-CN"/>
        </w:rPr>
        <w:t xml:space="preserve">to </w:t>
      </w:r>
      <w:bookmarkStart w:id="6" w:name="_Hlk516664375"/>
      <w:r w:rsidR="00DB68FB" w:rsidRPr="00AD1B71">
        <w:rPr>
          <w:szCs w:val="22"/>
          <w:lang w:eastAsia="zh-CN"/>
        </w:rPr>
        <w:t>UCC</w:t>
      </w:r>
      <w:bookmarkEnd w:id="6"/>
      <w:r w:rsidR="00DB68FB" w:rsidRPr="00AD1B71">
        <w:rPr>
          <w:szCs w:val="22"/>
          <w:lang w:eastAsia="zh-CN"/>
        </w:rPr>
        <w:t xml:space="preserve"> of the bladder</w:t>
      </w:r>
      <w:r w:rsidR="00E14BD8" w:rsidRPr="00AD1B71">
        <w:rPr>
          <w:szCs w:val="22"/>
          <w:lang w:eastAsia="zh-CN"/>
        </w:rPr>
        <w:fldChar w:fldCharType="begin">
          <w:fldData xml:space="preserve">PEVuZE5vdGU+PENpdGU+PEF1dGhvcj5OYXRpb25hbDwvQXV0aG9yPjxZZWFyPjIwMTg8L1llYXI+
PFJlY051bT41MTU2PC9SZWNOdW0+PERpc3BsYXlUZXh0PjxzdHlsZSBmYWNlPSJzdXBlcnNjcmlw
dCI+Myw0PC9zdHlsZT48L0Rpc3BsYXlUZXh0PjxyZWNvcmQ+PHJlYy1udW1iZXI+NTE1NjwvcmVj
LW51bWJlcj48Zm9yZWlnbi1rZXlzPjxrZXkgYXBwPSJFTiIgZGItaWQ9InZwZXY5emZ0aWFmenI1
ZXd2ZjQ1ZXJydDJ3ZDVlc3R0ZXNwOSIgdGltZXN0YW1wPSIwIj41MTU2PC9rZXk+PC9mb3JlaWdu
LWtleXM+PHJlZi10eXBlIG5hbWU9IkpvdXJuYWwgQXJ0aWNsZSI+MTc8L3JlZi10eXBlPjxjb250
cmlidXRvcnM+PGF1dGhvcnM+PGF1dGhvcj5OYXRpb25hbDwvYXV0aG9yPjxhdXRob3I+Q2FuY2Vy
PC9hdXRob3I+PGF1dGhvcj5JbnN0aXR1dGU8L2F1dGhvcj48L2F1dGhvcnM+PC9jb250cmlidXRv
cnM+PHRpdGxlcz48dGl0bGU+U0VFUiBTdGF0IEZhY3QgU2hlZXRzOiBCbGFkZGVyIENhbmNlci48
L3RpdGxlPjxzZWNvbmRhcnktdGl0bGU+aHR0cDovL3NlZXIuY2FuY2VyLmdvdi9zdGF0ZmFjdHMv
aHRtbC91cmluYi5odG1sPC9zZWNvbmRhcnktdGl0bGU+PC90aXRsZXM+PHBlcmlvZGljYWw+PGZ1
bGwtdGl0bGU+aHR0cDovL3NlZXIuY2FuY2VyLmdvdi9zdGF0ZmFjdHMvaHRtbC91cmluYi5odG1s
PC9mdWxsLXRpdGxlPjwvcGVyaW9kaWNhbD48cGFnZXM+QWNjZXNzZWQgTWF5IDE2LCAyMDE4PC9w
YWdlcz48ZGF0ZXM+PHllYXI+MjAxODwveWVhcj48L2RhdGVzPjx1cmxzPjwvdXJscz48L3JlY29y
ZD48L0NpdGU+PENpdGU+PEF1dGhvcj5TaWVnZWw8L0F1dGhvcj48WWVhcj4yMDE4PC9ZZWFyPjxS
ZWNOdW0+NzY1NzwvUmVjTnVtPjxyZWNvcmQ+PHJlYy1udW1iZXI+NzY1NzwvcmVjLW51bWJlcj48
Zm9yZWlnbi1rZXlzPjxrZXkgYXBwPSJFTiIgZGItaWQ9InZwZXY5emZ0aWFmenI1ZXd2ZjQ1ZXJy
dDJ3ZDVlc3R0ZXNwOSIgdGltZXN0YW1wPSIxNTI1MzYyMzAwIj43NjU3PC9rZXk+PC9mb3JlaWdu
LWtleXM+PHJlZi10eXBlIG5hbWU9IkpvdXJuYWwgQXJ0aWNsZSI+MTc8L3JlZi10eXBlPjxjb250
cmlidXRvcnM+PGF1dGhvcnM+PGF1dGhvcj5TaWVnZWwsIFIuIEwuPC9hdXRob3I+PGF1dGhvcj5N
aWxsZXIsIEsuIEQuPC9hdXRob3I+PGF1dGhvcj5KZW1hbCwgQS48L2F1dGhvcj48L2F1dGhvcnM+
PC9jb250cmlidXRvcnM+PGF1dGgtYWRkcmVzcz5TdHJhdGVnaWMgRGlyZWN0b3IsIFN1cnZlaWxs
YW5jZSBJbmZvcm1hdGlvbiBTZXJ2aWNlcywgU3VydmVpbGxhbmNlIGFuZCBIZWFsdGggU2Vydmlj
ZXMgUmVzZWFyY2gsIEFtZXJpY2FuIENhbmNlciBTb2NpZXR5LCBBdGxhbnRhLCBHQS4mI3hEO0Vw
aWRlbWlvbG9naXN0LCBTdXJ2ZWlsbGFuY2UgYW5kIEhlYWx0aCBTZXJ2aWNlcyBSZXNlYXJjaCwg
QW1lcmljYW4gQ2FuY2VyIFNvY2lldHksIEF0bGFudGEsIEdBLiYjeEQ7VmljZSBQcmVzaWRlbnQs
IFN1cnZlaWxsYW5jZSBhbmQgSGVhbHRoIFNlcnZpY2VzIFJlc2VhcmNoLCBBbWVyaWNhbiBDYW5j
ZXIgU29jaWV0eSwgQXRsYW50YSwgR0EuPC9hdXRoLWFkZHJlc3M+PHRpdGxlcz48dGl0bGU+Q2Fu
Y2VyIHN0YXRpc3RpY3MsIDIwMTg8L3RpdGxlPjxzZWNvbmRhcnktdGl0bGU+Q0EgQ2FuY2VyIEog
Q2xpbjwvc2Vjb25kYXJ5LXRpdGxlPjwvdGl0bGVzPjxwZXJpb2RpY2FsPjxmdWxsLXRpdGxlPkNB
IENhbmNlciBKIENsaW48L2Z1bGwtdGl0bGU+PC9wZXJpb2RpY2FsPjxwYWdlcz43LTMwPC9wYWdl
cz48dm9sdW1lPjY4PC92b2x1bWU+PG51bWJlcj4xPC9udW1iZXI+PGtleXdvcmRzPjxrZXl3b3Jk
PmNhbmNlciBjYXNlczwva2V5d29yZD48a2V5d29yZD5jYW5jZXIgc3RhdGlzdGljczwva2V5d29y
ZD48a2V5d29yZD5kZWF0aCByYXRlczwva2V5d29yZD48a2V5d29yZD5pbmNpZGVuY2U8L2tleXdv
cmQ+PGtleXdvcmQ+bW9ydGFsaXR5PC9rZXl3b3JkPjwva2V5d29yZHM+PGRhdGVzPjx5ZWFyPjIw
MTg8L3llYXI+PHB1Yi1kYXRlcz48ZGF0ZT5KYW48L2RhdGU+PC9wdWItZGF0ZXM+PC9kYXRlcz48
aXNibj4xNTQyLTQ4NjMgKEVsZWN0cm9uaWMpJiN4RDswMDA3LTkyMzUgKExpbmtpbmcpPC9pc2Ju
PjxhY2Nlc3Npb24tbnVtPjI5MzEzOTQ5PC9hY2Nlc3Npb24tbnVtPjx1cmxzPjxyZWxhdGVkLXVy
bHM+PHVybD5odHRwczovL3d3dy5uY2JpLm5sbS5uaWguZ292L3B1Ym1lZC8yOTMxMzk0OTwvdXJs
Pjx1cmw+aHR0cHM6Ly9vbmxpbmVsaWJyYXJ5LndpbGV5LmNvbS9kb2kvcGRmLzEwLjMzMjIvY2Fh
Yy4yMTQ0MjwvdXJsPjwvcmVsYXRlZC11cmxzPjwvdXJscz48ZWxlY3Ryb25pYy1yZXNvdXJjZS1u
dW0+MTAuMzMyMi9jYWFjLjIxNDQyPC9lbGVjdHJvbmljLXJlc291cmNlLW51bT48L3JlY29yZD48
L0NpdGU+PC9FbmROb3RlPn==
</w:fldData>
        </w:fldChar>
      </w:r>
      <w:r w:rsidR="00E14BD8" w:rsidRPr="00AD1B71">
        <w:rPr>
          <w:szCs w:val="22"/>
          <w:lang w:eastAsia="zh-CN"/>
        </w:rPr>
        <w:instrText xml:space="preserve"> ADDIN EN.CITE </w:instrText>
      </w:r>
      <w:r w:rsidR="00E14BD8" w:rsidRPr="00AD1B71">
        <w:rPr>
          <w:szCs w:val="22"/>
          <w:lang w:eastAsia="zh-CN"/>
        </w:rPr>
        <w:fldChar w:fldCharType="begin">
          <w:fldData xml:space="preserve">PEVuZE5vdGU+PENpdGU+PEF1dGhvcj5OYXRpb25hbDwvQXV0aG9yPjxZZWFyPjIwMTg8L1llYXI+
PFJlY051bT41MTU2PC9SZWNOdW0+PERpc3BsYXlUZXh0PjxzdHlsZSBmYWNlPSJzdXBlcnNjcmlw
dCI+Myw0PC9zdHlsZT48L0Rpc3BsYXlUZXh0PjxyZWNvcmQ+PHJlYy1udW1iZXI+NTE1NjwvcmVj
LW51bWJlcj48Zm9yZWlnbi1rZXlzPjxrZXkgYXBwPSJFTiIgZGItaWQ9InZwZXY5emZ0aWFmenI1
ZXd2ZjQ1ZXJydDJ3ZDVlc3R0ZXNwOSIgdGltZXN0YW1wPSIwIj41MTU2PC9rZXk+PC9mb3JlaWdu
LWtleXM+PHJlZi10eXBlIG5hbWU9IkpvdXJuYWwgQXJ0aWNsZSI+MTc8L3JlZi10eXBlPjxjb250
cmlidXRvcnM+PGF1dGhvcnM+PGF1dGhvcj5OYXRpb25hbDwvYXV0aG9yPjxhdXRob3I+Q2FuY2Vy
PC9hdXRob3I+PGF1dGhvcj5JbnN0aXR1dGU8L2F1dGhvcj48L2F1dGhvcnM+PC9jb250cmlidXRv
cnM+PHRpdGxlcz48dGl0bGU+U0VFUiBTdGF0IEZhY3QgU2hlZXRzOiBCbGFkZGVyIENhbmNlci48
L3RpdGxlPjxzZWNvbmRhcnktdGl0bGU+aHR0cDovL3NlZXIuY2FuY2VyLmdvdi9zdGF0ZmFjdHMv
aHRtbC91cmluYi5odG1sPC9zZWNvbmRhcnktdGl0bGU+PC90aXRsZXM+PHBlcmlvZGljYWw+PGZ1
bGwtdGl0bGU+aHR0cDovL3NlZXIuY2FuY2VyLmdvdi9zdGF0ZmFjdHMvaHRtbC91cmluYi5odG1s
PC9mdWxsLXRpdGxlPjwvcGVyaW9kaWNhbD48cGFnZXM+QWNjZXNzZWQgTWF5IDE2LCAyMDE4PC9w
YWdlcz48ZGF0ZXM+PHllYXI+MjAxODwveWVhcj48L2RhdGVzPjx1cmxzPjwvdXJscz48L3JlY29y
ZD48L0NpdGU+PENpdGU+PEF1dGhvcj5TaWVnZWw8L0F1dGhvcj48WWVhcj4yMDE4PC9ZZWFyPjxS
ZWNOdW0+NzY1NzwvUmVjTnVtPjxyZWNvcmQ+PHJlYy1udW1iZXI+NzY1NzwvcmVjLW51bWJlcj48
Zm9yZWlnbi1rZXlzPjxrZXkgYXBwPSJFTiIgZGItaWQ9InZwZXY5emZ0aWFmenI1ZXd2ZjQ1ZXJy
dDJ3ZDVlc3R0ZXNwOSIgdGltZXN0YW1wPSIxNTI1MzYyMzAwIj43NjU3PC9rZXk+PC9mb3JlaWdu
LWtleXM+PHJlZi10eXBlIG5hbWU9IkpvdXJuYWwgQXJ0aWNsZSI+MTc8L3JlZi10eXBlPjxjb250
cmlidXRvcnM+PGF1dGhvcnM+PGF1dGhvcj5TaWVnZWwsIFIuIEwuPC9hdXRob3I+PGF1dGhvcj5N
aWxsZXIsIEsuIEQuPC9hdXRob3I+PGF1dGhvcj5KZW1hbCwgQS48L2F1dGhvcj48L2F1dGhvcnM+
PC9jb250cmlidXRvcnM+PGF1dGgtYWRkcmVzcz5TdHJhdGVnaWMgRGlyZWN0b3IsIFN1cnZlaWxs
YW5jZSBJbmZvcm1hdGlvbiBTZXJ2aWNlcywgU3VydmVpbGxhbmNlIGFuZCBIZWFsdGggU2Vydmlj
ZXMgUmVzZWFyY2gsIEFtZXJpY2FuIENhbmNlciBTb2NpZXR5LCBBdGxhbnRhLCBHQS4mI3hEO0Vw
aWRlbWlvbG9naXN0LCBTdXJ2ZWlsbGFuY2UgYW5kIEhlYWx0aCBTZXJ2aWNlcyBSZXNlYXJjaCwg
QW1lcmljYW4gQ2FuY2VyIFNvY2lldHksIEF0bGFudGEsIEdBLiYjeEQ7VmljZSBQcmVzaWRlbnQs
IFN1cnZlaWxsYW5jZSBhbmQgSGVhbHRoIFNlcnZpY2VzIFJlc2VhcmNoLCBBbWVyaWNhbiBDYW5j
ZXIgU29jaWV0eSwgQXRsYW50YSwgR0EuPC9hdXRoLWFkZHJlc3M+PHRpdGxlcz48dGl0bGU+Q2Fu
Y2VyIHN0YXRpc3RpY3MsIDIwMTg8L3RpdGxlPjxzZWNvbmRhcnktdGl0bGU+Q0EgQ2FuY2VyIEog
Q2xpbjwvc2Vjb25kYXJ5LXRpdGxlPjwvdGl0bGVzPjxwZXJpb2RpY2FsPjxmdWxsLXRpdGxlPkNB
IENhbmNlciBKIENsaW48L2Z1bGwtdGl0bGU+PC9wZXJpb2RpY2FsPjxwYWdlcz43LTMwPC9wYWdl
cz48dm9sdW1lPjY4PC92b2x1bWU+PG51bWJlcj4xPC9udW1iZXI+PGtleXdvcmRzPjxrZXl3b3Jk
PmNhbmNlciBjYXNlczwva2V5d29yZD48a2V5d29yZD5jYW5jZXIgc3RhdGlzdGljczwva2V5d29y
ZD48a2V5d29yZD5kZWF0aCByYXRlczwva2V5d29yZD48a2V5d29yZD5pbmNpZGVuY2U8L2tleXdv
cmQ+PGtleXdvcmQ+bW9ydGFsaXR5PC9rZXl3b3JkPjwva2V5d29yZHM+PGRhdGVzPjx5ZWFyPjIw
MTg8L3llYXI+PHB1Yi1kYXRlcz48ZGF0ZT5KYW48L2RhdGU+PC9wdWItZGF0ZXM+PC9kYXRlcz48
aXNibj4xNTQyLTQ4NjMgKEVsZWN0cm9uaWMpJiN4RDswMDA3LTkyMzUgKExpbmtpbmcpPC9pc2Ju
PjxhY2Nlc3Npb24tbnVtPjI5MzEzOTQ5PC9hY2Nlc3Npb24tbnVtPjx1cmxzPjxyZWxhdGVkLXVy
bHM+PHVybD5odHRwczovL3d3dy5uY2JpLm5sbS5uaWguZ292L3B1Ym1lZC8yOTMxMzk0OTwvdXJs
Pjx1cmw+aHR0cHM6Ly9vbmxpbmVsaWJyYXJ5LndpbGV5LmNvbS9kb2kvcGRmLzEwLjMzMjIvY2Fh
Yy4yMTQ0MjwvdXJsPjwvcmVsYXRlZC11cmxzPjwvdXJscz48ZWxlY3Ryb25pYy1yZXNvdXJjZS1u
dW0+MTAuMzMyMi9jYWFjLjIxNDQyPC9lbGVjdHJvbmljLXJlc291cmNlLW51bT48L3JlY29yZD48
L0NpdGU+PC9FbmROb3RlPn==
</w:fldData>
        </w:fldChar>
      </w:r>
      <w:r w:rsidR="00E14BD8" w:rsidRPr="00AD1B71">
        <w:rPr>
          <w:szCs w:val="22"/>
          <w:lang w:eastAsia="zh-CN"/>
        </w:rPr>
        <w:instrText xml:space="preserve"> ADDIN EN.CITE.DATA </w:instrText>
      </w:r>
      <w:r w:rsidR="00E14BD8" w:rsidRPr="00AD1B71">
        <w:rPr>
          <w:szCs w:val="22"/>
          <w:lang w:eastAsia="zh-CN"/>
        </w:rPr>
      </w:r>
      <w:r w:rsidR="00E14BD8" w:rsidRPr="00AD1B71">
        <w:rPr>
          <w:szCs w:val="22"/>
          <w:lang w:eastAsia="zh-CN"/>
        </w:rPr>
        <w:fldChar w:fldCharType="end"/>
      </w:r>
      <w:r w:rsidR="00E14BD8" w:rsidRPr="00AD1B71">
        <w:rPr>
          <w:szCs w:val="22"/>
          <w:lang w:eastAsia="zh-CN"/>
        </w:rPr>
      </w:r>
      <w:r w:rsidR="00E14BD8" w:rsidRPr="00AD1B71">
        <w:rPr>
          <w:szCs w:val="22"/>
          <w:lang w:eastAsia="zh-CN"/>
        </w:rPr>
        <w:fldChar w:fldCharType="separate"/>
      </w:r>
      <w:r w:rsidR="00E14BD8" w:rsidRPr="00AD1B71">
        <w:rPr>
          <w:szCs w:val="22"/>
          <w:vertAlign w:val="superscript"/>
          <w:lang w:eastAsia="zh-CN"/>
        </w:rPr>
        <w:t>3,4</w:t>
      </w:r>
      <w:r w:rsidR="00E14BD8" w:rsidRPr="00AD1B71">
        <w:rPr>
          <w:szCs w:val="22"/>
          <w:lang w:eastAsia="zh-CN"/>
        </w:rPr>
        <w:fldChar w:fldCharType="end"/>
      </w:r>
      <w:r w:rsidR="00DB68FB" w:rsidRPr="00AD1B71">
        <w:rPr>
          <w:szCs w:val="22"/>
          <w:lang w:eastAsia="zh-CN"/>
        </w:rPr>
        <w:t xml:space="preserve">. </w:t>
      </w:r>
      <w:bookmarkEnd w:id="4"/>
      <w:r>
        <w:rPr>
          <w:szCs w:val="22"/>
          <w:lang w:eastAsia="zh-CN"/>
        </w:rPr>
        <w:t xml:space="preserve">While </w:t>
      </w:r>
      <w:r>
        <w:rPr>
          <w:szCs w:val="22"/>
        </w:rPr>
        <w:t xml:space="preserve">patients will predominantly </w:t>
      </w:r>
      <w:r w:rsidR="00DB68FB" w:rsidRPr="00AD1B71">
        <w:rPr>
          <w:szCs w:val="22"/>
        </w:rPr>
        <w:t xml:space="preserve">(70%) present with non-muscle invasive disease, </w:t>
      </w:r>
      <w:bookmarkStart w:id="7" w:name="_Hlk516664398"/>
      <w:r w:rsidR="003A7B00" w:rsidRPr="00AD1B71">
        <w:rPr>
          <w:szCs w:val="22"/>
        </w:rPr>
        <w:t xml:space="preserve">30% will have </w:t>
      </w:r>
      <w:r w:rsidR="00DB68FB" w:rsidRPr="00AD1B71">
        <w:rPr>
          <w:szCs w:val="22"/>
        </w:rPr>
        <w:t>MIUCC</w:t>
      </w:r>
      <w:bookmarkEnd w:id="7"/>
      <w:r w:rsidR="00E14BD8" w:rsidRPr="00AD1B71">
        <w:rPr>
          <w:szCs w:val="22"/>
        </w:rPr>
        <w:fldChar w:fldCharType="begin">
          <w:fldData xml:space="preserve">PEVuZE5vdGU+PENpdGU+PEF1dGhvcj5IYXV0bWFubjwvQXV0aG9yPjxZZWFyPjIwMTI8L1llYXI+
PFJlY051bT41MTU5PC9SZWNOdW0+PERpc3BsYXlUZXh0PjxzdHlsZSBmYWNlPSJzdXBlcnNjcmlw
dCI+NTwvc3R5bGU+PC9EaXNwbGF5VGV4dD48cmVjb3JkPjxyZWMtbnVtYmVyPjUxNTk8L3JlYy1u
dW1iZXI+PGZvcmVpZ24ta2V5cz48a2V5IGFwcD0iRU4iIGRiLWlkPSJ2cGV2OXpmdGlhZnpyNWV3
dmY0NWVycnQyd2Q1ZXN0dGVzcDkiIHRpbWVzdGFtcD0iMCI+NTE1OTwva2V5PjwvZm9yZWlnbi1r
ZXlzPjxyZWYtdHlwZSBuYW1lPSJKb3VybmFsIEFydGljbGUiPjE3PC9yZWYtdHlwZT48Y29udHJp
YnV0b3JzPjxhdXRob3JzPjxhdXRob3I+SGF1dG1hbm4sIFIuIEUuPC9hdXRob3I+PGF1dGhvcj5k
ZSBQZXRyaWNvbmksIFIuIEMuPC9hdXRob3I+PGF1dGhvcj5QZmVpZmZlciwgQy48L2F1dGhvcj48
YXV0aG9yPlZvbGttZXIsIEIuIEcuPC9hdXRob3I+PC9hdXRob3JzPjwvY29udHJpYnV0b3JzPjxh
dXRoLWFkZHJlc3M+RGVwYXJ0bWVudCBvZiBVcm9sb2d5LCBVbml2ZXJzaXR5IG9mIFVsbSwgVWxt
LCBHZXJtYW55LiByaWNoYXJkLmhhdXRtYW5uQHVuaS11bG0uZGU8L2F1dGgtYWRkcmVzcz48dGl0
bGVzPjx0aXRsZT5SYWRpY2FsIGN5c3RlY3RvbXkgZm9yIHVyb3RoZWxpYWwgY2FyY2lub21hIG9m
IHRoZSBibGFkZGVyIHdpdGhvdXQgbmVvYWRqdXZhbnQgb3IgYWRqdXZhbnQgdGhlcmFweTogbG9u
Zy10ZXJtIHJlc3VsdHMgaW4gMTEwMCBwYXRpZW50czwvdGl0bGU+PHNlY29uZGFyeS10aXRsZT5F
dXIgVXJvbDwvc2Vjb25kYXJ5LXRpdGxlPjxhbHQtdGl0bGU+RXVyb3BlYW4gdXJvbG9neTwvYWx0
LXRpdGxlPjwvdGl0bGVzPjxwZXJpb2RpY2FsPjxmdWxsLXRpdGxlPkV1ciBVcm9sPC9mdWxsLXRp
dGxlPjwvcGVyaW9kaWNhbD48cGFnZXM+MTAzOS00NzwvcGFnZXM+PHZvbHVtZT42MTwvdm9sdW1l
PjxudW1iZXI+NTwvbnVtYmVyPjxlZGl0aW9uPjIwMTIvMDMvMDM8L2VkaXRpb24+PGtleXdvcmRz
PjxrZXl3b3JkPkFkdWx0PC9rZXl3b3JkPjxrZXl3b3JkPkFnZWQ8L2tleXdvcmQ+PGtleXdvcmQ+
QWdlZCwgODAgYW5kIG92ZXI8L2tleXdvcmQ+PGtleXdvcmQ+Q2FyY2lub21hL21vcnRhbGl0eS8q
c3VyZ2VyeTwva2V5d29yZD48a2V5d29yZD4qQ2hlbW9yYWRpb3RoZXJhcHksIEFkanV2YW50PC9r
ZXl3b3JkPjxrZXl3b3JkPkN5c3RlY3RvbXkvKm1ldGhvZHM8L2tleXdvcmQ+PGtleXdvcmQ+RGlz
ZWFzZS1GcmVlIFN1cnZpdmFsPC9rZXl3b3JkPjxrZXl3b3JkPkZlbWFsZTwva2V5d29yZD48a2V5
d29yZD5Gb2xsb3ctVXAgU3R1ZGllczwva2V5d29yZD48a2V5d29yZD5IdW1hbnM8L2tleXdvcmQ+
PGtleXdvcmQ+THltcGggTm9kZSBFeGNpc2lvbjwva2V5d29yZD48a2V5d29yZD5MeW1waGF0aWMg
TWV0YXN0YXNpczwva2V5d29yZD48a2V5d29yZD5NYWxlPC9rZXl3b3JkPjxrZXl3b3JkPk1pZGRs
ZSBBZ2VkPC9rZXl3b3JkPjxrZXl3b3JkPipOZW9hZGp1dmFudCBUaGVyYXB5PC9rZXl3b3JkPjxr
ZXl3b3JkPlByb2dub3Npczwva2V5d29yZD48a2V5d29yZD5TdXJ2aXZhbCBSYXRlPC9rZXl3b3Jk
PjxrZXl3b3JkPlRyZWF0bWVudCBPdXRjb21lPC9rZXl3b3JkPjxrZXl3b3JkPlVyaW5hcnkgQmxh
ZGRlciBOZW9wbGFzbXMvbW9ydGFsaXR5LypzdXJnZXJ5PC9rZXl3b3JkPjxrZXl3b3JkPlVyaW5h
cnkgRGl2ZXJzaW9uL21ldGhvZHM8L2tleXdvcmQ+PGtleXdvcmQ+WW91bmcgQWR1bHQ8L2tleXdv
cmQ+PC9rZXl3b3Jkcz48ZGF0ZXM+PHllYXI+MjAxMjwveWVhcj48cHViLWRhdGVzPjxkYXRlPk1h
eTwvZGF0ZT48L3B1Yi1kYXRlcz48L2RhdGVzPjxpc2JuPjE4NzMtNzU2MCAoRWxlY3Ryb25pYykm
I3hEOzAzMDItMjgzOCAoTGlua2luZyk8L2lzYm4+PGFjY2Vzc2lvbi1udW0+MjIzODExNjk8L2Fj
Y2Vzc2lvbi1udW0+PHdvcmstdHlwZT5DbGluaWNhbCBUcmlhbDwvd29yay10eXBlPjx1cmxzPjxy
ZWxhdGVkLXVybHM+PHVybD5odHRwOi8vd3d3Lm5jYmkubmxtLm5paC5nb3YvcHVibWVkLzIyMzgx
MTY5PC91cmw+PC9yZWxhdGVkLXVybHM+PC91cmxzPjxlbGVjdHJvbmljLXJlc291cmNlLW51bT4x
MC4xMDE2L2ouZXVydXJvLjIwMTIuMDIuMDI4PC9lbGVjdHJvbmljLXJlc291cmNlLW51bT48bGFu
Z3VhZ2U+ZW5nPC9sYW5ndWFnZT48L3JlY29yZD48L0NpdGU+PC9FbmROb3RlPn==
</w:fldData>
        </w:fldChar>
      </w:r>
      <w:r w:rsidR="00E14BD8" w:rsidRPr="00AD1B71">
        <w:rPr>
          <w:szCs w:val="22"/>
        </w:rPr>
        <w:instrText xml:space="preserve"> ADDIN EN.CITE </w:instrText>
      </w:r>
      <w:r w:rsidR="00E14BD8" w:rsidRPr="00AD1B71">
        <w:rPr>
          <w:szCs w:val="22"/>
        </w:rPr>
        <w:fldChar w:fldCharType="begin">
          <w:fldData xml:space="preserve">PEVuZE5vdGU+PENpdGU+PEF1dGhvcj5IYXV0bWFubjwvQXV0aG9yPjxZZWFyPjIwMTI8L1llYXI+
PFJlY051bT41MTU5PC9SZWNOdW0+PERpc3BsYXlUZXh0PjxzdHlsZSBmYWNlPSJzdXBlcnNjcmlw
dCI+NTwvc3R5bGU+PC9EaXNwbGF5VGV4dD48cmVjb3JkPjxyZWMtbnVtYmVyPjUxNTk8L3JlYy1u
dW1iZXI+PGZvcmVpZ24ta2V5cz48a2V5IGFwcD0iRU4iIGRiLWlkPSJ2cGV2OXpmdGlhZnpyNWV3
dmY0NWVycnQyd2Q1ZXN0dGVzcDkiIHRpbWVzdGFtcD0iMCI+NTE1OTwva2V5PjwvZm9yZWlnbi1r
ZXlzPjxyZWYtdHlwZSBuYW1lPSJKb3VybmFsIEFydGljbGUiPjE3PC9yZWYtdHlwZT48Y29udHJp
YnV0b3JzPjxhdXRob3JzPjxhdXRob3I+SGF1dG1hbm4sIFIuIEUuPC9hdXRob3I+PGF1dGhvcj5k
ZSBQZXRyaWNvbmksIFIuIEMuPC9hdXRob3I+PGF1dGhvcj5QZmVpZmZlciwgQy48L2F1dGhvcj48
YXV0aG9yPlZvbGttZXIsIEIuIEcuPC9hdXRob3I+PC9hdXRob3JzPjwvY29udHJpYnV0b3JzPjxh
dXRoLWFkZHJlc3M+RGVwYXJ0bWVudCBvZiBVcm9sb2d5LCBVbml2ZXJzaXR5IG9mIFVsbSwgVWxt
LCBHZXJtYW55LiByaWNoYXJkLmhhdXRtYW5uQHVuaS11bG0uZGU8L2F1dGgtYWRkcmVzcz48dGl0
bGVzPjx0aXRsZT5SYWRpY2FsIGN5c3RlY3RvbXkgZm9yIHVyb3RoZWxpYWwgY2FyY2lub21hIG9m
IHRoZSBibGFkZGVyIHdpdGhvdXQgbmVvYWRqdXZhbnQgb3IgYWRqdXZhbnQgdGhlcmFweTogbG9u
Zy10ZXJtIHJlc3VsdHMgaW4gMTEwMCBwYXRpZW50czwvdGl0bGU+PHNlY29uZGFyeS10aXRsZT5F
dXIgVXJvbDwvc2Vjb25kYXJ5LXRpdGxlPjxhbHQtdGl0bGU+RXVyb3BlYW4gdXJvbG9neTwvYWx0
LXRpdGxlPjwvdGl0bGVzPjxwZXJpb2RpY2FsPjxmdWxsLXRpdGxlPkV1ciBVcm9sPC9mdWxsLXRp
dGxlPjwvcGVyaW9kaWNhbD48cGFnZXM+MTAzOS00NzwvcGFnZXM+PHZvbHVtZT42MTwvdm9sdW1l
PjxudW1iZXI+NTwvbnVtYmVyPjxlZGl0aW9uPjIwMTIvMDMvMDM8L2VkaXRpb24+PGtleXdvcmRz
PjxrZXl3b3JkPkFkdWx0PC9rZXl3b3JkPjxrZXl3b3JkPkFnZWQ8L2tleXdvcmQ+PGtleXdvcmQ+
QWdlZCwgODAgYW5kIG92ZXI8L2tleXdvcmQ+PGtleXdvcmQ+Q2FyY2lub21hL21vcnRhbGl0eS8q
c3VyZ2VyeTwva2V5d29yZD48a2V5d29yZD4qQ2hlbW9yYWRpb3RoZXJhcHksIEFkanV2YW50PC9r
ZXl3b3JkPjxrZXl3b3JkPkN5c3RlY3RvbXkvKm1ldGhvZHM8L2tleXdvcmQ+PGtleXdvcmQ+RGlz
ZWFzZS1GcmVlIFN1cnZpdmFsPC9rZXl3b3JkPjxrZXl3b3JkPkZlbWFsZTwva2V5d29yZD48a2V5
d29yZD5Gb2xsb3ctVXAgU3R1ZGllczwva2V5d29yZD48a2V5d29yZD5IdW1hbnM8L2tleXdvcmQ+
PGtleXdvcmQ+THltcGggTm9kZSBFeGNpc2lvbjwva2V5d29yZD48a2V5d29yZD5MeW1waGF0aWMg
TWV0YXN0YXNpczwva2V5d29yZD48a2V5d29yZD5NYWxlPC9rZXl3b3JkPjxrZXl3b3JkPk1pZGRs
ZSBBZ2VkPC9rZXl3b3JkPjxrZXl3b3JkPipOZW9hZGp1dmFudCBUaGVyYXB5PC9rZXl3b3JkPjxr
ZXl3b3JkPlByb2dub3Npczwva2V5d29yZD48a2V5d29yZD5TdXJ2aXZhbCBSYXRlPC9rZXl3b3Jk
PjxrZXl3b3JkPlRyZWF0bWVudCBPdXRjb21lPC9rZXl3b3JkPjxrZXl3b3JkPlVyaW5hcnkgQmxh
ZGRlciBOZW9wbGFzbXMvbW9ydGFsaXR5LypzdXJnZXJ5PC9rZXl3b3JkPjxrZXl3b3JkPlVyaW5h
cnkgRGl2ZXJzaW9uL21ldGhvZHM8L2tleXdvcmQ+PGtleXdvcmQ+WW91bmcgQWR1bHQ8L2tleXdv
cmQ+PC9rZXl3b3Jkcz48ZGF0ZXM+PHllYXI+MjAxMjwveWVhcj48cHViLWRhdGVzPjxkYXRlPk1h
eTwvZGF0ZT48L3B1Yi1kYXRlcz48L2RhdGVzPjxpc2JuPjE4NzMtNzU2MCAoRWxlY3Ryb25pYykm
I3hEOzAzMDItMjgzOCAoTGlua2luZyk8L2lzYm4+PGFjY2Vzc2lvbi1udW0+MjIzODExNjk8L2Fj
Y2Vzc2lvbi1udW0+PHdvcmstdHlwZT5DbGluaWNhbCBUcmlhbDwvd29yay10eXBlPjx1cmxzPjxy
ZWxhdGVkLXVybHM+PHVybD5odHRwOi8vd3d3Lm5jYmkubmxtLm5paC5nb3YvcHVibWVkLzIyMzgx
MTY5PC91cmw+PC9yZWxhdGVkLXVybHM+PC91cmxzPjxlbGVjdHJvbmljLXJlc291cmNlLW51bT4x
MC4xMDE2L2ouZXVydXJvLjIwMTIuMDIuMDI4PC9lbGVjdHJvbmljLXJlc291cmNlLW51bT48bGFu
Z3VhZ2U+ZW5nPC9sYW5ndWFnZT48L3JlY29yZD48L0NpdGU+PC9FbmROb3RlPn==
</w:fldData>
        </w:fldChar>
      </w:r>
      <w:r w:rsidR="00E14BD8" w:rsidRPr="00AD1B71">
        <w:rPr>
          <w:szCs w:val="22"/>
        </w:rPr>
        <w:instrText xml:space="preserve"> ADDIN EN.CITE.DATA </w:instrText>
      </w:r>
      <w:r w:rsidR="00E14BD8" w:rsidRPr="00AD1B71">
        <w:rPr>
          <w:szCs w:val="22"/>
        </w:rPr>
      </w:r>
      <w:r w:rsidR="00E14BD8" w:rsidRPr="00AD1B71">
        <w:rPr>
          <w:szCs w:val="22"/>
        </w:rPr>
        <w:fldChar w:fldCharType="end"/>
      </w:r>
      <w:r w:rsidR="00E14BD8" w:rsidRPr="00AD1B71">
        <w:rPr>
          <w:szCs w:val="22"/>
        </w:rPr>
      </w:r>
      <w:r w:rsidR="00E14BD8" w:rsidRPr="00AD1B71">
        <w:rPr>
          <w:szCs w:val="22"/>
        </w:rPr>
        <w:fldChar w:fldCharType="separate"/>
      </w:r>
      <w:r w:rsidR="00E14BD8" w:rsidRPr="00AD1B71">
        <w:rPr>
          <w:szCs w:val="22"/>
          <w:vertAlign w:val="superscript"/>
        </w:rPr>
        <w:t>5</w:t>
      </w:r>
      <w:r w:rsidR="00E14BD8" w:rsidRPr="00AD1B71">
        <w:rPr>
          <w:szCs w:val="22"/>
        </w:rPr>
        <w:fldChar w:fldCharType="end"/>
      </w:r>
      <w:r w:rsidR="00DB68FB" w:rsidRPr="00AD1B71">
        <w:rPr>
          <w:szCs w:val="22"/>
        </w:rPr>
        <w:t xml:space="preserve">. </w:t>
      </w:r>
      <w:r>
        <w:rPr>
          <w:szCs w:val="22"/>
        </w:rPr>
        <w:t>D</w:t>
      </w:r>
      <w:r w:rsidR="00DB68FB" w:rsidRPr="00AD1B71">
        <w:rPr>
          <w:szCs w:val="22"/>
        </w:rPr>
        <w:t xml:space="preserve">espite </w:t>
      </w:r>
      <w:r>
        <w:rPr>
          <w:szCs w:val="22"/>
        </w:rPr>
        <w:t xml:space="preserve">the </w:t>
      </w:r>
      <w:r w:rsidR="00DB68FB" w:rsidRPr="00AD1B71">
        <w:rPr>
          <w:szCs w:val="22"/>
        </w:rPr>
        <w:t xml:space="preserve"> curative therapy </w:t>
      </w:r>
      <w:r w:rsidR="002133B5">
        <w:rPr>
          <w:szCs w:val="22"/>
        </w:rPr>
        <w:t>(</w:t>
      </w:r>
      <w:r w:rsidR="00DB68FB" w:rsidRPr="00AD1B71">
        <w:rPr>
          <w:szCs w:val="22"/>
        </w:rPr>
        <w:t xml:space="preserve">radical cystectomy </w:t>
      </w:r>
      <w:r w:rsidR="002133B5">
        <w:rPr>
          <w:szCs w:val="22"/>
        </w:rPr>
        <w:t>[</w:t>
      </w:r>
      <w:r w:rsidR="00DB68FB" w:rsidRPr="00AD1B71">
        <w:rPr>
          <w:szCs w:val="22"/>
        </w:rPr>
        <w:t>RC</w:t>
      </w:r>
      <w:r w:rsidR="002133B5">
        <w:rPr>
          <w:szCs w:val="22"/>
        </w:rPr>
        <w:t>]</w:t>
      </w:r>
      <w:r w:rsidR="00DB68FB" w:rsidRPr="00AD1B71">
        <w:rPr>
          <w:szCs w:val="22"/>
        </w:rPr>
        <w:t xml:space="preserve"> with or without systemic chemotherapy</w:t>
      </w:r>
      <w:r w:rsidR="005C17C1">
        <w:rPr>
          <w:szCs w:val="22"/>
        </w:rPr>
        <w:t>)</w:t>
      </w:r>
      <w:r w:rsidR="00DB68FB" w:rsidRPr="00AD1B71">
        <w:rPr>
          <w:szCs w:val="22"/>
        </w:rPr>
        <w:t xml:space="preserve"> for clinically localized disease</w:t>
      </w:r>
      <w:r w:rsidR="00DB68FB" w:rsidRPr="00AD1B71">
        <w:rPr>
          <w:szCs w:val="22"/>
          <w:lang w:eastAsia="zh-CN"/>
        </w:rPr>
        <w:t xml:space="preserve">, </w:t>
      </w:r>
      <w:r>
        <w:rPr>
          <w:szCs w:val="22"/>
          <w:lang w:eastAsia="zh-CN"/>
        </w:rPr>
        <w:t xml:space="preserve">half </w:t>
      </w:r>
      <w:r w:rsidRPr="00AD1B71">
        <w:rPr>
          <w:szCs w:val="22"/>
        </w:rPr>
        <w:t xml:space="preserve">of </w:t>
      </w:r>
      <w:r w:rsidR="00CF1011">
        <w:rPr>
          <w:szCs w:val="22"/>
        </w:rPr>
        <w:t xml:space="preserve">the </w:t>
      </w:r>
      <w:r w:rsidRPr="00AD1B71">
        <w:rPr>
          <w:szCs w:val="22"/>
        </w:rPr>
        <w:t xml:space="preserve">patients with MIUCC of the bladder </w:t>
      </w:r>
      <w:r w:rsidR="00DB68FB" w:rsidRPr="00AD1B71">
        <w:rPr>
          <w:szCs w:val="22"/>
        </w:rPr>
        <w:t>will still develop metastases</w:t>
      </w:r>
      <w:r w:rsidR="00DB68FB" w:rsidRPr="00AD1B71">
        <w:rPr>
          <w:szCs w:val="22"/>
          <w:lang w:eastAsia="zh-CN"/>
        </w:rPr>
        <w:t xml:space="preserve"> and </w:t>
      </w:r>
      <w:r w:rsidR="00DB68FB" w:rsidRPr="00AD1B71">
        <w:rPr>
          <w:szCs w:val="22"/>
        </w:rPr>
        <w:t>die within 5 years</w:t>
      </w:r>
      <w:r w:rsidR="00E14BD8" w:rsidRPr="00AD1B71">
        <w:rPr>
          <w:szCs w:val="22"/>
        </w:rPr>
        <w:fldChar w:fldCharType="begin"/>
      </w:r>
      <w:r w:rsidR="00E14BD8" w:rsidRPr="00AD1B71">
        <w:rPr>
          <w:szCs w:val="22"/>
        </w:rPr>
        <w:instrText xml:space="preserve"> ADDIN EN.CITE &lt;EndNote&gt;&lt;Cite&gt;&lt;Author&gt;National&lt;/Author&gt;&lt;Year&gt;2018&lt;/Year&gt;&lt;RecNum&gt;5156&lt;/RecNum&gt;&lt;DisplayText&gt;&lt;style face="superscript"&gt;3&lt;/style&gt;&lt;/DisplayText&gt;&lt;record&gt;&lt;rec-number&gt;5156&lt;/rec-number&gt;&lt;foreign-keys&gt;&lt;key app="EN" db-id="vpev9zftiafzr5ewvf45errt2wd5esttesp9" timestamp="0"&gt;5156&lt;/key&gt;&lt;/foreign-keys&gt;&lt;ref-type name="Journal Article"&gt;17&lt;/ref-type&gt;&lt;contributors&gt;&lt;authors&gt;&lt;author&gt;National&lt;/author&gt;&lt;author&gt;Cancer&lt;/author&gt;&lt;author&gt;Institute&lt;/author&gt;&lt;/authors&gt;&lt;/contributors&gt;&lt;titles&gt;&lt;title&gt;SEER Stat Fact Sheets: Bladder Cancer.&lt;/title&gt;&lt;secondary-title&gt;http://seer.cancer.gov/statfacts/html/urinb.html&lt;/secondary-title&gt;&lt;/titles&gt;&lt;periodical&gt;&lt;full-title&gt;http://seer.cancer.gov/statfacts/html/urinb.html&lt;/full-title&gt;&lt;/periodical&gt;&lt;pages&gt;Accessed May 16, 2018&lt;/pages&gt;&lt;dates&gt;&lt;year&gt;2018&lt;/year&gt;&lt;/dates&gt;&lt;urls&gt;&lt;/urls&gt;&lt;/record&gt;&lt;/Cite&gt;&lt;/EndNote&gt;</w:instrText>
      </w:r>
      <w:r w:rsidR="00E14BD8" w:rsidRPr="00AD1B71">
        <w:rPr>
          <w:szCs w:val="22"/>
        </w:rPr>
        <w:fldChar w:fldCharType="separate"/>
      </w:r>
      <w:r w:rsidR="00E14BD8" w:rsidRPr="00AD1B71">
        <w:rPr>
          <w:szCs w:val="22"/>
          <w:vertAlign w:val="superscript"/>
        </w:rPr>
        <w:t>3</w:t>
      </w:r>
      <w:r w:rsidR="00E14BD8" w:rsidRPr="00AD1B71">
        <w:rPr>
          <w:szCs w:val="22"/>
        </w:rPr>
        <w:fldChar w:fldCharType="end"/>
      </w:r>
      <w:r w:rsidR="00DB68FB" w:rsidRPr="00AD1B71">
        <w:rPr>
          <w:szCs w:val="22"/>
        </w:rPr>
        <w:t xml:space="preserve">. </w:t>
      </w:r>
      <w:r w:rsidR="006E725F">
        <w:rPr>
          <w:szCs w:val="22"/>
        </w:rPr>
        <w:t xml:space="preserve">Lymph node involvement </w:t>
      </w:r>
      <w:r w:rsidR="000A065D">
        <w:rPr>
          <w:szCs w:val="22"/>
        </w:rPr>
        <w:t>is</w:t>
      </w:r>
      <w:r w:rsidR="006E725F">
        <w:rPr>
          <w:szCs w:val="22"/>
        </w:rPr>
        <w:t xml:space="preserve"> found in a</w:t>
      </w:r>
      <w:r w:rsidR="00DB68FB" w:rsidRPr="00AD1B71">
        <w:rPr>
          <w:szCs w:val="22"/>
        </w:rPr>
        <w:t>pproximately 20</w:t>
      </w:r>
      <w:r w:rsidR="00D97A43">
        <w:rPr>
          <w:szCs w:val="22"/>
        </w:rPr>
        <w:t>%−</w:t>
      </w:r>
      <w:r w:rsidR="00DB68FB" w:rsidRPr="00AD1B71">
        <w:rPr>
          <w:szCs w:val="22"/>
        </w:rPr>
        <w:t xml:space="preserve">25% of patients </w:t>
      </w:r>
      <w:r w:rsidR="006E725F">
        <w:rPr>
          <w:szCs w:val="22"/>
        </w:rPr>
        <w:t xml:space="preserve">having </w:t>
      </w:r>
      <w:r w:rsidR="00DB68FB" w:rsidRPr="00AD1B71">
        <w:rPr>
          <w:szCs w:val="22"/>
        </w:rPr>
        <w:t>undergo</w:t>
      </w:r>
      <w:r w:rsidR="006E725F">
        <w:rPr>
          <w:szCs w:val="22"/>
        </w:rPr>
        <w:t>ne</w:t>
      </w:r>
      <w:r w:rsidR="00DB68FB" w:rsidRPr="00AD1B71">
        <w:rPr>
          <w:szCs w:val="22"/>
        </w:rPr>
        <w:t xml:space="preserve"> </w:t>
      </w:r>
      <w:bookmarkStart w:id="8" w:name="_Hlk516664413"/>
      <w:r w:rsidR="00DB68FB" w:rsidRPr="00AD1B71">
        <w:rPr>
          <w:szCs w:val="22"/>
        </w:rPr>
        <w:t>RC</w:t>
      </w:r>
      <w:bookmarkEnd w:id="8"/>
      <w:r w:rsidR="00E14BD8" w:rsidRPr="00AD1B71">
        <w:rPr>
          <w:szCs w:val="22"/>
        </w:rPr>
        <w:fldChar w:fldCharType="begin">
          <w:fldData xml:space="preserve">PEVuZE5vdGU+PENpdGU+PEF1dGhvcj5TdGVpbjwvQXV0aG9yPjxZZWFyPjIwMDE8L1llYXI+PFJl
Y051bT40ODg5PC9SZWNOdW0+PERpc3BsYXlUZXh0PjxzdHlsZSBmYWNlPSJzdXBlcnNjcmlwdCI+
Ni04PC9zdHlsZT48L0Rpc3BsYXlUZXh0PjxyZWNvcmQ+PHJlYy1udW1iZXI+NDg4OTwvcmVjLW51
bWJlcj48Zm9yZWlnbi1rZXlzPjxrZXkgYXBwPSJFTiIgZGItaWQ9InZwZXY5emZ0aWFmenI1ZXd2
ZjQ1ZXJydDJ3ZDVlc3R0ZXNwOSIgdGltZXN0YW1wPSIwIj40ODg5PC9rZXk+PC9mb3JlaWduLWtl
eXM+PHJlZi10eXBlIG5hbWU9IkpvdXJuYWwgQXJ0aWNsZSI+MTc8L3JlZi10eXBlPjxjb250cmli
dXRvcnM+PGF1dGhvcnM+PGF1dGhvcj5TdGVpbiwgSi4gUC48L2F1dGhvcj48YXV0aG9yPkxpZXNr
b3Zza3ksIEcuPC9hdXRob3I+PGF1dGhvcj5Db3RlLCBSLjwvYXV0aG9yPjxhdXRob3I+R3Jvc2hl
biwgUy48L2F1dGhvcj48YXV0aG9yPkZlbmcsIEEuIEMuPC9hdXRob3I+PGF1dGhvcj5Cb3lkLCBT
LjwvYXV0aG9yPjxhdXRob3I+U2tpbm5lciwgRS48L2F1dGhvcj48YXV0aG9yPkJvY2huZXIsIEIu
PC9hdXRob3I+PGF1dGhvcj5UaGFuZ2F0aHVyYWksIEQuPC9hdXRob3I+PGF1dGhvcj5NaWtoYWls
LCBNLjwvYXV0aG9yPjxhdXRob3I+UmFnaGF2YW4sIEQuPC9hdXRob3I+PGF1dGhvcj5Ta2lubmVy
LCBELiBHLjwvYXV0aG9yPjwvYXV0aG9ycz48L2NvbnRyaWJ1dG9ycz48YXV0aC1hZGRyZXNzPkRl
cGFydG1lbnQgb2YgVXJvbG9neSwgVW5pdmVyc2l0eSBvZiBTb3V0aGVybiBDYWxpZm9ybmlhLCBO
b3JyaXMgQ29tcHJlaGVuc2l2ZSBDYW5jZXIgQ2VudGVyLCBMb3MgQW5nZWxlcywgQ0EgOTAwODks
IFVTQS4gc3RlaW5AaHNjLnVzYy5lZHU8L2F1dGgtYWRkcmVzcz48dGl0bGVzPjx0aXRsZT5SYWRp
Y2FsIGN5c3RlY3RvbXkgaW4gdGhlIHRyZWF0bWVudCBvZiBpbnZhc2l2ZSBibGFkZGVyIGNhbmNl
cjogbG9uZy10ZXJtIHJlc3VsdHMgaW4gMSwwNTQgcGF0aWVudHM8L3RpdGxlPjxzZWNvbmRhcnkt
dGl0bGU+SiBDbGluIE9uY29sPC9zZWNvbmRhcnktdGl0bGU+PC90aXRsZXM+PHBlcmlvZGljYWw+
PGZ1bGwtdGl0bGU+SiBDbGluIE9uY29sPC9mdWxsLXRpdGxlPjwvcGVyaW9kaWNhbD48cGFnZXM+
NjY2LTc1PC9wYWdlcz48dm9sdW1lPjE5PC92b2x1bWU+PG51bWJlcj4zPC9udW1iZXI+PGVkaXRp
b24+MjAwMS8wMi8wNzwvZWRpdGlvbj48a2V5d29yZHM+PGtleXdvcmQ+QWR1bHQ8L2tleXdvcmQ+
PGtleXdvcmQ+QWdlZDwva2V5d29yZD48a2V5d29yZD5BZ2VkLCA4MCBhbmQgb3Zlcjwva2V5d29y
ZD48a2V5d29yZD5DYXJjaW5vbWEsIFRyYW5zaXRpb25hbCBDZWxsL21vcnRhbGl0eS9wYXRob2xv
Z3kvKnN1cmdlcnkvdGhlcmFweTwva2V5d29yZD48a2V5d29yZD5DaGVtb3RoZXJhcHksIEFkanV2
YW50PC9rZXl3b3JkPjxrZXl3b3JkPipDeXN0ZWN0b215PC9rZXl3b3JkPjxrZXl3b3JkPkRpc2Vh
c2UtRnJlZSBTdXJ2aXZhbDwva2V5d29yZD48a2V5d29yZD5GZW1hbGU8L2tleXdvcmQ+PGtleXdv
cmQ+Rm9sbG93LVVwIFN0dWRpZXM8L2tleXdvcmQ+PGtleXdvcmQ+SHVtYW5zPC9rZXl3b3JkPjxr
ZXl3b3JkPk1hbGU8L2tleXdvcmQ+PGtleXdvcmQ+TWlkZGxlIEFnZWQ8L2tleXdvcmQ+PGtleXdv
cmQ+TW9yYmlkaXR5PC9rZXl3b3JkPjxrZXl3b3JkPk5lb3BsYXNtIFJlY3VycmVuY2UsIExvY2Fs
L2VwaWRlbWlvbG9neS9wYXRob2xvZ3k8L2tleXdvcmQ+PGtleXdvcmQ+TmVvcGxhc20gU3RhZ2lu
Zzwva2V5d29yZD48a2V5d29yZD5SYWRpb3RoZXJhcHksIEFkanV2YW50PC9rZXl3b3JkPjxrZXl3
b3JkPlN1cnZpdmFsIFJhdGU8L2tleXdvcmQ+PGtleXdvcmQ+VHJlYXRtZW50IE91dGNvbWU8L2tl
eXdvcmQ+PGtleXdvcmQ+VXJpbmFyeSBCbGFkZGVyIE5lb3BsYXNtcy9tb3J0YWxpdHkvcGF0aG9s
b2d5LypzdXJnZXJ5L3RoZXJhcHk8L2tleXdvcmQ+PC9rZXl3b3Jkcz48ZGF0ZXM+PHllYXI+MjAw
MTwveWVhcj48cHViLWRhdGVzPjxkYXRlPkZlYiAxPC9kYXRlPjwvcHViLWRhdGVzPjwvZGF0ZXM+
PGlzYm4+MDczMi0xODNYIChQcmludCkmI3hEOzA3MzItMTgzWCAoTGlua2luZyk8L2lzYm4+PGFj
Y2Vzc2lvbi1udW0+MTExNTcwMTY8L2FjY2Vzc2lvbi1udW0+PHVybHM+PHJlbGF0ZWQtdXJscz48
dXJsPmh0dHA6Ly93d3cubmNiaS5ubG0ubmloLmdvdi9lbnRyZXovcXVlcnkuZmNnaT9jbWQ9UmV0
cmlldmUmYW1wO2RiPVB1Yk1lZCZhbXA7ZG9wdD1DaXRhdGlvbiZhbXA7bGlzdF91aWRzPTExMTU3
MDE2IDwvdXJsPjx1cmw+aHR0cDovL2pjby5hc2NvcHVicy5vcmcvY29udGVudC8xOS8zLzY2Ni5s
b25nPC91cmw+PC9yZWxhdGVkLXVybHM+PC91cmxzPjxjdXN0b203PjIwMDE8L2N1c3RvbTc+PGxh
bmd1YWdlPmVuZzwvbGFuZ3VhZ2U+PC9yZWNvcmQ+PC9DaXRlPjxDaXRlPjxBdXRob3I+TGVybmVy
PC9BdXRob3I+PFllYXI+MTk5MzwvWWVhcj48UmVjTnVtPjQ4ODY8L1JlY051bT48cmVjb3JkPjxy
ZWMtbnVtYmVyPjQ4ODY8L3JlYy1udW1iZXI+PGZvcmVpZ24ta2V5cz48a2V5IGFwcD0iRU4iIGRi
LWlkPSJ2cGV2OXpmdGlhZnpyNWV3dmY0NWVycnQyd2Q1ZXN0dGVzcDkiIHRpbWVzdGFtcD0iMCI+
NDg4Njwva2V5PjwvZm9yZWlnbi1rZXlzPjxyZWYtdHlwZSBuYW1lPSJKb3VybmFsIEFydGljbGUi
PjE3PC9yZWYtdHlwZT48Y29udHJpYnV0b3JzPjxhdXRob3JzPjxhdXRob3I+TGVybmVyLCBTLiBQ
LjwvYXV0aG9yPjxhdXRob3I+U2tpbm5lciwgRC4gRy48L2F1dGhvcj48YXV0aG9yPkxpZXNrb3Zz
a3ksIEcuPC9hdXRob3I+PGF1dGhvcj5Cb3lkLCBTLiBELjwvYXV0aG9yPjxhdXRob3I+R3Jvc2hl
biwgUy4gTC48L2F1dGhvcj48YXV0aG9yPlppb2dhcywgQS48L2F1dGhvcj48YXV0aG9yPlNraW5u
ZXIsIEUuPC9hdXRob3I+PGF1dGhvcj5OaWNob2xzLCBQLjwvYXV0aG9yPjxhdXRob3I+SG9wd29v
ZCwgQi48L2F1dGhvcj48L2F1dGhvcnM+PC9jb250cmlidXRvcnM+PGF1dGgtYWRkcmVzcz5EZXBh
cnRtZW50IG9mIFVyb2xvZ3ksIEtlbm5ldGggTm9ycmlzIEpyLiBDYW5jZXIgSG9zcGl0YWwgYW5k
IFJlc2VhcmNoIEluc3RpdHV0ZSwgVW5pdmVyc2l0eSBvZiBTb3V0aGVybiBDYWxpZm9ybmlhLCBM
b3MgQW5nZWxlcy48L2F1dGgtYWRkcmVzcz48dGl0bGVzPjx0aXRsZT5UaGUgcmF0aW9uYWxlIGZv
ciBlbiBibG9jIHBlbHZpYyBseW1waCBub2RlIGRpc3NlY3Rpb24gZm9yIGJsYWRkZXIgY2FuY2Vy
IHBhdGllbnRzIHdpdGggbm9kYWwgbWV0YXN0YXNlczogbG9uZy10ZXJtIHJlc3VsdHM8L3RpdGxl
PjxzZWNvbmRhcnktdGl0bGU+SiBVcm9sPC9zZWNvbmRhcnktdGl0bGU+PC90aXRsZXM+PHBlcmlv
ZGljYWw+PGZ1bGwtdGl0bGU+SiBVcm9sPC9mdWxsLXRpdGxlPjwvcGVyaW9kaWNhbD48cGFnZXM+
NzU4LTY0OyBkaXNjdXNzaW9uIDc2NC01PC9wYWdlcz48dm9sdW1lPjE0OTwvdm9sdW1lPjxudW1i
ZXI+NDwvbnVtYmVyPjxlZGl0aW9uPjE5OTMvMDQvMDE8L2VkaXRpb24+PGtleXdvcmRzPjxrZXl3
b3JkPkFnZWQ8L2tleXdvcmQ+PGtleXdvcmQ+Q2FyY2lub21hLCBUcmFuc2l0aW9uYWwgQ2VsbC9t
b3J0YWxpdHkvKnNlY29uZGFyeS9zdXJnZXJ5PC9rZXl3b3JkPjxrZXl3b3JkPkN5c3RlY3RvbXk8
L2tleXdvcmQ+PGtleXdvcmQ+RmVtYWxlPC9rZXl3b3JkPjxrZXl3b3JkPkZvbGxvdy1VcCBTdHVk
aWVzPC9rZXl3b3JkPjxrZXl3b3JkPkh1bWFuczwva2V5d29yZD48a2V5d29yZD4qTHltcGggTm9k
ZSBFeGNpc2lvbjwva2V5d29yZD48a2V5d29yZD5MeW1waGF0aWMgTWV0YXN0YXNpczwva2V5d29y
ZD48a2V5d29yZD5NYWxlPC9rZXl3b3JkPjxrZXl3b3JkPk1pZGRsZSBBZ2VkPC9rZXl3b3JkPjxr
ZXl3b3JkPk5lb3BsYXNtIFJlY3VycmVuY2UsIExvY2FsL2VwaWRlbWlvbG9neTwva2V5d29yZD48
a2V5d29yZD5SZXRyb3NwZWN0aXZlIFN0dWRpZXM8L2tleXdvcmQ+PGtleXdvcmQ+U3Vydml2YWwg
QW5hbHlzaXM8L2tleXdvcmQ+PGtleXdvcmQ+VGltZSBGYWN0b3JzPC9rZXl3b3JkPjxrZXl3b3Jk
PlVyaW5hcnkgQmxhZGRlciBOZW9wbGFzbXMvbW9ydGFsaXR5LypwYXRob2xvZ3kvc3VyZ2VyeTwv
a2V5d29yZD48L2tleXdvcmRzPjxkYXRlcz48eWVhcj4xOTkzPC95ZWFyPjxwdWItZGF0ZXM+PGRh
dGU+QXByPC9kYXRlPjwvcHViLWRhdGVzPjwvZGF0ZXM+PGlzYm4+MDAyMi01MzQ3IChQcmludCkm
I3hEOzAwMjItNTM0NyAoTGlua2luZyk8L2lzYm4+PGFjY2Vzc2lvbi1udW0+ODQ1NTIzODwvYWNj
ZXNzaW9uLW51bT48dXJscz48cmVsYXRlZC11cmxzPjx1cmw+aHR0cDovL3d3dy5uY2JpLm5sbS5u
aWguZ292L2VudHJlei9xdWVyeS5mY2dpP2NtZD1SZXRyaWV2ZSZhbXA7ZGI9UHViTWVkJmFtcDtk
b3B0PUNpdGF0aW9uJmFtcDtsaXN0X3VpZHM9ODQ1NTIzOCA8L3VybD48L3JlbGF0ZWQtdXJscz48
L3VybHM+PGN1c3RvbTc+MTk5MzwvY3VzdG9tNz48bGFuZ3VhZ2U+ZW5nPC9sYW5ndWFnZT48L3Jl
Y29yZD48L0NpdGU+PENpdGU+PEF1dGhvcj5Qb3Vsc2VuPC9BdXRob3I+PFllYXI+MTk5ODwvWWVh
cj48UmVjTnVtPjQ4ODc8L1JlY051bT48cmVjb3JkPjxyZWMtbnVtYmVyPjQ4ODc8L3JlYy1udW1i
ZXI+PGZvcmVpZ24ta2V5cz48a2V5IGFwcD0iRU4iIGRiLWlkPSJ2cGV2OXpmdGlhZnpyNWV3dmY0
NWVycnQyd2Q1ZXN0dGVzcDkiIHRpbWVzdGFtcD0iMCI+NDg4Nzwva2V5PjwvZm9yZWlnbi1rZXlz
PjxyZWYtdHlwZSBuYW1lPSJKb3VybmFsIEFydGljbGUiPjE3PC9yZWYtdHlwZT48Y29udHJpYnV0
b3JzPjxhdXRob3JzPjxhdXRob3I+UG91bHNlbiwgQS4gTC48L2F1dGhvcj48YXV0aG9yPkhvcm4s
IFQuPC9hdXRob3I+PGF1dGhvcj5TdGV2ZW4sIEsuPC9hdXRob3I+PC9hdXRob3JzPjwvY29udHJp
YnV0b3JzPjxhdXRoLWFkZHJlc3M+RGVwYXJ0bWVudCBvZiBVcm9sb2d5LCBIZXJsZXYgSG9zcGl0
YWwsIFVuaXZlcnNpdHkgb2YgQ29wZW5oYWdlbiwgRGVubWFyay48L2F1dGgtYWRkcmVzcz48dGl0
bGVzPjx0aXRsZT5SYWRpY2FsIGN5c3RlY3RvbXk6IGV4dGVuZGluZyB0aGUgbGltaXRzIG9mIHBl
bHZpYyBseW1waCBub2RlIGRpc3NlY3Rpb24gaW1wcm92ZXMgc3Vydml2YWwgZm9yIHBhdGllbnRz
IHdpdGggYmxhZGRlciBjYW5jZXIgY29uZmluZWQgdG8gdGhlIGJsYWRkZXIgd2FsbDwvdGl0bGU+
PHNlY29uZGFyeS10aXRsZT5KIFVyb2w8L3NlY29uZGFyeS10aXRsZT48L3RpdGxlcz48cGVyaW9k
aWNhbD48ZnVsbC10aXRsZT5KIFVyb2w8L2Z1bGwtdGl0bGU+PC9wZXJpb2RpY2FsPjxwYWdlcz4y
MDE1LTk7IGRpc2N1c3Npb24gMjAyMDwvcGFnZXM+PHZvbHVtZT4xNjA8L3ZvbHVtZT48bnVtYmVy
PjYgUHQgMTwvbnVtYmVyPjxlZGl0aW9uPjE5OTgvMTEvMTc8L2VkaXRpb24+PGtleXdvcmRzPjxr
ZXl3b3JkPkFkdWx0PC9rZXl3b3JkPjxrZXl3b3JkPkFnZWQ8L2tleXdvcmQ+PGtleXdvcmQ+QWdl
ZCwgODAgYW5kIG92ZXI8L2tleXdvcmQ+PGtleXdvcmQ+KkN5c3RlY3RvbXkvbWV0aG9kczwva2V5
d29yZD48a2V5d29yZD5Gb2xsb3ctVXAgU3R1ZGllczwva2V5d29yZD48a2V5d29yZD5IdW1hbnM8
L2tleXdvcmQ+PGtleXdvcmQ+THltcGggTm9kZSBFeGNpc2lvbi8qbWV0aG9kczwva2V5d29yZD48
a2V5d29yZD5MeW1waGF0aWMgTWV0YXN0YXNpczwva2V5d29yZD48a2V5d29yZD5NaWRkbGUgQWdl
ZDwva2V5d29yZD48a2V5d29yZD5QZWx2aXM8L2tleXdvcmQ+PGtleXdvcmQ+U3Vydml2YWwgUmF0
ZTwva2V5d29yZD48a2V5d29yZD5VcmluYXJ5IEJsYWRkZXIgTmVvcGxhc21zLyptb3J0YWxpdHkv
cGF0aG9sb2d5LypzdXJnZXJ5PC9rZXl3b3JkPjwva2V5d29yZHM+PGRhdGVzPjx5ZWFyPjE5OTg8
L3llYXI+PHB1Yi1kYXRlcz48ZGF0ZT5EZWM8L2RhdGU+PC9wdWItZGF0ZXM+PC9kYXRlcz48aXNi
bj4wMDIyLTUzNDcgKFByaW50KSYjeEQ7MDAyMi01MzQ3IChMaW5raW5nKTwvaXNibj48YWNjZXNz
aW9uLW51bT45ODE3MzEzPC9hY2Nlc3Npb24tbnVtPjx1cmxzPjxyZWxhdGVkLXVybHM+PHVybD5o
dHRwOi8vd3d3Lm5jYmkubmxtLm5paC5nb3YvZW50cmV6L3F1ZXJ5LmZjZ2k/Y21kPVJldHJpZXZl
JmFtcDtkYj1QdWJNZWQmYW1wO2RvcHQ9Q2l0YXRpb24mYW1wO2xpc3RfdWlkcz05ODE3MzEzIDwv
dXJsPjwvcmVsYXRlZC11cmxzPjwvdXJscz48Y3VzdG9tNz4xOTk4PC9jdXN0b203PjxsYW5ndWFn
ZT5lbmc8L2xhbmd1YWdlPjwvcmVjb3JkPjwvQ2l0ZT48L0VuZE5vdGU+AG==
</w:fldData>
        </w:fldChar>
      </w:r>
      <w:r w:rsidR="00E14BD8" w:rsidRPr="00AD1B71">
        <w:rPr>
          <w:szCs w:val="22"/>
        </w:rPr>
        <w:instrText xml:space="preserve"> ADDIN EN.CITE </w:instrText>
      </w:r>
      <w:r w:rsidR="00E14BD8" w:rsidRPr="00AD1B71">
        <w:rPr>
          <w:szCs w:val="22"/>
        </w:rPr>
        <w:fldChar w:fldCharType="begin">
          <w:fldData xml:space="preserve">PEVuZE5vdGU+PENpdGU+PEF1dGhvcj5TdGVpbjwvQXV0aG9yPjxZZWFyPjIwMDE8L1llYXI+PFJl
Y051bT40ODg5PC9SZWNOdW0+PERpc3BsYXlUZXh0PjxzdHlsZSBmYWNlPSJzdXBlcnNjcmlwdCI+
Ni04PC9zdHlsZT48L0Rpc3BsYXlUZXh0PjxyZWNvcmQ+PHJlYy1udW1iZXI+NDg4OTwvcmVjLW51
bWJlcj48Zm9yZWlnbi1rZXlzPjxrZXkgYXBwPSJFTiIgZGItaWQ9InZwZXY5emZ0aWFmenI1ZXd2
ZjQ1ZXJydDJ3ZDVlc3R0ZXNwOSIgdGltZXN0YW1wPSIwIj40ODg5PC9rZXk+PC9mb3JlaWduLWtl
eXM+PHJlZi10eXBlIG5hbWU9IkpvdXJuYWwgQXJ0aWNsZSI+MTc8L3JlZi10eXBlPjxjb250cmli
dXRvcnM+PGF1dGhvcnM+PGF1dGhvcj5TdGVpbiwgSi4gUC48L2F1dGhvcj48YXV0aG9yPkxpZXNr
b3Zza3ksIEcuPC9hdXRob3I+PGF1dGhvcj5Db3RlLCBSLjwvYXV0aG9yPjxhdXRob3I+R3Jvc2hl
biwgUy48L2F1dGhvcj48YXV0aG9yPkZlbmcsIEEuIEMuPC9hdXRob3I+PGF1dGhvcj5Cb3lkLCBT
LjwvYXV0aG9yPjxhdXRob3I+U2tpbm5lciwgRS48L2F1dGhvcj48YXV0aG9yPkJvY2huZXIsIEIu
PC9hdXRob3I+PGF1dGhvcj5UaGFuZ2F0aHVyYWksIEQuPC9hdXRob3I+PGF1dGhvcj5NaWtoYWls
LCBNLjwvYXV0aG9yPjxhdXRob3I+UmFnaGF2YW4sIEQuPC9hdXRob3I+PGF1dGhvcj5Ta2lubmVy
LCBELiBHLjwvYXV0aG9yPjwvYXV0aG9ycz48L2NvbnRyaWJ1dG9ycz48YXV0aC1hZGRyZXNzPkRl
cGFydG1lbnQgb2YgVXJvbG9neSwgVW5pdmVyc2l0eSBvZiBTb3V0aGVybiBDYWxpZm9ybmlhLCBO
b3JyaXMgQ29tcHJlaGVuc2l2ZSBDYW5jZXIgQ2VudGVyLCBMb3MgQW5nZWxlcywgQ0EgOTAwODks
IFVTQS4gc3RlaW5AaHNjLnVzYy5lZHU8L2F1dGgtYWRkcmVzcz48dGl0bGVzPjx0aXRsZT5SYWRp
Y2FsIGN5c3RlY3RvbXkgaW4gdGhlIHRyZWF0bWVudCBvZiBpbnZhc2l2ZSBibGFkZGVyIGNhbmNl
cjogbG9uZy10ZXJtIHJlc3VsdHMgaW4gMSwwNTQgcGF0aWVudHM8L3RpdGxlPjxzZWNvbmRhcnkt
dGl0bGU+SiBDbGluIE9uY29sPC9zZWNvbmRhcnktdGl0bGU+PC90aXRsZXM+PHBlcmlvZGljYWw+
PGZ1bGwtdGl0bGU+SiBDbGluIE9uY29sPC9mdWxsLXRpdGxlPjwvcGVyaW9kaWNhbD48cGFnZXM+
NjY2LTc1PC9wYWdlcz48dm9sdW1lPjE5PC92b2x1bWU+PG51bWJlcj4zPC9udW1iZXI+PGVkaXRp
b24+MjAwMS8wMi8wNzwvZWRpdGlvbj48a2V5d29yZHM+PGtleXdvcmQ+QWR1bHQ8L2tleXdvcmQ+
PGtleXdvcmQ+QWdlZDwva2V5d29yZD48a2V5d29yZD5BZ2VkLCA4MCBhbmQgb3Zlcjwva2V5d29y
ZD48a2V5d29yZD5DYXJjaW5vbWEsIFRyYW5zaXRpb25hbCBDZWxsL21vcnRhbGl0eS9wYXRob2xv
Z3kvKnN1cmdlcnkvdGhlcmFweTwva2V5d29yZD48a2V5d29yZD5DaGVtb3RoZXJhcHksIEFkanV2
YW50PC9rZXl3b3JkPjxrZXl3b3JkPipDeXN0ZWN0b215PC9rZXl3b3JkPjxrZXl3b3JkPkRpc2Vh
c2UtRnJlZSBTdXJ2aXZhbDwva2V5d29yZD48a2V5d29yZD5GZW1hbGU8L2tleXdvcmQ+PGtleXdv
cmQ+Rm9sbG93LVVwIFN0dWRpZXM8L2tleXdvcmQ+PGtleXdvcmQ+SHVtYW5zPC9rZXl3b3JkPjxr
ZXl3b3JkPk1hbGU8L2tleXdvcmQ+PGtleXdvcmQ+TWlkZGxlIEFnZWQ8L2tleXdvcmQ+PGtleXdv
cmQ+TW9yYmlkaXR5PC9rZXl3b3JkPjxrZXl3b3JkPk5lb3BsYXNtIFJlY3VycmVuY2UsIExvY2Fs
L2VwaWRlbWlvbG9neS9wYXRob2xvZ3k8L2tleXdvcmQ+PGtleXdvcmQ+TmVvcGxhc20gU3RhZ2lu
Zzwva2V5d29yZD48a2V5d29yZD5SYWRpb3RoZXJhcHksIEFkanV2YW50PC9rZXl3b3JkPjxrZXl3
b3JkPlN1cnZpdmFsIFJhdGU8L2tleXdvcmQ+PGtleXdvcmQ+VHJlYXRtZW50IE91dGNvbWU8L2tl
eXdvcmQ+PGtleXdvcmQ+VXJpbmFyeSBCbGFkZGVyIE5lb3BsYXNtcy9tb3J0YWxpdHkvcGF0aG9s
b2d5LypzdXJnZXJ5L3RoZXJhcHk8L2tleXdvcmQ+PC9rZXl3b3Jkcz48ZGF0ZXM+PHllYXI+MjAw
MTwveWVhcj48cHViLWRhdGVzPjxkYXRlPkZlYiAxPC9kYXRlPjwvcHViLWRhdGVzPjwvZGF0ZXM+
PGlzYm4+MDczMi0xODNYIChQcmludCkmI3hEOzA3MzItMTgzWCAoTGlua2luZyk8L2lzYm4+PGFj
Y2Vzc2lvbi1udW0+MTExNTcwMTY8L2FjY2Vzc2lvbi1udW0+PHVybHM+PHJlbGF0ZWQtdXJscz48
dXJsPmh0dHA6Ly93d3cubmNiaS5ubG0ubmloLmdvdi9lbnRyZXovcXVlcnkuZmNnaT9jbWQ9UmV0
cmlldmUmYW1wO2RiPVB1Yk1lZCZhbXA7ZG9wdD1DaXRhdGlvbiZhbXA7bGlzdF91aWRzPTExMTU3
MDE2IDwvdXJsPjx1cmw+aHR0cDovL2pjby5hc2NvcHVicy5vcmcvY29udGVudC8xOS8zLzY2Ni5s
b25nPC91cmw+PC9yZWxhdGVkLXVybHM+PC91cmxzPjxjdXN0b203PjIwMDE8L2N1c3RvbTc+PGxh
bmd1YWdlPmVuZzwvbGFuZ3VhZ2U+PC9yZWNvcmQ+PC9DaXRlPjxDaXRlPjxBdXRob3I+TGVybmVy
PC9BdXRob3I+PFllYXI+MTk5MzwvWWVhcj48UmVjTnVtPjQ4ODY8L1JlY051bT48cmVjb3JkPjxy
ZWMtbnVtYmVyPjQ4ODY8L3JlYy1udW1iZXI+PGZvcmVpZ24ta2V5cz48a2V5IGFwcD0iRU4iIGRi
LWlkPSJ2cGV2OXpmdGlhZnpyNWV3dmY0NWVycnQyd2Q1ZXN0dGVzcDkiIHRpbWVzdGFtcD0iMCI+
NDg4Njwva2V5PjwvZm9yZWlnbi1rZXlzPjxyZWYtdHlwZSBuYW1lPSJKb3VybmFsIEFydGljbGUi
PjE3PC9yZWYtdHlwZT48Y29udHJpYnV0b3JzPjxhdXRob3JzPjxhdXRob3I+TGVybmVyLCBTLiBQ
LjwvYXV0aG9yPjxhdXRob3I+U2tpbm5lciwgRC4gRy48L2F1dGhvcj48YXV0aG9yPkxpZXNrb3Zz
a3ksIEcuPC9hdXRob3I+PGF1dGhvcj5Cb3lkLCBTLiBELjwvYXV0aG9yPjxhdXRob3I+R3Jvc2hl
biwgUy4gTC48L2F1dGhvcj48YXV0aG9yPlppb2dhcywgQS48L2F1dGhvcj48YXV0aG9yPlNraW5u
ZXIsIEUuPC9hdXRob3I+PGF1dGhvcj5OaWNob2xzLCBQLjwvYXV0aG9yPjxhdXRob3I+SG9wd29v
ZCwgQi48L2F1dGhvcj48L2F1dGhvcnM+PC9jb250cmlidXRvcnM+PGF1dGgtYWRkcmVzcz5EZXBh
cnRtZW50IG9mIFVyb2xvZ3ksIEtlbm5ldGggTm9ycmlzIEpyLiBDYW5jZXIgSG9zcGl0YWwgYW5k
IFJlc2VhcmNoIEluc3RpdHV0ZSwgVW5pdmVyc2l0eSBvZiBTb3V0aGVybiBDYWxpZm9ybmlhLCBM
b3MgQW5nZWxlcy48L2F1dGgtYWRkcmVzcz48dGl0bGVzPjx0aXRsZT5UaGUgcmF0aW9uYWxlIGZv
ciBlbiBibG9jIHBlbHZpYyBseW1waCBub2RlIGRpc3NlY3Rpb24gZm9yIGJsYWRkZXIgY2FuY2Vy
IHBhdGllbnRzIHdpdGggbm9kYWwgbWV0YXN0YXNlczogbG9uZy10ZXJtIHJlc3VsdHM8L3RpdGxl
PjxzZWNvbmRhcnktdGl0bGU+SiBVcm9sPC9zZWNvbmRhcnktdGl0bGU+PC90aXRsZXM+PHBlcmlv
ZGljYWw+PGZ1bGwtdGl0bGU+SiBVcm9sPC9mdWxsLXRpdGxlPjwvcGVyaW9kaWNhbD48cGFnZXM+
NzU4LTY0OyBkaXNjdXNzaW9uIDc2NC01PC9wYWdlcz48dm9sdW1lPjE0OTwvdm9sdW1lPjxudW1i
ZXI+NDwvbnVtYmVyPjxlZGl0aW9uPjE5OTMvMDQvMDE8L2VkaXRpb24+PGtleXdvcmRzPjxrZXl3
b3JkPkFnZWQ8L2tleXdvcmQ+PGtleXdvcmQ+Q2FyY2lub21hLCBUcmFuc2l0aW9uYWwgQ2VsbC9t
b3J0YWxpdHkvKnNlY29uZGFyeS9zdXJnZXJ5PC9rZXl3b3JkPjxrZXl3b3JkPkN5c3RlY3RvbXk8
L2tleXdvcmQ+PGtleXdvcmQ+RmVtYWxlPC9rZXl3b3JkPjxrZXl3b3JkPkZvbGxvdy1VcCBTdHVk
aWVzPC9rZXl3b3JkPjxrZXl3b3JkPkh1bWFuczwva2V5d29yZD48a2V5d29yZD4qTHltcGggTm9k
ZSBFeGNpc2lvbjwva2V5d29yZD48a2V5d29yZD5MeW1waGF0aWMgTWV0YXN0YXNpczwva2V5d29y
ZD48a2V5d29yZD5NYWxlPC9rZXl3b3JkPjxrZXl3b3JkPk1pZGRsZSBBZ2VkPC9rZXl3b3JkPjxr
ZXl3b3JkPk5lb3BsYXNtIFJlY3VycmVuY2UsIExvY2FsL2VwaWRlbWlvbG9neTwva2V5d29yZD48
a2V5d29yZD5SZXRyb3NwZWN0aXZlIFN0dWRpZXM8L2tleXdvcmQ+PGtleXdvcmQ+U3Vydml2YWwg
QW5hbHlzaXM8L2tleXdvcmQ+PGtleXdvcmQ+VGltZSBGYWN0b3JzPC9rZXl3b3JkPjxrZXl3b3Jk
PlVyaW5hcnkgQmxhZGRlciBOZW9wbGFzbXMvbW9ydGFsaXR5LypwYXRob2xvZ3kvc3VyZ2VyeTwv
a2V5d29yZD48L2tleXdvcmRzPjxkYXRlcz48eWVhcj4xOTkzPC95ZWFyPjxwdWItZGF0ZXM+PGRh
dGU+QXByPC9kYXRlPjwvcHViLWRhdGVzPjwvZGF0ZXM+PGlzYm4+MDAyMi01MzQ3IChQcmludCkm
I3hEOzAwMjItNTM0NyAoTGlua2luZyk8L2lzYm4+PGFjY2Vzc2lvbi1udW0+ODQ1NTIzODwvYWNj
ZXNzaW9uLW51bT48dXJscz48cmVsYXRlZC11cmxzPjx1cmw+aHR0cDovL3d3dy5uY2JpLm5sbS5u
aWguZ292L2VudHJlei9xdWVyeS5mY2dpP2NtZD1SZXRyaWV2ZSZhbXA7ZGI9UHViTWVkJmFtcDtk
b3B0PUNpdGF0aW9uJmFtcDtsaXN0X3VpZHM9ODQ1NTIzOCA8L3VybD48L3JlbGF0ZWQtdXJscz48
L3VybHM+PGN1c3RvbTc+MTk5MzwvY3VzdG9tNz48bGFuZ3VhZ2U+ZW5nPC9sYW5ndWFnZT48L3Jl
Y29yZD48L0NpdGU+PENpdGU+PEF1dGhvcj5Qb3Vsc2VuPC9BdXRob3I+PFllYXI+MTk5ODwvWWVh
cj48UmVjTnVtPjQ4ODc8L1JlY051bT48cmVjb3JkPjxyZWMtbnVtYmVyPjQ4ODc8L3JlYy1udW1i
ZXI+PGZvcmVpZ24ta2V5cz48a2V5IGFwcD0iRU4iIGRiLWlkPSJ2cGV2OXpmdGlhZnpyNWV3dmY0
NWVycnQyd2Q1ZXN0dGVzcDkiIHRpbWVzdGFtcD0iMCI+NDg4Nzwva2V5PjwvZm9yZWlnbi1rZXlz
PjxyZWYtdHlwZSBuYW1lPSJKb3VybmFsIEFydGljbGUiPjE3PC9yZWYtdHlwZT48Y29udHJpYnV0
b3JzPjxhdXRob3JzPjxhdXRob3I+UG91bHNlbiwgQS4gTC48L2F1dGhvcj48YXV0aG9yPkhvcm4s
IFQuPC9hdXRob3I+PGF1dGhvcj5TdGV2ZW4sIEsuPC9hdXRob3I+PC9hdXRob3JzPjwvY29udHJp
YnV0b3JzPjxhdXRoLWFkZHJlc3M+RGVwYXJ0bWVudCBvZiBVcm9sb2d5LCBIZXJsZXYgSG9zcGl0
YWwsIFVuaXZlcnNpdHkgb2YgQ29wZW5oYWdlbiwgRGVubWFyay48L2F1dGgtYWRkcmVzcz48dGl0
bGVzPjx0aXRsZT5SYWRpY2FsIGN5c3RlY3RvbXk6IGV4dGVuZGluZyB0aGUgbGltaXRzIG9mIHBl
bHZpYyBseW1waCBub2RlIGRpc3NlY3Rpb24gaW1wcm92ZXMgc3Vydml2YWwgZm9yIHBhdGllbnRz
IHdpdGggYmxhZGRlciBjYW5jZXIgY29uZmluZWQgdG8gdGhlIGJsYWRkZXIgd2FsbDwvdGl0bGU+
PHNlY29uZGFyeS10aXRsZT5KIFVyb2w8L3NlY29uZGFyeS10aXRsZT48L3RpdGxlcz48cGVyaW9k
aWNhbD48ZnVsbC10aXRsZT5KIFVyb2w8L2Z1bGwtdGl0bGU+PC9wZXJpb2RpY2FsPjxwYWdlcz4y
MDE1LTk7IGRpc2N1c3Npb24gMjAyMDwvcGFnZXM+PHZvbHVtZT4xNjA8L3ZvbHVtZT48bnVtYmVy
PjYgUHQgMTwvbnVtYmVyPjxlZGl0aW9uPjE5OTgvMTEvMTc8L2VkaXRpb24+PGtleXdvcmRzPjxr
ZXl3b3JkPkFkdWx0PC9rZXl3b3JkPjxrZXl3b3JkPkFnZWQ8L2tleXdvcmQ+PGtleXdvcmQ+QWdl
ZCwgODAgYW5kIG92ZXI8L2tleXdvcmQ+PGtleXdvcmQ+KkN5c3RlY3RvbXkvbWV0aG9kczwva2V5
d29yZD48a2V5d29yZD5Gb2xsb3ctVXAgU3R1ZGllczwva2V5d29yZD48a2V5d29yZD5IdW1hbnM8
L2tleXdvcmQ+PGtleXdvcmQ+THltcGggTm9kZSBFeGNpc2lvbi8qbWV0aG9kczwva2V5d29yZD48
a2V5d29yZD5MeW1waGF0aWMgTWV0YXN0YXNpczwva2V5d29yZD48a2V5d29yZD5NaWRkbGUgQWdl
ZDwva2V5d29yZD48a2V5d29yZD5QZWx2aXM8L2tleXdvcmQ+PGtleXdvcmQ+U3Vydml2YWwgUmF0
ZTwva2V5d29yZD48a2V5d29yZD5VcmluYXJ5IEJsYWRkZXIgTmVvcGxhc21zLyptb3J0YWxpdHkv
cGF0aG9sb2d5LypzdXJnZXJ5PC9rZXl3b3JkPjwva2V5d29yZHM+PGRhdGVzPjx5ZWFyPjE5OTg8
L3llYXI+PHB1Yi1kYXRlcz48ZGF0ZT5EZWM8L2RhdGU+PC9wdWItZGF0ZXM+PC9kYXRlcz48aXNi
bj4wMDIyLTUzNDcgKFByaW50KSYjeEQ7MDAyMi01MzQ3IChMaW5raW5nKTwvaXNibj48YWNjZXNz
aW9uLW51bT45ODE3MzEzPC9hY2Nlc3Npb24tbnVtPjx1cmxzPjxyZWxhdGVkLXVybHM+PHVybD5o
dHRwOi8vd3d3Lm5jYmkubmxtLm5paC5nb3YvZW50cmV6L3F1ZXJ5LmZjZ2k/Y21kPVJldHJpZXZl
JmFtcDtkYj1QdWJNZWQmYW1wO2RvcHQ9Q2l0YXRpb24mYW1wO2xpc3RfdWlkcz05ODE3MzEzIDwv
dXJsPjwvcmVsYXRlZC11cmxzPjwvdXJscz48Y3VzdG9tNz4xOTk4PC9jdXN0b203PjxsYW5ndWFn
ZT5lbmc8L2xhbmd1YWdlPjwvcmVjb3JkPjwvQ2l0ZT48L0VuZE5vdGU+AG==
</w:fldData>
        </w:fldChar>
      </w:r>
      <w:r w:rsidR="00E14BD8" w:rsidRPr="00AD1B71">
        <w:rPr>
          <w:szCs w:val="22"/>
        </w:rPr>
        <w:instrText xml:space="preserve"> ADDIN EN.CITE.DATA </w:instrText>
      </w:r>
      <w:r w:rsidR="00E14BD8" w:rsidRPr="00AD1B71">
        <w:rPr>
          <w:szCs w:val="22"/>
        </w:rPr>
      </w:r>
      <w:r w:rsidR="00E14BD8" w:rsidRPr="00AD1B71">
        <w:rPr>
          <w:szCs w:val="22"/>
        </w:rPr>
        <w:fldChar w:fldCharType="end"/>
      </w:r>
      <w:r w:rsidR="00E14BD8" w:rsidRPr="00AD1B71">
        <w:rPr>
          <w:szCs w:val="22"/>
        </w:rPr>
      </w:r>
      <w:r w:rsidR="00E14BD8" w:rsidRPr="00AD1B71">
        <w:rPr>
          <w:szCs w:val="22"/>
        </w:rPr>
        <w:fldChar w:fldCharType="separate"/>
      </w:r>
      <w:r w:rsidR="00E14BD8" w:rsidRPr="00AD1B71">
        <w:rPr>
          <w:szCs w:val="22"/>
          <w:vertAlign w:val="superscript"/>
        </w:rPr>
        <w:t>6-8</w:t>
      </w:r>
      <w:r w:rsidR="00E14BD8" w:rsidRPr="00AD1B71">
        <w:rPr>
          <w:szCs w:val="22"/>
        </w:rPr>
        <w:fldChar w:fldCharType="end"/>
      </w:r>
      <w:r w:rsidR="00DB68FB" w:rsidRPr="00AD1B71">
        <w:rPr>
          <w:szCs w:val="22"/>
        </w:rPr>
        <w:t>.</w:t>
      </w:r>
      <w:r w:rsidR="00DB68FB" w:rsidRPr="00AD1B71">
        <w:rPr>
          <w:szCs w:val="22"/>
          <w:lang w:eastAsia="zh-CN"/>
        </w:rPr>
        <w:t xml:space="preserve"> </w:t>
      </w:r>
      <w:bookmarkStart w:id="9" w:name="_Hlk532458298"/>
      <w:r w:rsidR="00DB68FB" w:rsidRPr="00AD1B71">
        <w:rPr>
          <w:szCs w:val="22"/>
        </w:rPr>
        <w:t xml:space="preserve">Five-year survival </w:t>
      </w:r>
      <w:r w:rsidR="009A7271">
        <w:rPr>
          <w:szCs w:val="22"/>
        </w:rPr>
        <w:t xml:space="preserve">rate in LN </w:t>
      </w:r>
      <w:r w:rsidR="00D11560">
        <w:rPr>
          <w:szCs w:val="22"/>
        </w:rPr>
        <w:t>positive</w:t>
      </w:r>
      <w:r w:rsidR="009A7271">
        <w:rPr>
          <w:szCs w:val="22"/>
        </w:rPr>
        <w:t xml:space="preserve"> </w:t>
      </w:r>
      <w:r w:rsidR="00D11560">
        <w:rPr>
          <w:szCs w:val="22"/>
        </w:rPr>
        <w:t>patient</w:t>
      </w:r>
      <w:r w:rsidR="00C161DA">
        <w:rPr>
          <w:szCs w:val="22"/>
        </w:rPr>
        <w:t>s</w:t>
      </w:r>
      <w:r w:rsidR="00D11560">
        <w:rPr>
          <w:szCs w:val="22"/>
        </w:rPr>
        <w:t xml:space="preserve"> </w:t>
      </w:r>
      <w:r w:rsidR="00DB68FB" w:rsidRPr="00AD1B71">
        <w:rPr>
          <w:szCs w:val="22"/>
        </w:rPr>
        <w:t>is less than 35%</w:t>
      </w:r>
      <w:r w:rsidR="009A7271">
        <w:rPr>
          <w:szCs w:val="22"/>
        </w:rPr>
        <w:t xml:space="preserve"> even after RC</w:t>
      </w:r>
      <w:r w:rsidR="00A609AB">
        <w:rPr>
          <w:szCs w:val="22"/>
        </w:rPr>
        <w:t>,</w:t>
      </w:r>
      <w:r w:rsidR="00DB68FB" w:rsidRPr="00AD1B71">
        <w:rPr>
          <w:szCs w:val="22"/>
        </w:rPr>
        <w:t xml:space="preserve"> </w:t>
      </w:r>
      <w:r w:rsidR="009A7271">
        <w:rPr>
          <w:szCs w:val="22"/>
        </w:rPr>
        <w:t>suggesting LN</w:t>
      </w:r>
      <w:r w:rsidR="00DB68FB" w:rsidRPr="00AD1B71">
        <w:rPr>
          <w:szCs w:val="22"/>
        </w:rPr>
        <w:t xml:space="preserve"> involvement </w:t>
      </w:r>
      <w:r w:rsidR="009A7271">
        <w:rPr>
          <w:szCs w:val="22"/>
        </w:rPr>
        <w:t>as a</w:t>
      </w:r>
      <w:r w:rsidR="00DB68FB" w:rsidRPr="00AD1B71">
        <w:rPr>
          <w:szCs w:val="22"/>
        </w:rPr>
        <w:t xml:space="preserve"> </w:t>
      </w:r>
      <w:r w:rsidR="009A7271">
        <w:rPr>
          <w:szCs w:val="22"/>
        </w:rPr>
        <w:t xml:space="preserve">crucial </w:t>
      </w:r>
      <w:r w:rsidR="00DB68FB" w:rsidRPr="00AD1B71">
        <w:rPr>
          <w:szCs w:val="22"/>
        </w:rPr>
        <w:t xml:space="preserve">negative predictor </w:t>
      </w:r>
      <w:r w:rsidR="009A7271">
        <w:rPr>
          <w:szCs w:val="22"/>
        </w:rPr>
        <w:t>for the prognosis in UCC patient</w:t>
      </w:r>
      <w:r w:rsidR="00C161DA">
        <w:rPr>
          <w:szCs w:val="22"/>
        </w:rPr>
        <w:t>s.</w:t>
      </w:r>
      <w:r w:rsidR="009A7271" w:rsidRPr="009A7271">
        <w:rPr>
          <w:szCs w:val="22"/>
          <w:lang w:eastAsia="zh-CN"/>
        </w:rPr>
        <w:t xml:space="preserve"> </w:t>
      </w:r>
    </w:p>
    <w:bookmarkEnd w:id="9"/>
    <w:p w14:paraId="6DF9978A" w14:textId="6A9C9FF5" w:rsidR="00DB68FB" w:rsidRPr="00AD1B71" w:rsidRDefault="00DB68FB" w:rsidP="00EC2539">
      <w:pPr>
        <w:pStyle w:val="ListParagraph"/>
        <w:widowControl/>
        <w:tabs>
          <w:tab w:val="left" w:pos="540"/>
        </w:tabs>
        <w:ind w:left="0"/>
        <w:rPr>
          <w:szCs w:val="22"/>
        </w:rPr>
      </w:pPr>
    </w:p>
    <w:p w14:paraId="3D2F1378" w14:textId="1C6ED18F" w:rsidR="00DB68FB" w:rsidRPr="00AD1B71" w:rsidRDefault="00DB68FB" w:rsidP="00EC2539">
      <w:pPr>
        <w:widowControl/>
        <w:rPr>
          <w:szCs w:val="22"/>
        </w:rPr>
      </w:pPr>
      <w:bookmarkStart w:id="10" w:name="_Hlk532458542"/>
      <w:r w:rsidRPr="00AD1B71">
        <w:rPr>
          <w:szCs w:val="22"/>
        </w:rPr>
        <w:t xml:space="preserve">Colorectal cancer is the third most common cancer </w:t>
      </w:r>
      <w:r w:rsidR="00CE0F22">
        <w:rPr>
          <w:szCs w:val="22"/>
        </w:rPr>
        <w:t xml:space="preserve">diagnosed </w:t>
      </w:r>
      <w:r w:rsidRPr="00AD1B71">
        <w:rPr>
          <w:szCs w:val="22"/>
        </w:rPr>
        <w:t xml:space="preserve">in </w:t>
      </w:r>
      <w:r w:rsidR="00CE0F22">
        <w:rPr>
          <w:szCs w:val="22"/>
        </w:rPr>
        <w:t xml:space="preserve">both men and women in </w:t>
      </w:r>
      <w:r w:rsidRPr="00AD1B71">
        <w:rPr>
          <w:szCs w:val="22"/>
        </w:rPr>
        <w:t xml:space="preserve">the United States. </w:t>
      </w:r>
      <w:r w:rsidR="00C161DA">
        <w:rPr>
          <w:szCs w:val="22"/>
        </w:rPr>
        <w:t xml:space="preserve">The patient outcomes largely depend on tumor characteristics and tumor microenvironment, such as </w:t>
      </w:r>
      <w:r w:rsidR="00C161DA" w:rsidRPr="00AD1B71">
        <w:rPr>
          <w:szCs w:val="22"/>
        </w:rPr>
        <w:t xml:space="preserve">depth of invasion, LN involvement, </w:t>
      </w:r>
      <w:r w:rsidR="00C161DA">
        <w:rPr>
          <w:szCs w:val="22"/>
        </w:rPr>
        <w:t xml:space="preserve">and </w:t>
      </w:r>
      <w:r w:rsidR="00C161DA" w:rsidRPr="00AD1B71">
        <w:rPr>
          <w:szCs w:val="22"/>
        </w:rPr>
        <w:t>distant organ metastases</w:t>
      </w:r>
      <w:r w:rsidR="00C161DA">
        <w:rPr>
          <w:szCs w:val="22"/>
        </w:rPr>
        <w:t>.</w:t>
      </w:r>
      <w:r w:rsidR="00C161DA" w:rsidRPr="00AD1B71">
        <w:rPr>
          <w:szCs w:val="22"/>
        </w:rPr>
        <w:t xml:space="preserve"> </w:t>
      </w:r>
      <w:r w:rsidR="003F293D">
        <w:rPr>
          <w:szCs w:val="22"/>
        </w:rPr>
        <w:t xml:space="preserve">Although the </w:t>
      </w:r>
      <w:r w:rsidR="00D83813">
        <w:rPr>
          <w:szCs w:val="22"/>
        </w:rPr>
        <w:t>mortality rate</w:t>
      </w:r>
      <w:r w:rsidR="003F293D">
        <w:rPr>
          <w:szCs w:val="22"/>
        </w:rPr>
        <w:t xml:space="preserve"> </w:t>
      </w:r>
      <w:r w:rsidR="00D83813">
        <w:rPr>
          <w:szCs w:val="22"/>
        </w:rPr>
        <w:t xml:space="preserve">in </w:t>
      </w:r>
      <w:r w:rsidR="003F293D">
        <w:rPr>
          <w:szCs w:val="22"/>
        </w:rPr>
        <w:t xml:space="preserve">CRC </w:t>
      </w:r>
      <w:r w:rsidR="00C161DA">
        <w:rPr>
          <w:szCs w:val="22"/>
        </w:rPr>
        <w:t xml:space="preserve">decreased </w:t>
      </w:r>
      <w:r w:rsidR="003F293D">
        <w:rPr>
          <w:szCs w:val="22"/>
        </w:rPr>
        <w:t xml:space="preserve">in last decade due to screening and effective </w:t>
      </w:r>
      <w:r w:rsidR="003F293D">
        <w:rPr>
          <w:szCs w:val="22"/>
        </w:rPr>
        <w:lastRenderedPageBreak/>
        <w:t>surger</w:t>
      </w:r>
      <w:r w:rsidR="00C161DA">
        <w:rPr>
          <w:szCs w:val="22"/>
        </w:rPr>
        <w:t>ies</w:t>
      </w:r>
      <w:r w:rsidR="00D83813">
        <w:rPr>
          <w:szCs w:val="22"/>
        </w:rPr>
        <w:t>, it is estimated that almost 50% of CRC patients will develop metastases or recurrent disease</w:t>
      </w:r>
      <w:r w:rsidR="00C161DA" w:rsidRPr="00AD1B71">
        <w:rPr>
          <w:szCs w:val="22"/>
        </w:rPr>
        <w:fldChar w:fldCharType="begin"/>
      </w:r>
      <w:r w:rsidR="00C161DA" w:rsidRPr="00AD1B71">
        <w:rPr>
          <w:szCs w:val="22"/>
        </w:rPr>
        <w:instrText xml:space="preserve"> ADDIN EN.CITE &lt;EndNote&gt;&lt;Cite&gt;&lt;Author&gt;National&lt;/Author&gt;&lt;Year&gt;2015&lt;/Year&gt;&lt;RecNum&gt;5919&lt;/RecNum&gt;&lt;DisplayText&gt;&lt;style face="superscript"&gt;9&lt;/style&gt;&lt;/DisplayText&gt;&lt;record&gt;&lt;rec-number&gt;5919&lt;/rec-number&gt;&lt;foreign-keys&gt;&lt;key app="EN" db-id="vpev9zftiafzr5ewvf45errt2wd5esttesp9" timestamp="0"&gt;5919&lt;/key&gt;&lt;/foreign-keys&gt;&lt;ref-type name="Journal Article"&gt;17&lt;/ref-type&gt;&lt;contributors&gt;&lt;authors&gt;&lt;author&gt;National&lt;/author&gt;&lt;author&gt;Cancer&lt;/author&gt;&lt;author&gt;Institute&lt;/author&gt;&lt;/authors&gt;&lt;/contributors&gt;&lt;titles&gt;&lt;title&gt;SEER Stat Fact Sheets: Colon and Rectum Cancer.&lt;/title&gt;&lt;secondary-title&gt;http://seer.cancer.gov/statfacts/html/colorect.html&lt;/secondary-title&gt;&lt;/titles&gt;&lt;periodical&gt;&lt;full-title&gt;http://seer.cancer.gov/statfacts/html/colorect.html&lt;/full-title&gt;&lt;/periodical&gt;&lt;volume&gt;2017&lt;/volume&gt;&lt;number&gt;June 12 &lt;/number&gt;&lt;dates&gt;&lt;year&gt;2015&lt;/year&gt;&lt;/dates&gt;&lt;urls&gt;&lt;/urls&gt;&lt;/record&gt;&lt;/Cite&gt;&lt;/EndNote&gt;</w:instrText>
      </w:r>
      <w:r w:rsidR="00C161DA" w:rsidRPr="00AD1B71">
        <w:rPr>
          <w:szCs w:val="22"/>
        </w:rPr>
        <w:fldChar w:fldCharType="separate"/>
      </w:r>
      <w:r w:rsidR="00C161DA" w:rsidRPr="00AD1B71">
        <w:rPr>
          <w:szCs w:val="22"/>
          <w:vertAlign w:val="superscript"/>
        </w:rPr>
        <w:t>9</w:t>
      </w:r>
      <w:r w:rsidR="00C161DA" w:rsidRPr="00AD1B71">
        <w:rPr>
          <w:szCs w:val="22"/>
        </w:rPr>
        <w:fldChar w:fldCharType="end"/>
      </w:r>
      <w:r w:rsidR="00C161DA" w:rsidRPr="00AD1B71">
        <w:rPr>
          <w:szCs w:val="22"/>
        </w:rPr>
        <w:t>.</w:t>
      </w:r>
      <w:bookmarkEnd w:id="10"/>
      <w:r w:rsidR="00D83813">
        <w:rPr>
          <w:szCs w:val="22"/>
        </w:rPr>
        <w:t xml:space="preserve"> </w:t>
      </w:r>
      <w:bookmarkStart w:id="11" w:name="_Hlk532458748"/>
    </w:p>
    <w:bookmarkEnd w:id="11"/>
    <w:p w14:paraId="520AB790" w14:textId="77777777" w:rsidR="00DB68FB" w:rsidRPr="00AD1B71" w:rsidRDefault="00DB68FB" w:rsidP="00EC2539">
      <w:pPr>
        <w:widowControl/>
        <w:rPr>
          <w:szCs w:val="22"/>
        </w:rPr>
      </w:pPr>
    </w:p>
    <w:p w14:paraId="0030E868" w14:textId="51546A89" w:rsidR="00DB68FB" w:rsidRPr="00AD1B71" w:rsidRDefault="00DB68FB" w:rsidP="00EC2539">
      <w:pPr>
        <w:widowControl/>
        <w:rPr>
          <w:szCs w:val="22"/>
        </w:rPr>
      </w:pPr>
      <w:r w:rsidRPr="00AD1B71">
        <w:rPr>
          <w:szCs w:val="22"/>
        </w:rPr>
        <w:t>Small animal models provide an expeditious, reproducible, and modifiable platform to study tumor progression</w:t>
      </w:r>
      <w:r w:rsidR="004023AA">
        <w:rPr>
          <w:szCs w:val="22"/>
        </w:rPr>
        <w:t xml:space="preserve"> and </w:t>
      </w:r>
      <w:r w:rsidR="004023AA" w:rsidRPr="00AD1B71">
        <w:rPr>
          <w:color w:val="auto"/>
          <w:szCs w:val="22"/>
        </w:rPr>
        <w:t>different metastatic patterns</w:t>
      </w:r>
      <w:r w:rsidRPr="00AD1B71">
        <w:rPr>
          <w:szCs w:val="22"/>
        </w:rPr>
        <w:t>.</w:t>
      </w:r>
      <w:r w:rsidR="009C7BD5">
        <w:rPr>
          <w:szCs w:val="22"/>
        </w:rPr>
        <w:t xml:space="preserve"> </w:t>
      </w:r>
      <w:r w:rsidR="009C7BD5" w:rsidRPr="00AD1B71">
        <w:rPr>
          <w:color w:val="auto"/>
          <w:szCs w:val="22"/>
        </w:rPr>
        <w:t xml:space="preserve">There are currently no described xenograft models that consistently mimic UCC and CRC metastasis seen in patients. </w:t>
      </w:r>
      <w:bookmarkStart w:id="12" w:name="_Hlk532459689"/>
      <w:r w:rsidRPr="00AD1B71">
        <w:rPr>
          <w:szCs w:val="22"/>
        </w:rPr>
        <w:t xml:space="preserve">The primary </w:t>
      </w:r>
      <w:r w:rsidR="00536EF9">
        <w:rPr>
          <w:szCs w:val="22"/>
        </w:rPr>
        <w:t xml:space="preserve">route of </w:t>
      </w:r>
      <w:r w:rsidR="002503CB">
        <w:rPr>
          <w:szCs w:val="22"/>
        </w:rPr>
        <w:t xml:space="preserve">cancer </w:t>
      </w:r>
      <w:r w:rsidRPr="00AD1B71">
        <w:rPr>
          <w:szCs w:val="22"/>
        </w:rPr>
        <w:t>distant metastas</w:t>
      </w:r>
      <w:r w:rsidR="002503CB">
        <w:rPr>
          <w:szCs w:val="22"/>
        </w:rPr>
        <w:t>i</w:t>
      </w:r>
      <w:r w:rsidRPr="00AD1B71">
        <w:rPr>
          <w:szCs w:val="22"/>
        </w:rPr>
        <w:t xml:space="preserve">s is </w:t>
      </w:r>
      <w:r w:rsidR="00536EF9">
        <w:rPr>
          <w:szCs w:val="22"/>
        </w:rPr>
        <w:t xml:space="preserve">via </w:t>
      </w:r>
      <w:r w:rsidRPr="00AD1B71">
        <w:rPr>
          <w:szCs w:val="22"/>
        </w:rPr>
        <w:t xml:space="preserve">lymphatic spread. New research suggests </w:t>
      </w:r>
      <w:r w:rsidR="002503CB">
        <w:rPr>
          <w:szCs w:val="22"/>
        </w:rPr>
        <w:t xml:space="preserve">that </w:t>
      </w:r>
      <w:r w:rsidRPr="00AD1B71">
        <w:rPr>
          <w:szCs w:val="22"/>
        </w:rPr>
        <w:t>the LNs</w:t>
      </w:r>
      <w:r w:rsidR="002503CB">
        <w:rPr>
          <w:szCs w:val="22"/>
        </w:rPr>
        <w:t>,</w:t>
      </w:r>
      <w:r w:rsidRPr="00AD1B71">
        <w:rPr>
          <w:szCs w:val="22"/>
        </w:rPr>
        <w:t xml:space="preserve"> </w:t>
      </w:r>
      <w:r w:rsidR="004234A8">
        <w:rPr>
          <w:szCs w:val="22"/>
        </w:rPr>
        <w:t>provide</w:t>
      </w:r>
      <w:r w:rsidR="004234A8" w:rsidRPr="00AD1B71">
        <w:rPr>
          <w:szCs w:val="22"/>
        </w:rPr>
        <w:t xml:space="preserve"> </w:t>
      </w:r>
      <w:r w:rsidRPr="00AD1B71">
        <w:rPr>
          <w:szCs w:val="22"/>
        </w:rPr>
        <w:t xml:space="preserve">tumor </w:t>
      </w:r>
      <w:r w:rsidR="004234A8">
        <w:rPr>
          <w:szCs w:val="22"/>
        </w:rPr>
        <w:t xml:space="preserve">with </w:t>
      </w:r>
      <w:proofErr w:type="gramStart"/>
      <w:r w:rsidR="004234A8">
        <w:rPr>
          <w:szCs w:val="22"/>
        </w:rPr>
        <w:t>an</w:t>
      </w:r>
      <w:proofErr w:type="gramEnd"/>
      <w:r w:rsidR="004234A8">
        <w:rPr>
          <w:szCs w:val="22"/>
        </w:rPr>
        <w:t xml:space="preserve"> unique </w:t>
      </w:r>
      <w:r w:rsidR="00536EF9">
        <w:rPr>
          <w:szCs w:val="22"/>
        </w:rPr>
        <w:t>microenvironment</w:t>
      </w:r>
      <w:r w:rsidR="002503CB">
        <w:rPr>
          <w:szCs w:val="22"/>
        </w:rPr>
        <w:t>, are</w:t>
      </w:r>
      <w:r w:rsidR="00536EF9">
        <w:rPr>
          <w:szCs w:val="22"/>
        </w:rPr>
        <w:t xml:space="preserve"> </w:t>
      </w:r>
      <w:r w:rsidRPr="00AD1B71">
        <w:rPr>
          <w:szCs w:val="22"/>
        </w:rPr>
        <w:t xml:space="preserve">not </w:t>
      </w:r>
      <w:r w:rsidR="004234A8">
        <w:rPr>
          <w:szCs w:val="22"/>
        </w:rPr>
        <w:t xml:space="preserve">only </w:t>
      </w:r>
      <w:r w:rsidRPr="00AD1B71">
        <w:rPr>
          <w:szCs w:val="22"/>
        </w:rPr>
        <w:t xml:space="preserve">simply stationary targets </w:t>
      </w:r>
      <w:r w:rsidR="004234A8">
        <w:rPr>
          <w:szCs w:val="22"/>
        </w:rPr>
        <w:t>where</w:t>
      </w:r>
      <w:r w:rsidRPr="00AD1B71">
        <w:rPr>
          <w:szCs w:val="22"/>
        </w:rPr>
        <w:t xml:space="preserve"> cancer cells transiently pass, but </w:t>
      </w:r>
      <w:r w:rsidR="004234A8">
        <w:rPr>
          <w:szCs w:val="22"/>
        </w:rPr>
        <w:t xml:space="preserve">also </w:t>
      </w:r>
      <w:r w:rsidRPr="00AD1B71">
        <w:rPr>
          <w:szCs w:val="22"/>
        </w:rPr>
        <w:t>play</w:t>
      </w:r>
      <w:r w:rsidR="004234A8">
        <w:rPr>
          <w:szCs w:val="22"/>
        </w:rPr>
        <w:t>s</w:t>
      </w:r>
      <w:r w:rsidRPr="00AD1B71">
        <w:rPr>
          <w:szCs w:val="22"/>
        </w:rPr>
        <w:t xml:space="preserve"> an integral role </w:t>
      </w:r>
      <w:r w:rsidR="004234A8">
        <w:rPr>
          <w:szCs w:val="22"/>
        </w:rPr>
        <w:t xml:space="preserve">by interacting </w:t>
      </w:r>
      <w:r w:rsidRPr="00AD1B71">
        <w:rPr>
          <w:szCs w:val="22"/>
        </w:rPr>
        <w:t>with cancer cells</w:t>
      </w:r>
      <w:r w:rsidR="004234A8">
        <w:rPr>
          <w:szCs w:val="22"/>
        </w:rPr>
        <w:t xml:space="preserve"> </w:t>
      </w:r>
      <w:r w:rsidR="004234A8" w:rsidRPr="00AD1B71">
        <w:rPr>
          <w:szCs w:val="22"/>
        </w:rPr>
        <w:t>in the metastatic process</w:t>
      </w:r>
      <w:r w:rsidRPr="00AD1B71">
        <w:rPr>
          <w:szCs w:val="22"/>
        </w:rPr>
        <w:t xml:space="preserve">. </w:t>
      </w:r>
      <w:r w:rsidR="004234A8">
        <w:rPr>
          <w:szCs w:val="22"/>
        </w:rPr>
        <w:t xml:space="preserve">Indeed, our studies discovered </w:t>
      </w:r>
      <w:r w:rsidR="002503CB">
        <w:rPr>
          <w:szCs w:val="22"/>
        </w:rPr>
        <w:t xml:space="preserve">in addition to </w:t>
      </w:r>
      <w:r w:rsidR="004234A8">
        <w:rPr>
          <w:szCs w:val="22"/>
        </w:rPr>
        <w:t xml:space="preserve">educate and </w:t>
      </w:r>
      <w:r w:rsidRPr="00AD1B71">
        <w:rPr>
          <w:szCs w:val="22"/>
        </w:rPr>
        <w:t xml:space="preserve">promote tumor </w:t>
      </w:r>
      <w:r w:rsidR="004234A8">
        <w:rPr>
          <w:szCs w:val="22"/>
        </w:rPr>
        <w:t>progression</w:t>
      </w:r>
      <w:r w:rsidR="002503CB">
        <w:rPr>
          <w:szCs w:val="22"/>
        </w:rPr>
        <w:t xml:space="preserve"> and</w:t>
      </w:r>
      <w:r w:rsidRPr="00AD1B71">
        <w:rPr>
          <w:szCs w:val="22"/>
        </w:rPr>
        <w:t xml:space="preserve"> metastases, </w:t>
      </w:r>
      <w:r w:rsidR="002503CB" w:rsidRPr="002503CB">
        <w:rPr>
          <w:szCs w:val="22"/>
        </w:rPr>
        <w:t xml:space="preserve">the LN stromal microenvironment </w:t>
      </w:r>
      <w:r w:rsidR="002503CB">
        <w:rPr>
          <w:szCs w:val="22"/>
        </w:rPr>
        <w:t xml:space="preserve">is </w:t>
      </w:r>
      <w:r w:rsidR="004234A8">
        <w:rPr>
          <w:szCs w:val="22"/>
        </w:rPr>
        <w:t xml:space="preserve">also responsible for </w:t>
      </w:r>
      <w:r w:rsidRPr="00AD1B71">
        <w:rPr>
          <w:szCs w:val="22"/>
        </w:rPr>
        <w:t>drug resistance in CRC</w:t>
      </w:r>
      <w:r w:rsidR="00E14BD8" w:rsidRPr="00AD1B71">
        <w:rPr>
          <w:szCs w:val="22"/>
        </w:rPr>
        <w:fldChar w:fldCharType="begin">
          <w:fldData xml:space="preserve">PEVuZE5vdGU+PENpdGU+PEF1dGhvcj5NYXJnb2xpbjwvQXV0aG9yPjxZZWFyPjIwMTE8L1llYXI+
PFJlY051bT4zNzA5PC9SZWNOdW0+PERpc3BsYXlUZXh0PjxzdHlsZSBmYWNlPSJzdXBlcnNjcmlw
dCI+MTAsMTE8L3N0eWxlPjwvRGlzcGxheVRleHQ+PHJlY29yZD48cmVjLW51bWJlcj4zNzA5PC9y
ZWMtbnVtYmVyPjxmb3JlaWduLWtleXM+PGtleSBhcHA9IkVOIiBkYi1pZD0idnBldjl6ZnRpYWZ6
cjVld3ZmNDVlcnJ0MndkNWVzdHRlc3A5IiB0aW1lc3RhbXA9IjAiPjM3MDk8L2tleT48L2ZvcmVp
Z24ta2V5cz48cmVmLXR5cGUgbmFtZT0iSm91cm5hbCBBcnRpY2xlIj4xNzwvcmVmLXR5cGU+PGNv
bnRyaWJ1dG9ycz48YXV0aG9ycz48YXV0aG9yPk1hcmdvbGluLCBELiBBLjwvYXV0aG9yPjxhdXRo
b3I+U2lsaW5za3ksIEouPC9hdXRob3I+PGF1dGhvcj5HcmltZXMsIEMuPC9hdXRob3I+PGF1dGhv
cj5TcGVuY2VyLCBOLjwvYXV0aG9yPjxhdXRob3I+QXljb2NrLCBNLjwvYXV0aG9yPjxhdXRob3I+
R3JlZW4sIEguPC9hdXRob3I+PGF1dGhvcj5Db3Jkb3ZhLCBKLjwvYXV0aG9yPjxhdXRob3I+RGF2
aXMsIE4uIEsuPC9hdXRob3I+PGF1dGhvcj5EcmlzY29sbCwgVC48L2F1dGhvcj48YXV0aG9yPkxp
LCBMLjwvYXV0aG9yPjwvYXV0aG9ycz48L2NvbnRyaWJ1dG9ycz48YXV0aC1hZGRyZXNzPkRlcGFy
dG1lbnQgb2YgQ29sb24gUmVjdGFsIFN1cmdlcnksIE9jaHNuZXIgQ2xpbmljIEZvdW5kYXRpb24s
IE5ldyBPcmxlYW5zLCBMQSwgVVNBLjwvYXV0aC1hZGRyZXNzPjx0aXRsZXM+PHRpdGxlPkx5bXBo
IG5vZGUgc3Ryb21hbCBjZWxscyBlbmhhbmNlIGRydWctcmVzaXN0YW50IGNvbG9uIGNhbmNlciBj
ZWxsIHR1bW9yIGZvcm1hdGlvbiB0aHJvdWdoIFNERi0xYWxwaGEvQ1hDUjQgcGFyYWNyaW5lIHNp
Z25hbGluZzwvdGl0bGU+PHNlY29uZGFyeS10aXRsZT5OZW9wbGFzaWE8L3NlY29uZGFyeS10aXRs
ZT48L3RpdGxlcz48cGVyaW9kaWNhbD48ZnVsbC10aXRsZT5OZW9wbGFzaWE8L2Z1bGwtdGl0bGU+
PC9wZXJpb2RpY2FsPjxwYWdlcz44NzQtODY8L3BhZ2VzPjx2b2x1bWU+MTM8L3ZvbHVtZT48bnVt
YmVyPjk8L251bWJlcj48ZWRpdGlvbj4yMDExLzEwLzA1PC9lZGl0aW9uPjxrZXl3b3Jkcz48a2V5
d29yZD5BbmltYWxzPC9rZXl3b3JkPjxrZXl3b3JkPkFudGlnZW5zLCBDRC8qYmlvc3ludGhlc2lz
PC9rZXl3b3JkPjxrZXl3b3JkPkNlbGwgTGluZSwgVHVtb3I8L2tleXdvcmQ+PGtleXdvcmQ+Q2Vs
bCBNb3ZlbWVudDwva2V5d29yZD48a2V5d29yZD5DZWxsIFByb2xpZmVyYXRpb248L2tleXdvcmQ+
PGtleXdvcmQ+Q2hlbW9raW5lIENYQ0wxMi8qbWV0YWJvbGlzbTwva2V5d29yZD48a2V5d29yZD5D
b2xvbmljIE5lb3BsYXNtcy9ibG9vZCBzdXBwbHkvZHJ1ZyB0aGVyYXB5LyptZXRhYm9saXNtPC9r
ZXl3b3JkPjxrZXl3b3JkPkRydWcgUmVzaXN0YW5jZSwgTmVvcGxhc208L2tleXdvcmQ+PGtleXdv
cmQ+R2x5Y29wcm90ZWlucy8qYmlvc3ludGhlc2lzPC9rZXl3b3JkPjxrZXl3b3JkPkh1bWFuczwv
a2V5d29yZD48a2V5d29yZD5MeW1waCBOb2Rlcy8qY3l0b2xvZ3k8L2tleXdvcmQ+PGtleXdvcmQ+
TWFsZTwva2V5d29yZD48a2V5d29yZD5NaWNlPC9rZXl3b3JkPjxrZXl3b3JkPk1pY2UsIEluYnJl
ZCBOT0Q8L2tleXdvcmQ+PGtleXdvcmQ+TWljZSwgU0NJRDwva2V5d29yZD48a2V5d29yZD5OZW9w
bGFzbSBUcmFuc3BsYW50YXRpb248L2tleXdvcmQ+PGtleXdvcmQ+TmVvdmFzY3VsYXJpemF0aW9u
LCBQYXRob2xvZ2ljPC9rZXl3b3JkPjxrZXl3b3JkPipQYXJhY3JpbmUgQ29tbXVuaWNhdGlvbjwv
a2V5d29yZD48a2V5d29yZD5QZXB0aWRlczwva2V5d29yZD48a2V5d29yZD5SZWNlcHRvcnMsIENY
Q1I0LyptZXRhYm9saXNtPC9rZXl3b3JkPjxrZXl3b3JkPlNpZ25hbCBUcmFuc2R1Y3Rpb248L2tl
eXdvcmQ+PGtleXdvcmQ+U3Ryb21hbCBDZWxscy8qcGh5c2lvbG9neTwva2V5d29yZD48a2V5d29y
ZD5UcmFuc3BsYW50YXRpb24sIEhldGVyb2xvZ291czwva2V5d29yZD48L2tleXdvcmRzPjxkYXRl
cz48eWVhcj4yMDExPC95ZWFyPjxwdWItZGF0ZXM+PGRhdGU+U2VwPC9kYXRlPjwvcHViLWRhdGVz
PjwvZGF0ZXM+PGlzYm4+MTQ3Ni01NTg2IChFbGVjdHJvbmljKSYjeEQ7MTQ3Ni01NTg2IChMaW5r
aW5nKTwvaXNibj48YWNjZXNzaW9uLW51bT4yMTk2OTgyMDwvYWNjZXNzaW9uLW51bT48dXJscz48
cmVsYXRlZC11cmxzPjx1cmw+aHR0cDovL3d3dy5uY2JpLm5sbS5uaWguZ292L3B1Ym1lZC8yMTk2
OTgyMDwvdXJsPjwvcmVsYXRlZC11cmxzPjwvdXJscz48Y3VzdG9tMj5QTUMzMTgyMjc5PC9jdXN0
b20yPjxsYW5ndWFnZT5lbmc8L2xhbmd1YWdlPjwvcmVjb3JkPjwvQ2l0ZT48Q2l0ZT48QXV0aG9y
PlZlcm1ldWxlbjwvQXV0aG9yPjxZZWFyPjIwMTA8L1llYXI+PFJlY051bT4zMTQwPC9SZWNOdW0+
PHJlY29yZD48cmVjLW51bWJlcj4zMTQwPC9yZWMtbnVtYmVyPjxmb3JlaWduLWtleXM+PGtleSBh
cHA9IkVOIiBkYi1pZD0idnBldjl6ZnRpYWZ6cjVld3ZmNDVlcnJ0MndkNWVzdHRlc3A5IiB0aW1l
c3RhbXA9IjAiPjMxNDA8L2tleT48L2ZvcmVpZ24ta2V5cz48cmVmLXR5cGUgbmFtZT0iSm91cm5h
bCBBcnRpY2xlIj4xNzwvcmVmLXR5cGU+PGNvbnRyaWJ1dG9ycz48YXV0aG9ycz48YXV0aG9yPlZl
cm1ldWxlbiwgTC48L2F1dGhvcj48YXV0aG9yPkRlIFNvdXNhLCBFLiBNZWxvIEYuPC9hdXRob3I+
PGF1dGhvcj52YW4gZGVyIEhlaWpkZW4sIE0uPC9hdXRob3I+PGF1dGhvcj5DYW1lcm9uLCBLLjwv
YXV0aG9yPjxhdXRob3I+ZGUgSm9uZywgSi4gSC48L2F1dGhvcj48YXV0aG9yPkJvcm92c2tpLCBU
LjwvYXV0aG9yPjxhdXRob3I+VHV5bm1hbiwgSi4gQi48L2F1dGhvcj48YXV0aG9yPlRvZGFybywg
TS48L2F1dGhvcj48YXV0aG9yPk1lcnosIEMuPC9hdXRob3I+PGF1dGhvcj5Sb2Rlcm1vbmQsIEgu
PC9hdXRob3I+PGF1dGhvcj5TcHJpY2ssIE0uIFIuPC9hdXRob3I+PGF1dGhvcj5LZW1wZXIsIEsu
PC9hdXRob3I+PGF1dGhvcj5SaWNoZWwsIEQuIEouPC9hdXRob3I+PGF1dGhvcj5TdGFzc2ksIEcu
PC9hdXRob3I+PGF1dGhvcj5NZWRlbWEsIEouIFAuPC9hdXRob3I+PC9hdXRob3JzPjwvY29udHJp
YnV0b3JzPjxhdXRoLWFkZHJlc3M+TGFib3JhdG9yeSBmb3IgRXhwZXJpbWVudGFsIE9uY29sb2d5
IGFuZCBSYWRpb2Jpb2xvZ3kgKExFWE9SKSwgQ2VudGVyIGZvciBFeHBlcmltZW50YWwgTW9sZWN1
bGFyIE1lZGljaW5lIChDRU1NKSwgQWNhZGVtaWMgTWVkaWNhbCBDZW50ZXIgKEFNQyksIFVuaXZl
cnNpdHkgb2YgQW1zdGVyZGFtLCAxMTA1IEFaIEFtc3RlcmRhbSwgVGhlIE5ldGhlcmxhbmRzLjwv
YXV0aC1hZGRyZXNzPjx0aXRsZXM+PHRpdGxlPldudCBhY3Rpdml0eSBkZWZpbmVzIGNvbG9uIGNh
bmNlciBzdGVtIGNlbGxzIGFuZCBpcyByZWd1bGF0ZWQgYnkgdGhlIG1pY3JvZW52aXJvbm1lbnQ8
L3RpdGxlPjxzZWNvbmRhcnktdGl0bGU+TmF0IENlbGwgQmlvbDwvc2Vjb25kYXJ5LXRpdGxlPjwv
dGl0bGVzPjxwZXJpb2RpY2FsPjxmdWxsLXRpdGxlPk5hdCBDZWxsIEJpb2w8L2Z1bGwtdGl0bGU+
PC9wZXJpb2RpY2FsPjxwYWdlcz40NjgtNzY8L3BhZ2VzPjx2b2x1bWU+MTI8L3ZvbHVtZT48bnVt
YmVyPjU8L251bWJlcj48ZWRpdGlvbj4yMDEwLzA0LzI3PC9lZGl0aW9uPjxrZXl3b3Jkcz48a2V5
d29yZD5BbmltYWxzPC9rZXl3b3JkPjxrZXl3b3JkPkNvY3VsdHVyZSBUZWNobmlxdWVzPC9rZXl3
b3JkPjxrZXl3b3JkPkNvbG9uaWMgTmVvcGxhc21zL21ldGFib2xpc20vKnBhdGhvbG9neTwva2V5
d29yZD48a2V5d29yZD5GaWJyb2JsYXN0cy9wYXRob2xvZ3k8L2tleXdvcmQ+PGtleXdvcmQ+SGVw
YXRvY3l0ZSBHcm93dGggRmFjdG9yL3BoeXNpb2xvZ3kvc2VjcmV0aW9uPC9rZXl3b3JkPjxrZXl3
b3JkPkh1bWFuczwva2V5d29yZD48a2V5d29yZD5NaWNlPC9rZXl3b3JkPjxrZXl3b3JkPk1pY2Us
IE51ZGU8L2tleXdvcmQ+PGtleXdvcmQ+TmVvcGxhc20gUHJvdGVpbnM8L2tleXdvcmQ+PGtleXdv
cmQ+TmVvcGxhc21zLCBFeHBlcmltZW50YWw8L2tleXdvcmQ+PGtleXdvcmQ+TmVvcGxhc3RpYyBT
dGVtIENlbGxzL21ldGFib2xpc20vKnBhdGhvbG9neTwva2V5d29yZD48a2V5d29yZD4qUGFyYWNy
aW5lIENvbW11bmljYXRpb248L2tleXdvcmQ+PGtleXdvcmQ+U2lnbmFsIFRyYW5zZHVjdGlvbjwv
a2V5d29yZD48a2V5d29yZD5UcmFuc3BsYW50YXRpb24sIEhldGVyb2xvZ291czwva2V5d29yZD48
a2V5d29yZD5XbnQgUHJvdGVpbnMvKm1ldGFib2xpc208L2tleXdvcmQ+PGtleXdvcmQ+YmV0YSBD
YXRlbmluPC9rZXl3b3JkPjwva2V5d29yZHM+PGRhdGVzPjx5ZWFyPjIwMTA8L3llYXI+PHB1Yi1k
YXRlcz48ZGF0ZT5NYXk8L2RhdGU+PC9wdWItZGF0ZXM+PC9kYXRlcz48aXNibj4xNDc2LTQ2Nzkg
KEVsZWN0cm9uaWMpJiN4RDsxNDY1LTczOTIgKExpbmtpbmcpPC9pc2JuPjxhY2Nlc3Npb24tbnVt
PjIwNDE4ODcwPC9hY2Nlc3Npb24tbnVtPjx1cmxzPjxyZWxhdGVkLXVybHM+PHVybD5odHRwOi8v
d3d3Lm5jYmkubmxtLm5paC5nb3YvcHVibWVkLzIwNDE4ODcwPC91cmw+PC9yZWxhdGVkLXVybHM+
PC91cmxzPjxjdXN0b203PjIwMTA8L2N1c3RvbTc+PGVsZWN0cm9uaWMtcmVzb3VyY2UtbnVtPjEw
LjEwMzgvbmNiMjA0ODwvZWxlY3Ryb25pYy1yZXNvdXJjZS1udW0+PGxhbmd1YWdlPmVuZzwvbGFu
Z3VhZ2U+PC9yZWNvcmQ+PC9DaXRlPjwvRW5kTm90ZT4A
</w:fldData>
        </w:fldChar>
      </w:r>
      <w:r w:rsidR="00E14BD8" w:rsidRPr="00AD1B71">
        <w:rPr>
          <w:szCs w:val="22"/>
        </w:rPr>
        <w:instrText xml:space="preserve"> ADDIN EN.CITE </w:instrText>
      </w:r>
      <w:r w:rsidR="00E14BD8" w:rsidRPr="00AD1B71">
        <w:rPr>
          <w:szCs w:val="22"/>
        </w:rPr>
        <w:fldChar w:fldCharType="begin">
          <w:fldData xml:space="preserve">PEVuZE5vdGU+PENpdGU+PEF1dGhvcj5NYXJnb2xpbjwvQXV0aG9yPjxZZWFyPjIwMTE8L1llYXI+
PFJlY051bT4zNzA5PC9SZWNOdW0+PERpc3BsYXlUZXh0PjxzdHlsZSBmYWNlPSJzdXBlcnNjcmlw
dCI+MTAsMTE8L3N0eWxlPjwvRGlzcGxheVRleHQ+PHJlY29yZD48cmVjLW51bWJlcj4zNzA5PC9y
ZWMtbnVtYmVyPjxmb3JlaWduLWtleXM+PGtleSBhcHA9IkVOIiBkYi1pZD0idnBldjl6ZnRpYWZ6
cjVld3ZmNDVlcnJ0MndkNWVzdHRlc3A5IiB0aW1lc3RhbXA9IjAiPjM3MDk8L2tleT48L2ZvcmVp
Z24ta2V5cz48cmVmLXR5cGUgbmFtZT0iSm91cm5hbCBBcnRpY2xlIj4xNzwvcmVmLXR5cGU+PGNv
bnRyaWJ1dG9ycz48YXV0aG9ycz48YXV0aG9yPk1hcmdvbGluLCBELiBBLjwvYXV0aG9yPjxhdXRo
b3I+U2lsaW5za3ksIEouPC9hdXRob3I+PGF1dGhvcj5HcmltZXMsIEMuPC9hdXRob3I+PGF1dGhv
cj5TcGVuY2VyLCBOLjwvYXV0aG9yPjxhdXRob3I+QXljb2NrLCBNLjwvYXV0aG9yPjxhdXRob3I+
R3JlZW4sIEguPC9hdXRob3I+PGF1dGhvcj5Db3Jkb3ZhLCBKLjwvYXV0aG9yPjxhdXRob3I+RGF2
aXMsIE4uIEsuPC9hdXRob3I+PGF1dGhvcj5EcmlzY29sbCwgVC48L2F1dGhvcj48YXV0aG9yPkxp
LCBMLjwvYXV0aG9yPjwvYXV0aG9ycz48L2NvbnRyaWJ1dG9ycz48YXV0aC1hZGRyZXNzPkRlcGFy
dG1lbnQgb2YgQ29sb24gUmVjdGFsIFN1cmdlcnksIE9jaHNuZXIgQ2xpbmljIEZvdW5kYXRpb24s
IE5ldyBPcmxlYW5zLCBMQSwgVVNBLjwvYXV0aC1hZGRyZXNzPjx0aXRsZXM+PHRpdGxlPkx5bXBo
IG5vZGUgc3Ryb21hbCBjZWxscyBlbmhhbmNlIGRydWctcmVzaXN0YW50IGNvbG9uIGNhbmNlciBj
ZWxsIHR1bW9yIGZvcm1hdGlvbiB0aHJvdWdoIFNERi0xYWxwaGEvQ1hDUjQgcGFyYWNyaW5lIHNp
Z25hbGluZzwvdGl0bGU+PHNlY29uZGFyeS10aXRsZT5OZW9wbGFzaWE8L3NlY29uZGFyeS10aXRs
ZT48L3RpdGxlcz48cGVyaW9kaWNhbD48ZnVsbC10aXRsZT5OZW9wbGFzaWE8L2Z1bGwtdGl0bGU+
PC9wZXJpb2RpY2FsPjxwYWdlcz44NzQtODY8L3BhZ2VzPjx2b2x1bWU+MTM8L3ZvbHVtZT48bnVt
YmVyPjk8L251bWJlcj48ZWRpdGlvbj4yMDExLzEwLzA1PC9lZGl0aW9uPjxrZXl3b3Jkcz48a2V5
d29yZD5BbmltYWxzPC9rZXl3b3JkPjxrZXl3b3JkPkFudGlnZW5zLCBDRC8qYmlvc3ludGhlc2lz
PC9rZXl3b3JkPjxrZXl3b3JkPkNlbGwgTGluZSwgVHVtb3I8L2tleXdvcmQ+PGtleXdvcmQ+Q2Vs
bCBNb3ZlbWVudDwva2V5d29yZD48a2V5d29yZD5DZWxsIFByb2xpZmVyYXRpb248L2tleXdvcmQ+
PGtleXdvcmQ+Q2hlbW9raW5lIENYQ0wxMi8qbWV0YWJvbGlzbTwva2V5d29yZD48a2V5d29yZD5D
b2xvbmljIE5lb3BsYXNtcy9ibG9vZCBzdXBwbHkvZHJ1ZyB0aGVyYXB5LyptZXRhYm9saXNtPC9r
ZXl3b3JkPjxrZXl3b3JkPkRydWcgUmVzaXN0YW5jZSwgTmVvcGxhc208L2tleXdvcmQ+PGtleXdv
cmQ+R2x5Y29wcm90ZWlucy8qYmlvc3ludGhlc2lzPC9rZXl3b3JkPjxrZXl3b3JkPkh1bWFuczwv
a2V5d29yZD48a2V5d29yZD5MeW1waCBOb2Rlcy8qY3l0b2xvZ3k8L2tleXdvcmQ+PGtleXdvcmQ+
TWFsZTwva2V5d29yZD48a2V5d29yZD5NaWNlPC9rZXl3b3JkPjxrZXl3b3JkPk1pY2UsIEluYnJl
ZCBOT0Q8L2tleXdvcmQ+PGtleXdvcmQ+TWljZSwgU0NJRDwva2V5d29yZD48a2V5d29yZD5OZW9w
bGFzbSBUcmFuc3BsYW50YXRpb248L2tleXdvcmQ+PGtleXdvcmQ+TmVvdmFzY3VsYXJpemF0aW9u
LCBQYXRob2xvZ2ljPC9rZXl3b3JkPjxrZXl3b3JkPipQYXJhY3JpbmUgQ29tbXVuaWNhdGlvbjwv
a2V5d29yZD48a2V5d29yZD5QZXB0aWRlczwva2V5d29yZD48a2V5d29yZD5SZWNlcHRvcnMsIENY
Q1I0LyptZXRhYm9saXNtPC9rZXl3b3JkPjxrZXl3b3JkPlNpZ25hbCBUcmFuc2R1Y3Rpb248L2tl
eXdvcmQ+PGtleXdvcmQ+U3Ryb21hbCBDZWxscy8qcGh5c2lvbG9neTwva2V5d29yZD48a2V5d29y
ZD5UcmFuc3BsYW50YXRpb24sIEhldGVyb2xvZ291czwva2V5d29yZD48L2tleXdvcmRzPjxkYXRl
cz48eWVhcj4yMDExPC95ZWFyPjxwdWItZGF0ZXM+PGRhdGU+U2VwPC9kYXRlPjwvcHViLWRhdGVz
PjwvZGF0ZXM+PGlzYm4+MTQ3Ni01NTg2IChFbGVjdHJvbmljKSYjeEQ7MTQ3Ni01NTg2IChMaW5r
aW5nKTwvaXNibj48YWNjZXNzaW9uLW51bT4yMTk2OTgyMDwvYWNjZXNzaW9uLW51bT48dXJscz48
cmVsYXRlZC11cmxzPjx1cmw+aHR0cDovL3d3dy5uY2JpLm5sbS5uaWguZ292L3B1Ym1lZC8yMTk2
OTgyMDwvdXJsPjwvcmVsYXRlZC11cmxzPjwvdXJscz48Y3VzdG9tMj5QTUMzMTgyMjc5PC9jdXN0
b20yPjxsYW5ndWFnZT5lbmc8L2xhbmd1YWdlPjwvcmVjb3JkPjwvQ2l0ZT48Q2l0ZT48QXV0aG9y
PlZlcm1ldWxlbjwvQXV0aG9yPjxZZWFyPjIwMTA8L1llYXI+PFJlY051bT4zMTQwPC9SZWNOdW0+
PHJlY29yZD48cmVjLW51bWJlcj4zMTQwPC9yZWMtbnVtYmVyPjxmb3JlaWduLWtleXM+PGtleSBh
cHA9IkVOIiBkYi1pZD0idnBldjl6ZnRpYWZ6cjVld3ZmNDVlcnJ0MndkNWVzdHRlc3A5IiB0aW1l
c3RhbXA9IjAiPjMxNDA8L2tleT48L2ZvcmVpZ24ta2V5cz48cmVmLXR5cGUgbmFtZT0iSm91cm5h
bCBBcnRpY2xlIj4xNzwvcmVmLXR5cGU+PGNvbnRyaWJ1dG9ycz48YXV0aG9ycz48YXV0aG9yPlZl
cm1ldWxlbiwgTC48L2F1dGhvcj48YXV0aG9yPkRlIFNvdXNhLCBFLiBNZWxvIEYuPC9hdXRob3I+
PGF1dGhvcj52YW4gZGVyIEhlaWpkZW4sIE0uPC9hdXRob3I+PGF1dGhvcj5DYW1lcm9uLCBLLjwv
YXV0aG9yPjxhdXRob3I+ZGUgSm9uZywgSi4gSC48L2F1dGhvcj48YXV0aG9yPkJvcm92c2tpLCBU
LjwvYXV0aG9yPjxhdXRob3I+VHV5bm1hbiwgSi4gQi48L2F1dGhvcj48YXV0aG9yPlRvZGFybywg
TS48L2F1dGhvcj48YXV0aG9yPk1lcnosIEMuPC9hdXRob3I+PGF1dGhvcj5Sb2Rlcm1vbmQsIEgu
PC9hdXRob3I+PGF1dGhvcj5TcHJpY2ssIE0uIFIuPC9hdXRob3I+PGF1dGhvcj5LZW1wZXIsIEsu
PC9hdXRob3I+PGF1dGhvcj5SaWNoZWwsIEQuIEouPC9hdXRob3I+PGF1dGhvcj5TdGFzc2ksIEcu
PC9hdXRob3I+PGF1dGhvcj5NZWRlbWEsIEouIFAuPC9hdXRob3I+PC9hdXRob3JzPjwvY29udHJp
YnV0b3JzPjxhdXRoLWFkZHJlc3M+TGFib3JhdG9yeSBmb3IgRXhwZXJpbWVudGFsIE9uY29sb2d5
IGFuZCBSYWRpb2Jpb2xvZ3kgKExFWE9SKSwgQ2VudGVyIGZvciBFeHBlcmltZW50YWwgTW9sZWN1
bGFyIE1lZGljaW5lIChDRU1NKSwgQWNhZGVtaWMgTWVkaWNhbCBDZW50ZXIgKEFNQyksIFVuaXZl
cnNpdHkgb2YgQW1zdGVyZGFtLCAxMTA1IEFaIEFtc3RlcmRhbSwgVGhlIE5ldGhlcmxhbmRzLjwv
YXV0aC1hZGRyZXNzPjx0aXRsZXM+PHRpdGxlPldudCBhY3Rpdml0eSBkZWZpbmVzIGNvbG9uIGNh
bmNlciBzdGVtIGNlbGxzIGFuZCBpcyByZWd1bGF0ZWQgYnkgdGhlIG1pY3JvZW52aXJvbm1lbnQ8
L3RpdGxlPjxzZWNvbmRhcnktdGl0bGU+TmF0IENlbGwgQmlvbDwvc2Vjb25kYXJ5LXRpdGxlPjwv
dGl0bGVzPjxwZXJpb2RpY2FsPjxmdWxsLXRpdGxlPk5hdCBDZWxsIEJpb2w8L2Z1bGwtdGl0bGU+
PC9wZXJpb2RpY2FsPjxwYWdlcz40NjgtNzY8L3BhZ2VzPjx2b2x1bWU+MTI8L3ZvbHVtZT48bnVt
YmVyPjU8L251bWJlcj48ZWRpdGlvbj4yMDEwLzA0LzI3PC9lZGl0aW9uPjxrZXl3b3Jkcz48a2V5
d29yZD5BbmltYWxzPC9rZXl3b3JkPjxrZXl3b3JkPkNvY3VsdHVyZSBUZWNobmlxdWVzPC9rZXl3
b3JkPjxrZXl3b3JkPkNvbG9uaWMgTmVvcGxhc21zL21ldGFib2xpc20vKnBhdGhvbG9neTwva2V5
d29yZD48a2V5d29yZD5GaWJyb2JsYXN0cy9wYXRob2xvZ3k8L2tleXdvcmQ+PGtleXdvcmQ+SGVw
YXRvY3l0ZSBHcm93dGggRmFjdG9yL3BoeXNpb2xvZ3kvc2VjcmV0aW9uPC9rZXl3b3JkPjxrZXl3
b3JkPkh1bWFuczwva2V5d29yZD48a2V5d29yZD5NaWNlPC9rZXl3b3JkPjxrZXl3b3JkPk1pY2Us
IE51ZGU8L2tleXdvcmQ+PGtleXdvcmQ+TmVvcGxhc20gUHJvdGVpbnM8L2tleXdvcmQ+PGtleXdv
cmQ+TmVvcGxhc21zLCBFeHBlcmltZW50YWw8L2tleXdvcmQ+PGtleXdvcmQ+TmVvcGxhc3RpYyBT
dGVtIENlbGxzL21ldGFib2xpc20vKnBhdGhvbG9neTwva2V5d29yZD48a2V5d29yZD4qUGFyYWNy
aW5lIENvbW11bmljYXRpb248L2tleXdvcmQ+PGtleXdvcmQ+U2lnbmFsIFRyYW5zZHVjdGlvbjwv
a2V5d29yZD48a2V5d29yZD5UcmFuc3BsYW50YXRpb24sIEhldGVyb2xvZ291czwva2V5d29yZD48
a2V5d29yZD5XbnQgUHJvdGVpbnMvKm1ldGFib2xpc208L2tleXdvcmQ+PGtleXdvcmQ+YmV0YSBD
YXRlbmluPC9rZXl3b3JkPjwva2V5d29yZHM+PGRhdGVzPjx5ZWFyPjIwMTA8L3llYXI+PHB1Yi1k
YXRlcz48ZGF0ZT5NYXk8L2RhdGU+PC9wdWItZGF0ZXM+PC9kYXRlcz48aXNibj4xNDc2LTQ2Nzkg
KEVsZWN0cm9uaWMpJiN4RDsxNDY1LTczOTIgKExpbmtpbmcpPC9pc2JuPjxhY2Nlc3Npb24tbnVt
PjIwNDE4ODcwPC9hY2Nlc3Npb24tbnVtPjx1cmxzPjxyZWxhdGVkLXVybHM+PHVybD5odHRwOi8v
d3d3Lm5jYmkubmxtLm5paC5nb3YvcHVibWVkLzIwNDE4ODcwPC91cmw+PC9yZWxhdGVkLXVybHM+
PC91cmxzPjxjdXN0b203PjIwMTA8L2N1c3RvbTc+PGVsZWN0cm9uaWMtcmVzb3VyY2UtbnVtPjEw
LjEwMzgvbmNiMjA0ODwvZWxlY3Ryb25pYy1yZXNvdXJjZS1udW0+PGxhbmd1YWdlPmVuZzwvbGFu
Z3VhZ2U+PC9yZWNvcmQ+PC9DaXRlPjwvRW5kTm90ZT4A
</w:fldData>
        </w:fldChar>
      </w:r>
      <w:r w:rsidR="00E14BD8" w:rsidRPr="00AD1B71">
        <w:rPr>
          <w:szCs w:val="22"/>
        </w:rPr>
        <w:instrText xml:space="preserve"> ADDIN EN.CITE.DATA </w:instrText>
      </w:r>
      <w:r w:rsidR="00E14BD8" w:rsidRPr="00AD1B71">
        <w:rPr>
          <w:szCs w:val="22"/>
        </w:rPr>
      </w:r>
      <w:r w:rsidR="00E14BD8" w:rsidRPr="00AD1B71">
        <w:rPr>
          <w:szCs w:val="22"/>
        </w:rPr>
        <w:fldChar w:fldCharType="end"/>
      </w:r>
      <w:r w:rsidR="00E14BD8" w:rsidRPr="00AD1B71">
        <w:rPr>
          <w:szCs w:val="22"/>
        </w:rPr>
      </w:r>
      <w:r w:rsidR="00E14BD8" w:rsidRPr="00AD1B71">
        <w:rPr>
          <w:szCs w:val="22"/>
        </w:rPr>
        <w:fldChar w:fldCharType="separate"/>
      </w:r>
      <w:r w:rsidR="00E14BD8" w:rsidRPr="00AD1B71">
        <w:rPr>
          <w:szCs w:val="22"/>
          <w:vertAlign w:val="superscript"/>
        </w:rPr>
        <w:t>10,11</w:t>
      </w:r>
      <w:r w:rsidR="00E14BD8" w:rsidRPr="00AD1B71">
        <w:rPr>
          <w:szCs w:val="22"/>
        </w:rPr>
        <w:fldChar w:fldCharType="end"/>
      </w:r>
      <w:r w:rsidRPr="00AD1B71">
        <w:rPr>
          <w:szCs w:val="22"/>
        </w:rPr>
        <w:t xml:space="preserve">. Our lab </w:t>
      </w:r>
      <w:proofErr w:type="gramStart"/>
      <w:r w:rsidRPr="00AD1B71">
        <w:rPr>
          <w:szCs w:val="22"/>
        </w:rPr>
        <w:t xml:space="preserve">recently </w:t>
      </w:r>
      <w:r w:rsidR="004234A8">
        <w:rPr>
          <w:szCs w:val="22"/>
        </w:rPr>
        <w:t xml:space="preserve"> </w:t>
      </w:r>
      <w:r w:rsidRPr="00AD1B71">
        <w:rPr>
          <w:szCs w:val="22"/>
        </w:rPr>
        <w:t>confirmed</w:t>
      </w:r>
      <w:proofErr w:type="gramEnd"/>
      <w:r w:rsidRPr="00AD1B71">
        <w:rPr>
          <w:szCs w:val="22"/>
        </w:rPr>
        <w:t xml:space="preserve"> the tumorigenic effects of LN stromal cells (LNSCs) on UCC and CRCs using patient-derived orthotopic xenograft </w:t>
      </w:r>
      <w:r w:rsidR="00800370" w:rsidRPr="00AD1B71">
        <w:rPr>
          <w:szCs w:val="22"/>
        </w:rPr>
        <w:t xml:space="preserve">(PDOX) </w:t>
      </w:r>
      <w:r w:rsidRPr="00AD1B71">
        <w:rPr>
          <w:szCs w:val="22"/>
        </w:rPr>
        <w:t>mouse models</w:t>
      </w:r>
      <w:r w:rsidR="00E14BD8" w:rsidRPr="00AD1B71">
        <w:rPr>
          <w:szCs w:val="22"/>
        </w:rPr>
        <w:fldChar w:fldCharType="begin">
          <w:fldData xml:space="preserve">PEVuZE5vdGU+PENpdGU+PEF1dGhvcj5NYXJnb2xpbjwvQXV0aG9yPjxZZWFyPjIwMTU8L1llYXI+
PFJlY051bT41NzE2PC9SZWNOdW0+PERpc3BsYXlUZXh0PjxzdHlsZSBmYWNlPSJzdXBlcnNjcmlw
dCI+MTIsMTM8L3N0eWxlPjwvRGlzcGxheVRleHQ+PHJlY29yZD48cmVjLW51bWJlcj41NzE2PC9y
ZWMtbnVtYmVyPjxmb3JlaWduLWtleXM+PGtleSBhcHA9IkVOIiBkYi1pZD0idnBldjl6ZnRpYWZ6
cjVld3ZmNDVlcnJ0MndkNWVzdHRlc3A5IiB0aW1lc3RhbXA9IjAiPjU3MTY8L2tleT48L2ZvcmVp
Z24ta2V5cz48cmVmLXR5cGUgbmFtZT0iSm91cm5hbCBBcnRpY2xlIj4xNzwvcmVmLXR5cGU+PGNv
bnRyaWJ1dG9ycz48YXV0aG9ycz48YXV0aG9yPk1hcmdvbGluLCBELiBBLjwvYXV0aG9yPjxhdXRo
b3I+TXllcnMsIFQuPC9hdXRob3I+PGF1dGhvcj5aaGFuZywgWC48L2F1dGhvcj48YXV0aG9yPkJl
cnRvbmksIEQuIE0uPC9hdXRob3I+PGF1dGhvcj5SZXV0ZXIsIEIuIEEuPC9hdXRob3I+PGF1dGhv
cj5PYm9raGFyZSwgSS48L2F1dGhvcj48YXV0aG9yPkJvcmdvdmFuLCBULjwvYXV0aG9yPjxhdXRo
b3I+R3JpbWVzLCBDLjwvYXV0aG9yPjxhdXRob3I+R3JlZW4sIEguPC9hdXRob3I+PGF1dGhvcj5E
cmlzY29sbCwgVC48L2F1dGhvcj48YXV0aG9yPkxlZSwgQy4gRy48L2F1dGhvcj48YXV0aG9yPkRh
dmlzLCBOLiBLLjwvYXV0aG9yPjxhdXRob3I+TGksIEwuPC9hdXRob3I+PC9hdXRob3JzPjwvY29u
dHJpYnV0b3JzPjxhdXRoLWFkZHJlc3M+KkRlcGFydG1lbnQgb2YgQ29sb24gUmVjdGFsIFN1cmdl
cnksIERlcGFydG1lbnQgb2YgUGF0aG9sb2d5LCBhbmQgTGFib3JhdG9yeSBvZiBUcmFuc2xhdGlv
bmFsIENhbmNlciBSZXNlYXJjaCwgT2Noc25lciBIZWFsdGggU3lzdGVtLCBOZXcgT3JsZWFucywg
TG91aXNpYW5hLCBVU0E7IGFuZCBPY2hzbmVyIENsaW5pYyBTY2hvb2wsIFVuaXZlcnNpdHkgUXVl
ZW5zbGFuZCBTY2hvb2wgb2YgTWVkaWNpbmUsIEJyaXNiYW5lLCBRdWVlbnNsYW5kLCBBdXN0cmFs
aWEuJiN4RDsqRGVwYXJ0bWVudCBvZiBDb2xvbiBSZWN0YWwgU3VyZ2VyeSwgRGVwYXJ0bWVudCBv
ZiBQYXRob2xvZ3ksIGFuZCBMYWJvcmF0b3J5IG9mIFRyYW5zbGF0aW9uYWwgQ2FuY2VyIFJlc2Vh
cmNoLCBPY2hzbmVyIEhlYWx0aCBTeXN0ZW0sIE5ldyBPcmxlYW5zLCBMb3Vpc2lhbmEsIFVTQTsg
YW5kIE9jaHNuZXIgQ2xpbmljIFNjaG9vbCwgVW5pdmVyc2l0eSBRdWVlbnNsYW5kIFNjaG9vbCBv
ZiBNZWRpY2luZSwgQnJpc2JhbmUsIFF1ZWVuc2xhbmQsIEF1c3RyYWxpYSBsbGlAb2Noc25lci5v
cmcuPC9hdXRoLWFkZHJlc3M+PHRpdGxlcz48dGl0bGU+VGhlIGNyaXRpY2FsIHJvbGVzIG9mIHR1
bW9yLWluaXRpYXRpbmcgY2VsbHMgYW5kIHRoZSBseW1waCBub2RlIHN0cm9tYWwgbWljcm9lbnZp
cm9ubWVudCBpbiBodW1hbiBjb2xvcmVjdGFsIGNhbmNlciBleHRyYW5vZGFsIG1ldGFzdGFzaXMg
dXNpbmcgYSB1bmlxdWUgaHVtYW5pemVkIG9ydGhvdG9waWMgbW91c2UgbW9kZWw8L3RpdGxlPjxz
ZWNvbmRhcnktdGl0bGU+RkFTRUIgSjwvc2Vjb25kYXJ5LXRpdGxlPjxhbHQtdGl0bGU+RkFTRUIg
am91cm5hbCA6IG9mZmljaWFsIHB1YmxpY2F0aW9uIG9mIHRoZSBGZWRlcmF0aW9uIG9mIEFtZXJp
Y2FuIFNvY2lldGllcyBmb3IgRXhwZXJpbWVudGFsIEJpb2xvZ3k8L2FsdC10aXRsZT48L3RpdGxl
cz48cGVyaW9kaWNhbD48ZnVsbC10aXRsZT5GQVNFQiBKPC9mdWxsLXRpdGxlPjwvcGVyaW9kaWNh
bD48cGFnZXM+MzU3MS04MTwvcGFnZXM+PHZvbHVtZT4yOTwvdm9sdW1lPjxudW1iZXI+ODwvbnVt
YmVyPjxlZGl0aW9uPjIwMTUvMDUvMTM8L2VkaXRpb24+PGtleXdvcmRzPjxrZXl3b3JkPkFuaW1h
bHM8L2tleXdvcmQ+PGtleXdvcmQ+QW50aWdlbnMsIENEL21ldGFib2xpc208L2tleXdvcmQ+PGtl
eXdvcmQ+Q2VsbCBMaW5lLCBUdW1vcjwva2V5d29yZD48a2V5d29yZD5DZWxsIE1vdmVtZW50L3Bo
eXNpb2xvZ3k8L2tleXdvcmQ+PGtleXdvcmQ+Q2VsbHVsYXIgTWljcm9lbnZpcm9ubWVudC8qcGh5
c2lvbG9neTwva2V5d29yZD48a2V5d29yZD5DaGVtb2tpbmUgQ1hDTDEyL21ldGFib2xpc208L2tl
eXdvcmQ+PGtleXdvcmQ+Q29sb3JlY3RhbCBOZW9wbGFzbXMvbWV0YWJvbGlzbS8qcGF0aG9sb2d5
PC9rZXl3b3JkPjxrZXl3b3JkPkRpc2Vhc2UgTW9kZWxzLCBBbmltYWw8L2tleXdvcmQ+PGtleXdv
cmQ+R2x5Y29wcm90ZWlucy9tZXRhYm9saXNtPC9rZXl3b3JkPjxrZXl3b3JkPkhUMjkgQ2VsbHM8
L2tleXdvcmQ+PGtleXdvcmQ+SHVtYW5zPC9rZXl3b3JkPjxrZXl3b3JkPkx5bXBoIE5vZGVzL21l
dGFib2xpc20vKnBhdGhvbG9neTwva2V5d29yZD48a2V5d29yZD5MeW1waGF0aWMgTWV0YXN0YXNp
cy8qcGF0aG9sb2d5PC9rZXl3b3JkPjxrZXl3b3JkPk1pY2U8L2tleXdvcmQ+PGtleXdvcmQ+TWlj
ZSwgSW5icmVkIE5PRDwva2V5d29yZD48a2V5d29yZD5NaWNlLCBTQ0lEPC9rZXl3b3JkPjxrZXl3
b3JkPk5lb3BsYXN0aWMgU3RlbSBDZWxscy9tZXRhYm9saXNtLypwYXRob2xvZ3k8L2tleXdvcmQ+
PGtleXdvcmQ+UGVwdGlkZXMvbWV0YWJvbGlzbTwva2V5d29yZD48a2V5d29yZD5SZWNlcHRvcnMs
IENYQ1I0L21ldGFib2xpc208L2tleXdvcmQ+PGtleXdvcmQ+U3Ryb21hbCBDZWxscy9tZXRhYm9s
aXNtLypwYXRob2xvZ3k8L2tleXdvcmQ+PGtleXdvcmQ+SEsgY2VsbDwva2V5d29yZD48a2V5d29y
ZD5jYW5jZXIgc3RlbSBjZWxsPC9rZXl3b3JkPjxrZXl3b3JkPmludHJhcmVjdGFsIGluamVjdGlv
bjwva2V5d29yZD48a2V5d29yZD54ZW5vZ3JhZnQ8L2tleXdvcmQ+PC9rZXl3b3Jkcz48ZGF0ZXM+
PHllYXI+MjAxNTwveWVhcj48cHViLWRhdGVzPjxkYXRlPkF1ZzwvZGF0ZT48L3B1Yi1kYXRlcz48
L2RhdGVzPjxpc2JuPjE1MzAtNjg2MCAoRWxlY3Ryb25pYykmI3hEOzA4OTItNjYzOCAoTGlua2lu
Zyk8L2lzYm4+PGFjY2Vzc2lvbi1udW0+MjU5NjI2NTU8L2FjY2Vzc2lvbi1udW0+PHVybHM+PHJl
bGF0ZWQtdXJscz48dXJsPmh0dHA6Ly93d3cubmNiaS5ubG0ubmloLmdvdi9wdWJtZWQvMjU5NjI2
NTU8L3VybD48L3JlbGF0ZWQtdXJscz48L3VybHM+PGVsZWN0cm9uaWMtcmVzb3VyY2UtbnVtPjEw
LjEwOTYvZmouMTQtMjY4OTM4PC9lbGVjdHJvbmljLXJlc291cmNlLW51bT48bGFuZ3VhZ2U+ZW5n
PC9sYW5ndWFnZT48L3JlY29yZD48L0NpdGU+PENpdGU+PEF1dGhvcj5HaWxsczwvQXV0aG9yPjxZ
ZWFyPjIwMTg8L1llYXI+PFJlY051bT43NzU1PC9SZWNOdW0+PHJlY29yZD48cmVjLW51bWJlcj43
NzU1PC9yZWMtbnVtYmVyPjxmb3JlaWduLWtleXM+PGtleSBhcHA9IkVOIiBkYi1pZD0idnBldjl6
ZnRpYWZ6cjVld3ZmNDVlcnJ0MndkNWVzdHRlc3A5IiB0aW1lc3RhbXA9IjE1MzkwMTI1MjIiPjc3
NTU8L2tleT48L2ZvcmVpZ24ta2V5cz48cmVmLXR5cGUgbmFtZT0iSm91cm5hbCBBcnRpY2xlIj4x
NzwvcmVmLXR5cGU+PGNvbnRyaWJ1dG9ycz48YXV0aG9ycz48YXV0aG9yPkdpbGxzLCBKLjwvYXV0
aG9yPjxhdXRob3I+TW9yZXQsIFIuPC9hdXRob3I+PGF1dGhvcj5aaGFuZywgWC48L2F1dGhvcj48
YXV0aG9yPk5lbHNvbiwgSi48L2F1dGhvcj48YXV0aG9yPk1hcmVzaCwgRy48L2F1dGhvcj48YXV0
aG9yPkhlbGxtZXJzLCBMLjwvYXV0aG9yPjxhdXRob3I+Q2FudGVyLCBELjwvYXV0aG9yPjxhdXRo
b3I+SHVkc29uLCBNLjwvYXV0aG9yPjxhdXRob3I+SGFsYXQsIFMuPC9hdXRob3I+PGF1dGhvcj5N
YXRyYW5hLCBNLjwvYXV0aG9yPjxhdXRob3I+TWFyaW5vLCBNLiBQLjwvYXV0aG9yPjxhdXRob3I+
UmVpc2VyLCBKLjwvYXV0aG9yPjxhdXRob3I+U2h1aCwgTS48L2F1dGhvcj48YXV0aG9yPkxhYm9y
ZGUsIEUuPC9hdXRob3I+PGF1dGhvcj5MYXRzaXMsIE0uPC9hdXRob3I+PGF1dGhvcj5UYWx3YXIs
IFMuPC9hdXRob3I+PGF1dGhvcj5CYXJkb3QsIFMuPC9hdXRob3I+PGF1dGhvcj5MaSwgTC48L2F1
dGhvcj48L2F1dGhvcnM+PC9jb250cmlidXRvcnM+PGF1dGgtYWRkcmVzcz5EZXBhcnRtZW50IG9m
IFVyb2xvZ3ksIE9jaHNuZXIgQ2xpbmljIEZvdW5kYXRpb24sIE5ldyBPcmxlYW5zLCBMQSwgVVNB
LiYjeEQ7SW5zdGl0dXRpb24gb2YgVHJhbnNsYXRpb25hbCBSZXNlYXJjaCwgT2Noc25lciBDbGlu
aWMgRm91bmRhdGlvbiwgTmV3IE9ybGVhbnMsIExBLCBVU0EuJiN4RDtDdXJyZW50IGFkZHJlc3M6
IE1lbW9yaWFsIFVyb2xvZ3kgQXNzb2NpYXRlcywgSG91c3RvbiwgVFgsIFVTQS4mI3hEO0RlcGFy
dG1lbnQgb2YgUGF0aG9sb2d5LCBPY2hzbmVyIENsaW5pYyBGb3VuZGF0aW9uLCBOZXcgT3JsZWFu
cywgTEEsIFVTQS4mI3hEO0RlcGFydG1lbnQgb2YgSGVtYXRvbG9neSBhbmQgT25jb2xvZ3ksIE9j
aHNuZXIgQ2xpbmljIEZvdW5kYXRpb24sIE5ldyBPcmxlYW5zLCBMQSwgVVNBLiYjeEQ7RGl2aXNp
b24gb2YgQ2VsbHVsYXIgYW5kIEdlbmUgVGhlcmFwaWVzLCBUaGUgQ2VudGVyIGZvciBCaW9sb2dp
Y3MgRXZhbHVhdGlvbiBhbmQgUmVzZWFyY2gsIFVTIEZvb2QgYW5kIERydWcgQWRtaW5pc3RyYXRp
b24sIFNpbHZlciBTcHJpbmcsIE1ELCBVU0EuPC9hdXRoLWFkZHJlc3M+PHRpdGxlcz48dGl0bGU+
QSBwYXRpZW50LWRlcml2ZWQgb3J0aG90b3BpYyB4ZW5vZ3JhZnQgbW9kZWwgZW5hYmxpbmcgaHVt
YW4gaGlnaC1ncmFkZSB1cm90aGVsaWFsIGNlbGwgY2FyY2lub21hIG9mIHRoZSBibGFkZGVyIHR1
bW9yIGltcGxhbnRhdGlvbiwgZ3Jvd3RoLCBhbmdpb2dlbmVzaXMsIGFuZCBtZXRhc3Rhc2lzPC90
aXRsZT48c2Vjb25kYXJ5LXRpdGxlPk9uY290YXJnZXQ8L3NlY29uZGFyeS10aXRsZT48L3RpdGxl
cz48cGVyaW9kaWNhbD48ZnVsbC10aXRsZT5PbmNvdGFyZ2V0PC9mdWxsLXRpdGxlPjwvcGVyaW9k
aWNhbD48cGFnZXM+MzI3MTgtMzI3Mjk8L3BhZ2VzPjx2b2x1bWU+OTwvdm9sdW1lPjxudW1iZXI+
NjY8L251bWJlcj48a2V5d29yZHM+PGtleXdvcmQ+aGlnaC1ncmFkZS9tdXNjbGUgaW52YXNpdmUg
dXJvdGhlbGlhbCBjZWxsIGNhcmNpbm9tYTwva2V5d29yZD48a2V5d29yZD5seW1waCBub2RlIHN0
cm9tYWwgY2VsbHM8L2tleXdvcmQ+PGtleXdvcmQ+cGF0aWVudC1kZXJpdmVkIG9ydGhvdG9waWMg
eGVub2dyYWZ0PC9rZXl3b3JkPjwva2V5d29yZHM+PGRhdGVzPjx5ZWFyPjIwMTg8L3llYXI+PHB1
Yi1kYXRlcz48ZGF0ZT5BdWcgMjQ8L2RhdGU+PC9wdWItZGF0ZXM+PC9kYXRlcz48aXNibj4xOTQ5
LTI1NTMgKEVsZWN0cm9uaWMpJiN4RDsxOTQ5LTI1NTMgKExpbmtpbmcpPC9pc2JuPjxhY2Nlc3Np
b24tbnVtPjMwMjIwOTc3PC9hY2Nlc3Npb24tbnVtPjx1cmxzPjxyZWxhdGVkLXVybHM+PHVybD5o
dHRwczovL3d3dy5uY2JpLm5sbS5uaWguZ292L3B1Ym1lZC8zMDIyMDk3NzwvdXJsPjx1cmw+aHR0
cHM6Ly93d3cubmNiaS5ubG0ubmloLmdvdi9wbWMvYXJ0aWNsZXMvUE1DNjEzNTY4OS9wZGYvb25j
b3RhcmdldC0wOS0zMjcxOC5wZGY8L3VybD48L3JlbGF0ZWQtdXJscz48L3VybHM+PGN1c3RvbTI+
UE1DNjEzNTY4OTwvY3VzdG9tMj48ZWxlY3Ryb25pYy1yZXNvdXJjZS1udW0+MTAuMTg2MzIvb25j
b3RhcmdldC4yNjAyNDwvZWxlY3Ryb25pYy1yZXNvdXJjZS1udW0+PC9yZWNvcmQ+PC9DaXRlPjwv
RW5kTm90ZT4A
</w:fldData>
        </w:fldChar>
      </w:r>
      <w:r w:rsidR="00E14BD8" w:rsidRPr="00AD1B71">
        <w:rPr>
          <w:szCs w:val="22"/>
        </w:rPr>
        <w:instrText xml:space="preserve"> ADDIN EN.CITE </w:instrText>
      </w:r>
      <w:r w:rsidR="00E14BD8" w:rsidRPr="00AD1B71">
        <w:rPr>
          <w:szCs w:val="22"/>
        </w:rPr>
        <w:fldChar w:fldCharType="begin">
          <w:fldData xml:space="preserve">PEVuZE5vdGU+PENpdGU+PEF1dGhvcj5NYXJnb2xpbjwvQXV0aG9yPjxZZWFyPjIwMTU8L1llYXI+
PFJlY051bT41NzE2PC9SZWNOdW0+PERpc3BsYXlUZXh0PjxzdHlsZSBmYWNlPSJzdXBlcnNjcmlw
dCI+MTIsMTM8L3N0eWxlPjwvRGlzcGxheVRleHQ+PHJlY29yZD48cmVjLW51bWJlcj41NzE2PC9y
ZWMtbnVtYmVyPjxmb3JlaWduLWtleXM+PGtleSBhcHA9IkVOIiBkYi1pZD0idnBldjl6ZnRpYWZ6
cjVld3ZmNDVlcnJ0MndkNWVzdHRlc3A5IiB0aW1lc3RhbXA9IjAiPjU3MTY8L2tleT48L2ZvcmVp
Z24ta2V5cz48cmVmLXR5cGUgbmFtZT0iSm91cm5hbCBBcnRpY2xlIj4xNzwvcmVmLXR5cGU+PGNv
bnRyaWJ1dG9ycz48YXV0aG9ycz48YXV0aG9yPk1hcmdvbGluLCBELiBBLjwvYXV0aG9yPjxhdXRo
b3I+TXllcnMsIFQuPC9hdXRob3I+PGF1dGhvcj5aaGFuZywgWC48L2F1dGhvcj48YXV0aG9yPkJl
cnRvbmksIEQuIE0uPC9hdXRob3I+PGF1dGhvcj5SZXV0ZXIsIEIuIEEuPC9hdXRob3I+PGF1dGhv
cj5PYm9raGFyZSwgSS48L2F1dGhvcj48YXV0aG9yPkJvcmdvdmFuLCBULjwvYXV0aG9yPjxhdXRo
b3I+R3JpbWVzLCBDLjwvYXV0aG9yPjxhdXRob3I+R3JlZW4sIEguPC9hdXRob3I+PGF1dGhvcj5E
cmlzY29sbCwgVC48L2F1dGhvcj48YXV0aG9yPkxlZSwgQy4gRy48L2F1dGhvcj48YXV0aG9yPkRh
dmlzLCBOLiBLLjwvYXV0aG9yPjxhdXRob3I+TGksIEwuPC9hdXRob3I+PC9hdXRob3JzPjwvY29u
dHJpYnV0b3JzPjxhdXRoLWFkZHJlc3M+KkRlcGFydG1lbnQgb2YgQ29sb24gUmVjdGFsIFN1cmdl
cnksIERlcGFydG1lbnQgb2YgUGF0aG9sb2d5LCBhbmQgTGFib3JhdG9yeSBvZiBUcmFuc2xhdGlv
bmFsIENhbmNlciBSZXNlYXJjaCwgT2Noc25lciBIZWFsdGggU3lzdGVtLCBOZXcgT3JsZWFucywg
TG91aXNpYW5hLCBVU0E7IGFuZCBPY2hzbmVyIENsaW5pYyBTY2hvb2wsIFVuaXZlcnNpdHkgUXVl
ZW5zbGFuZCBTY2hvb2wgb2YgTWVkaWNpbmUsIEJyaXNiYW5lLCBRdWVlbnNsYW5kLCBBdXN0cmFs
aWEuJiN4RDsqRGVwYXJ0bWVudCBvZiBDb2xvbiBSZWN0YWwgU3VyZ2VyeSwgRGVwYXJ0bWVudCBv
ZiBQYXRob2xvZ3ksIGFuZCBMYWJvcmF0b3J5IG9mIFRyYW5zbGF0aW9uYWwgQ2FuY2VyIFJlc2Vh
cmNoLCBPY2hzbmVyIEhlYWx0aCBTeXN0ZW0sIE5ldyBPcmxlYW5zLCBMb3Vpc2lhbmEsIFVTQTsg
YW5kIE9jaHNuZXIgQ2xpbmljIFNjaG9vbCwgVW5pdmVyc2l0eSBRdWVlbnNsYW5kIFNjaG9vbCBv
ZiBNZWRpY2luZSwgQnJpc2JhbmUsIFF1ZWVuc2xhbmQsIEF1c3RyYWxpYSBsbGlAb2Noc25lci5v
cmcuPC9hdXRoLWFkZHJlc3M+PHRpdGxlcz48dGl0bGU+VGhlIGNyaXRpY2FsIHJvbGVzIG9mIHR1
bW9yLWluaXRpYXRpbmcgY2VsbHMgYW5kIHRoZSBseW1waCBub2RlIHN0cm9tYWwgbWljcm9lbnZp
cm9ubWVudCBpbiBodW1hbiBjb2xvcmVjdGFsIGNhbmNlciBleHRyYW5vZGFsIG1ldGFzdGFzaXMg
dXNpbmcgYSB1bmlxdWUgaHVtYW5pemVkIG9ydGhvdG9waWMgbW91c2UgbW9kZWw8L3RpdGxlPjxz
ZWNvbmRhcnktdGl0bGU+RkFTRUIgSjwvc2Vjb25kYXJ5LXRpdGxlPjxhbHQtdGl0bGU+RkFTRUIg
am91cm5hbCA6IG9mZmljaWFsIHB1YmxpY2F0aW9uIG9mIHRoZSBGZWRlcmF0aW9uIG9mIEFtZXJp
Y2FuIFNvY2lldGllcyBmb3IgRXhwZXJpbWVudGFsIEJpb2xvZ3k8L2FsdC10aXRsZT48L3RpdGxl
cz48cGVyaW9kaWNhbD48ZnVsbC10aXRsZT5GQVNFQiBKPC9mdWxsLXRpdGxlPjwvcGVyaW9kaWNh
bD48cGFnZXM+MzU3MS04MTwvcGFnZXM+PHZvbHVtZT4yOTwvdm9sdW1lPjxudW1iZXI+ODwvbnVt
YmVyPjxlZGl0aW9uPjIwMTUvMDUvMTM8L2VkaXRpb24+PGtleXdvcmRzPjxrZXl3b3JkPkFuaW1h
bHM8L2tleXdvcmQ+PGtleXdvcmQ+QW50aWdlbnMsIENEL21ldGFib2xpc208L2tleXdvcmQ+PGtl
eXdvcmQ+Q2VsbCBMaW5lLCBUdW1vcjwva2V5d29yZD48a2V5d29yZD5DZWxsIE1vdmVtZW50L3Bo
eXNpb2xvZ3k8L2tleXdvcmQ+PGtleXdvcmQ+Q2VsbHVsYXIgTWljcm9lbnZpcm9ubWVudC8qcGh5
c2lvbG9neTwva2V5d29yZD48a2V5d29yZD5DaGVtb2tpbmUgQ1hDTDEyL21ldGFib2xpc208L2tl
eXdvcmQ+PGtleXdvcmQ+Q29sb3JlY3RhbCBOZW9wbGFzbXMvbWV0YWJvbGlzbS8qcGF0aG9sb2d5
PC9rZXl3b3JkPjxrZXl3b3JkPkRpc2Vhc2UgTW9kZWxzLCBBbmltYWw8L2tleXdvcmQ+PGtleXdv
cmQ+R2x5Y29wcm90ZWlucy9tZXRhYm9saXNtPC9rZXl3b3JkPjxrZXl3b3JkPkhUMjkgQ2VsbHM8
L2tleXdvcmQ+PGtleXdvcmQ+SHVtYW5zPC9rZXl3b3JkPjxrZXl3b3JkPkx5bXBoIE5vZGVzL21l
dGFib2xpc20vKnBhdGhvbG9neTwva2V5d29yZD48a2V5d29yZD5MeW1waGF0aWMgTWV0YXN0YXNp
cy8qcGF0aG9sb2d5PC9rZXl3b3JkPjxrZXl3b3JkPk1pY2U8L2tleXdvcmQ+PGtleXdvcmQ+TWlj
ZSwgSW5icmVkIE5PRDwva2V5d29yZD48a2V5d29yZD5NaWNlLCBTQ0lEPC9rZXl3b3JkPjxrZXl3
b3JkPk5lb3BsYXN0aWMgU3RlbSBDZWxscy9tZXRhYm9saXNtLypwYXRob2xvZ3k8L2tleXdvcmQ+
PGtleXdvcmQ+UGVwdGlkZXMvbWV0YWJvbGlzbTwva2V5d29yZD48a2V5d29yZD5SZWNlcHRvcnMs
IENYQ1I0L21ldGFib2xpc208L2tleXdvcmQ+PGtleXdvcmQ+U3Ryb21hbCBDZWxscy9tZXRhYm9s
aXNtLypwYXRob2xvZ3k8L2tleXdvcmQ+PGtleXdvcmQ+SEsgY2VsbDwva2V5d29yZD48a2V5d29y
ZD5jYW5jZXIgc3RlbSBjZWxsPC9rZXl3b3JkPjxrZXl3b3JkPmludHJhcmVjdGFsIGluamVjdGlv
bjwva2V5d29yZD48a2V5d29yZD54ZW5vZ3JhZnQ8L2tleXdvcmQ+PC9rZXl3b3Jkcz48ZGF0ZXM+
PHllYXI+MjAxNTwveWVhcj48cHViLWRhdGVzPjxkYXRlPkF1ZzwvZGF0ZT48L3B1Yi1kYXRlcz48
L2RhdGVzPjxpc2JuPjE1MzAtNjg2MCAoRWxlY3Ryb25pYykmI3hEOzA4OTItNjYzOCAoTGlua2lu
Zyk8L2lzYm4+PGFjY2Vzc2lvbi1udW0+MjU5NjI2NTU8L2FjY2Vzc2lvbi1udW0+PHVybHM+PHJl
bGF0ZWQtdXJscz48dXJsPmh0dHA6Ly93d3cubmNiaS5ubG0ubmloLmdvdi9wdWJtZWQvMjU5NjI2
NTU8L3VybD48L3JlbGF0ZWQtdXJscz48L3VybHM+PGVsZWN0cm9uaWMtcmVzb3VyY2UtbnVtPjEw
LjEwOTYvZmouMTQtMjY4OTM4PC9lbGVjdHJvbmljLXJlc291cmNlLW51bT48bGFuZ3VhZ2U+ZW5n
PC9sYW5ndWFnZT48L3JlY29yZD48L0NpdGU+PENpdGU+PEF1dGhvcj5HaWxsczwvQXV0aG9yPjxZ
ZWFyPjIwMTg8L1llYXI+PFJlY051bT43NzU1PC9SZWNOdW0+PHJlY29yZD48cmVjLW51bWJlcj43
NzU1PC9yZWMtbnVtYmVyPjxmb3JlaWduLWtleXM+PGtleSBhcHA9IkVOIiBkYi1pZD0idnBldjl6
ZnRpYWZ6cjVld3ZmNDVlcnJ0MndkNWVzdHRlc3A5IiB0aW1lc3RhbXA9IjE1MzkwMTI1MjIiPjc3
NTU8L2tleT48L2ZvcmVpZ24ta2V5cz48cmVmLXR5cGUgbmFtZT0iSm91cm5hbCBBcnRpY2xlIj4x
NzwvcmVmLXR5cGU+PGNvbnRyaWJ1dG9ycz48YXV0aG9ycz48YXV0aG9yPkdpbGxzLCBKLjwvYXV0
aG9yPjxhdXRob3I+TW9yZXQsIFIuPC9hdXRob3I+PGF1dGhvcj5aaGFuZywgWC48L2F1dGhvcj48
YXV0aG9yPk5lbHNvbiwgSi48L2F1dGhvcj48YXV0aG9yPk1hcmVzaCwgRy48L2F1dGhvcj48YXV0
aG9yPkhlbGxtZXJzLCBMLjwvYXV0aG9yPjxhdXRob3I+Q2FudGVyLCBELjwvYXV0aG9yPjxhdXRo
b3I+SHVkc29uLCBNLjwvYXV0aG9yPjxhdXRob3I+SGFsYXQsIFMuPC9hdXRob3I+PGF1dGhvcj5N
YXRyYW5hLCBNLjwvYXV0aG9yPjxhdXRob3I+TWFyaW5vLCBNLiBQLjwvYXV0aG9yPjxhdXRob3I+
UmVpc2VyLCBKLjwvYXV0aG9yPjxhdXRob3I+U2h1aCwgTS48L2F1dGhvcj48YXV0aG9yPkxhYm9y
ZGUsIEUuPC9hdXRob3I+PGF1dGhvcj5MYXRzaXMsIE0uPC9hdXRob3I+PGF1dGhvcj5UYWx3YXIs
IFMuPC9hdXRob3I+PGF1dGhvcj5CYXJkb3QsIFMuPC9hdXRob3I+PGF1dGhvcj5MaSwgTC48L2F1
dGhvcj48L2F1dGhvcnM+PC9jb250cmlidXRvcnM+PGF1dGgtYWRkcmVzcz5EZXBhcnRtZW50IG9m
IFVyb2xvZ3ksIE9jaHNuZXIgQ2xpbmljIEZvdW5kYXRpb24sIE5ldyBPcmxlYW5zLCBMQSwgVVNB
LiYjeEQ7SW5zdGl0dXRpb24gb2YgVHJhbnNsYXRpb25hbCBSZXNlYXJjaCwgT2Noc25lciBDbGlu
aWMgRm91bmRhdGlvbiwgTmV3IE9ybGVhbnMsIExBLCBVU0EuJiN4RDtDdXJyZW50IGFkZHJlc3M6
IE1lbW9yaWFsIFVyb2xvZ3kgQXNzb2NpYXRlcywgSG91c3RvbiwgVFgsIFVTQS4mI3hEO0RlcGFy
dG1lbnQgb2YgUGF0aG9sb2d5LCBPY2hzbmVyIENsaW5pYyBGb3VuZGF0aW9uLCBOZXcgT3JsZWFu
cywgTEEsIFVTQS4mI3hEO0RlcGFydG1lbnQgb2YgSGVtYXRvbG9neSBhbmQgT25jb2xvZ3ksIE9j
aHNuZXIgQ2xpbmljIEZvdW5kYXRpb24sIE5ldyBPcmxlYW5zLCBMQSwgVVNBLiYjeEQ7RGl2aXNp
b24gb2YgQ2VsbHVsYXIgYW5kIEdlbmUgVGhlcmFwaWVzLCBUaGUgQ2VudGVyIGZvciBCaW9sb2dp
Y3MgRXZhbHVhdGlvbiBhbmQgUmVzZWFyY2gsIFVTIEZvb2QgYW5kIERydWcgQWRtaW5pc3RyYXRp
b24sIFNpbHZlciBTcHJpbmcsIE1ELCBVU0EuPC9hdXRoLWFkZHJlc3M+PHRpdGxlcz48dGl0bGU+
QSBwYXRpZW50LWRlcml2ZWQgb3J0aG90b3BpYyB4ZW5vZ3JhZnQgbW9kZWwgZW5hYmxpbmcgaHVt
YW4gaGlnaC1ncmFkZSB1cm90aGVsaWFsIGNlbGwgY2FyY2lub21hIG9mIHRoZSBibGFkZGVyIHR1
bW9yIGltcGxhbnRhdGlvbiwgZ3Jvd3RoLCBhbmdpb2dlbmVzaXMsIGFuZCBtZXRhc3Rhc2lzPC90
aXRsZT48c2Vjb25kYXJ5LXRpdGxlPk9uY290YXJnZXQ8L3NlY29uZGFyeS10aXRsZT48L3RpdGxl
cz48cGVyaW9kaWNhbD48ZnVsbC10aXRsZT5PbmNvdGFyZ2V0PC9mdWxsLXRpdGxlPjwvcGVyaW9k
aWNhbD48cGFnZXM+MzI3MTgtMzI3Mjk8L3BhZ2VzPjx2b2x1bWU+OTwvdm9sdW1lPjxudW1iZXI+
NjY8L251bWJlcj48a2V5d29yZHM+PGtleXdvcmQ+aGlnaC1ncmFkZS9tdXNjbGUgaW52YXNpdmUg
dXJvdGhlbGlhbCBjZWxsIGNhcmNpbm9tYTwva2V5d29yZD48a2V5d29yZD5seW1waCBub2RlIHN0
cm9tYWwgY2VsbHM8L2tleXdvcmQ+PGtleXdvcmQ+cGF0aWVudC1kZXJpdmVkIG9ydGhvdG9waWMg
eGVub2dyYWZ0PC9rZXl3b3JkPjwva2V5d29yZHM+PGRhdGVzPjx5ZWFyPjIwMTg8L3llYXI+PHB1
Yi1kYXRlcz48ZGF0ZT5BdWcgMjQ8L2RhdGU+PC9wdWItZGF0ZXM+PC9kYXRlcz48aXNibj4xOTQ5
LTI1NTMgKEVsZWN0cm9uaWMpJiN4RDsxOTQ5LTI1NTMgKExpbmtpbmcpPC9pc2JuPjxhY2Nlc3Np
b24tbnVtPjMwMjIwOTc3PC9hY2Nlc3Npb24tbnVtPjx1cmxzPjxyZWxhdGVkLXVybHM+PHVybD5o
dHRwczovL3d3dy5uY2JpLm5sbS5uaWguZ292L3B1Ym1lZC8zMDIyMDk3NzwvdXJsPjx1cmw+aHR0
cHM6Ly93d3cubmNiaS5ubG0ubmloLmdvdi9wbWMvYXJ0aWNsZXMvUE1DNjEzNTY4OS9wZGYvb25j
b3RhcmdldC0wOS0zMjcxOC5wZGY8L3VybD48L3JlbGF0ZWQtdXJscz48L3VybHM+PGN1c3RvbTI+
UE1DNjEzNTY4OTwvY3VzdG9tMj48ZWxlY3Ryb25pYy1yZXNvdXJjZS1udW0+MTAuMTg2MzIvb25j
b3RhcmdldC4yNjAyNDwvZWxlY3Ryb25pYy1yZXNvdXJjZS1udW0+PC9yZWNvcmQ+PC9DaXRlPjwv
RW5kTm90ZT4A
</w:fldData>
        </w:fldChar>
      </w:r>
      <w:r w:rsidR="00E14BD8" w:rsidRPr="00AD1B71">
        <w:rPr>
          <w:szCs w:val="22"/>
        </w:rPr>
        <w:instrText xml:space="preserve"> ADDIN EN.CITE.DATA </w:instrText>
      </w:r>
      <w:r w:rsidR="00E14BD8" w:rsidRPr="00AD1B71">
        <w:rPr>
          <w:szCs w:val="22"/>
        </w:rPr>
      </w:r>
      <w:r w:rsidR="00E14BD8" w:rsidRPr="00AD1B71">
        <w:rPr>
          <w:szCs w:val="22"/>
        </w:rPr>
        <w:fldChar w:fldCharType="end"/>
      </w:r>
      <w:r w:rsidR="00E14BD8" w:rsidRPr="00AD1B71">
        <w:rPr>
          <w:szCs w:val="22"/>
        </w:rPr>
      </w:r>
      <w:r w:rsidR="00E14BD8" w:rsidRPr="00AD1B71">
        <w:rPr>
          <w:szCs w:val="22"/>
        </w:rPr>
        <w:fldChar w:fldCharType="separate"/>
      </w:r>
      <w:r w:rsidR="00E14BD8" w:rsidRPr="00AD1B71">
        <w:rPr>
          <w:szCs w:val="22"/>
          <w:vertAlign w:val="superscript"/>
        </w:rPr>
        <w:t>12,13</w:t>
      </w:r>
      <w:r w:rsidR="00E14BD8" w:rsidRPr="00AD1B71">
        <w:rPr>
          <w:szCs w:val="22"/>
        </w:rPr>
        <w:fldChar w:fldCharType="end"/>
      </w:r>
      <w:r w:rsidRPr="00AD1B71">
        <w:rPr>
          <w:szCs w:val="22"/>
        </w:rPr>
        <w:t>.</w:t>
      </w:r>
    </w:p>
    <w:bookmarkEnd w:id="12"/>
    <w:p w14:paraId="6F509021" w14:textId="77777777" w:rsidR="00DB68FB" w:rsidRPr="00AD1B71" w:rsidRDefault="00DB68FB" w:rsidP="00EC2539">
      <w:pPr>
        <w:widowControl/>
        <w:rPr>
          <w:szCs w:val="22"/>
        </w:rPr>
      </w:pPr>
      <w:r w:rsidRPr="00AD1B71">
        <w:rPr>
          <w:szCs w:val="22"/>
        </w:rPr>
        <w:tab/>
      </w:r>
    </w:p>
    <w:p w14:paraId="00B64498" w14:textId="167EA16C" w:rsidR="00DB68FB" w:rsidRPr="00AD1B71" w:rsidRDefault="00DB68FB" w:rsidP="00EC2539">
      <w:pPr>
        <w:widowControl/>
        <w:rPr>
          <w:szCs w:val="22"/>
        </w:rPr>
      </w:pPr>
      <w:r w:rsidRPr="00AD1B71">
        <w:rPr>
          <w:szCs w:val="22"/>
        </w:rPr>
        <w:t xml:space="preserve">Developing </w:t>
      </w:r>
      <w:bookmarkStart w:id="13" w:name="_Hlk516664443"/>
      <w:r w:rsidR="00800370" w:rsidRPr="00AD1B71">
        <w:rPr>
          <w:szCs w:val="22"/>
        </w:rPr>
        <w:t>PDOX</w:t>
      </w:r>
      <w:r w:rsidRPr="00AD1B71">
        <w:rPr>
          <w:szCs w:val="22"/>
        </w:rPr>
        <w:t xml:space="preserve"> model</w:t>
      </w:r>
      <w:r w:rsidR="00800370" w:rsidRPr="00AD1B71">
        <w:rPr>
          <w:szCs w:val="22"/>
        </w:rPr>
        <w:t>s</w:t>
      </w:r>
      <w:r w:rsidRPr="00AD1B71">
        <w:rPr>
          <w:szCs w:val="22"/>
        </w:rPr>
        <w:t xml:space="preserve"> </w:t>
      </w:r>
      <w:bookmarkEnd w:id="13"/>
      <w:r w:rsidRPr="00AD1B71">
        <w:rPr>
          <w:szCs w:val="22"/>
        </w:rPr>
        <w:t>provides an important platform for translational cancer research</w:t>
      </w:r>
      <w:r w:rsidR="00E14BD8" w:rsidRPr="00AD1B71">
        <w:rPr>
          <w:szCs w:val="22"/>
        </w:rPr>
        <w:fldChar w:fldCharType="begin">
          <w:fldData xml:space="preserve">PEVuZE5vdGU+PENpdGU+PEF1dGhvcj5IaWRhbGdvPC9BdXRob3I+PFllYXI+MjAxNDwvWWVhcj48
UmVjTnVtPjUxNjA8L1JlY051bT48RGlzcGxheVRleHQ+PHN0eWxlIGZhY2U9InN1cGVyc2NyaXB0
Ij4xNCwxNTwvc3R5bGU+PC9EaXNwbGF5VGV4dD48cmVjb3JkPjxyZWMtbnVtYmVyPjUxNjA8L3Jl
Yy1udW1iZXI+PGZvcmVpZ24ta2V5cz48a2V5IGFwcD0iRU4iIGRiLWlkPSJ2cGV2OXpmdGlhZnpy
NWV3dmY0NWVycnQyd2Q1ZXN0dGVzcDkiIHRpbWVzdGFtcD0iMCI+NTE2MDwva2V5PjwvZm9yZWln
bi1rZXlzPjxyZWYtdHlwZSBuYW1lPSJKb3VybmFsIEFydGljbGUiPjE3PC9yZWYtdHlwZT48Y29u
dHJpYnV0b3JzPjxhdXRob3JzPjxhdXRob3I+SGlkYWxnbywgTS48L2F1dGhvcj48YXV0aG9yPkFt
YW50LCBGLjwvYXV0aG9yPjxhdXRob3I+QmlhbmtpbiwgQS4gVi48L2F1dGhvcj48YXV0aG9yPkJ1
ZGluc2thLCBFLjwvYXV0aG9yPjxhdXRob3I+QnlybmUsIEEuIFQuPC9hdXRob3I+PGF1dGhvcj5D
YWxkYXMsIEMuPC9hdXRob3I+PGF1dGhvcj5DbGFya2UsIFIuIEIuPC9hdXRob3I+PGF1dGhvcj5k
ZSBKb25nLCBTLjwvYXV0aG9yPjxhdXRob3I+Sm9ua2VycywgSi48L2F1dGhvcj48YXV0aG9yPk1h
ZWxhbmRzbW8sIEcuIE0uPC9hdXRob3I+PGF1dGhvcj5Sb21hbi1Sb21hbiwgUy48L2F1dGhvcj48
YXV0aG9yPlNlb2FuZSwgSi48L2F1dGhvcj48YXV0aG9yPlRydXNvbGlubywgTC48L2F1dGhvcj48
YXV0aG9yPlZpbGxhbnVldmEsIEEuPC9hdXRob3I+PC9hdXRob3JzPjwvY29udHJpYnV0b3JzPjxh
dXRoLWFkZHJlc3M+Q2VudHJvIE5hY2lvbmFsIGRlIEludmVzdGlnYWNpb25lcyBPbmNvbG9naWNh
cywgTWFkcmlkOyBtaGlkYWxnb0BjbmlvLmVzLiYjeEQ7S2F0aG9saWVrZSBVbml2ZXJzaXRlaXQg
TGV1dmVuLCBMZXV2ZW4sIEJlbGdpdW07JiN4RDtXb2xmc29uIFdvaGwgQ2FuY2VyIFJlc2VhcmNo
IENlbnRyZSwgSW5zdGl0dXRlIG9mIENhbmNlciBTY2llbmNlcywgVW5pdmVyc2l0eSBvZiBHbGFz
Z293LCBHbGFzZ293OyYjeEQ7TWFzYXJ5ayBVbml2ZXJzaXR5LCBCcm5vLCBDemVjaCBSZXB1Ymxp
YzsmI3hEO1JveWFsIENvbGxlZ2Ugb2YgU3VyZ2VvbnMgaW4gSXJlbGFuZCwgRHVibGluLCBJcmVs
YW5kOyYjeEQ7Q2FtYnJpZGdlIENhbmNlciBDZW50cmUsIENhbWJyaWRnZTsmI3hEO0JyZWFrdGhy
b3VnaCBCcmVhc3QgQ2FuY2VyIFVuaXQsIEluc3RpdHV0ZSBvZiBDYW5jZXIgU2NpZW5jZXMsIFVu
aXZlcnNpdHkgb2YgTWFuY2hlc3RlciwgTWFuY2hlc3RlciwgVW5pdGVkIEtpbmdkb207JiN4RDtV
bml2ZXJzaXR5IE1lZGljYWwgQ2VudHJlIEdyb25pbmdlbiwgR3JvbmluZ2VuOyYjeEQ7VGhlIE5l
dGhlcmxhbmRzIENhbmNlciBJbnN0aXR1dGUsIEFtc3RlcmRhbSwgdGhlIE5ldGhlcmxhbmRzOyYj
eEQ7T3NsbyBVbml2ZXJzaXR5IEhvc3BpdGFsLCBPc2xvLCBOb3J3YXk7JiN4RDtJbnN0aXR1dCBD
dXJpZSwgUGFyaXMsIEZyYW5jZTsmI3hEO1ZhbGwgZCZhcG9zO0hlYnJvbiBJbnN0aXR1dGUgb2Yg
T25jb2xvZ3k7JiN4RDtDYW5kaW9sbyBDYW5jZXIgSW5zdGl0dXRlIC0gRlBPIElSQ0NTOyBhbmQg
RGVwYXJ0bWVudCBvZiBPbmNvbG9neSwgVW5pdmVyc2l0eSBvZiBUb3Jpbm8sIENhbmRpb2xvLCBU
b3Jpbm8sIEl0YWx5LiYjeEQ7Q2F0YWxhbiBJbnN0aXR1dGUgb2YgT25jb2xvZ3ktQmVsbHZpdGdl
IEJpb21lZGljYWwgUmVzZWFyY2ggSW5zdGl0dXRlLCBMJmFwb3M7SG9zcGl0YWxldCBkZSBMbG9i
cmVnYXQsIEJhcmNlbG9uYSwgU3BhaW47PC9hdXRoLWFkZHJlc3M+PHRpdGxlcz48dGl0bGU+UGF0
aWVudC1kZXJpdmVkIHhlbm9ncmFmdCBtb2RlbHM6IGFuIGVtZXJnaW5nIHBsYXRmb3JtIGZvciB0
cmFuc2xhdGlvbmFsIGNhbmNlciByZXNlYXJjaDwvdGl0bGU+PHNlY29uZGFyeS10aXRsZT5DYW5j
ZXIgRGlzY292PC9zZWNvbmRhcnktdGl0bGU+PGFsdC10aXRsZT5DYW5jZXIgZGlzY292ZXJ5PC9h
bHQtdGl0bGU+PC90aXRsZXM+PHBlcmlvZGljYWw+PGZ1bGwtdGl0bGU+Q2FuY2VyIERpc2Nvdjwv
ZnVsbC10aXRsZT48L3BlcmlvZGljYWw+PHBhZ2VzPjk5OC0xMDEzPC9wYWdlcz48dm9sdW1lPjQ8
L3ZvbHVtZT48bnVtYmVyPjk8L251bWJlcj48ZWRpdGlvbj4yMDE0LzA5LzA0PC9lZGl0aW9uPjxk
YXRlcz48eWVhcj4yMDE0PC95ZWFyPjxwdWItZGF0ZXM+PGRhdGU+U2VwPC9kYXRlPjwvcHViLWRh
dGVzPjwvZGF0ZXM+PGlzYm4+MjE1OS04MjkwIChFbGVjdHJvbmljKSYjeEQ7MjE1OS04Mjc0IChM
aW5raW5nKTwvaXNibj48YWNjZXNzaW9uLW51bT4yNTE4NTE5MDwvYWNjZXNzaW9uLW51bT48d29y
ay10eXBlPlJldmlldzwvd29yay10eXBlPjx1cmxzPjxyZWxhdGVkLXVybHM+PHVybD5odHRwOi8v
d3d3Lm5jYmkubmxtLm5paC5nb3YvcHVibWVkLzI1MTg1MTkwPC91cmw+PHVybD5odHRwOi8vY2Fu
Y2VyZGlzY292ZXJ5LmFhY3Jqb3VybmFscy5vcmcvY29udGVudC80LzkvOTk4Lmxvbmc8L3VybD48
dXJsPmh0dHA6Ly9jYW5jZXJkaXNjb3ZlcnkuYWFjcmpvdXJuYWxzLm9yZy9jb250ZW50LzQvOS85
OTg8L3VybD48L3JlbGF0ZWQtdXJscz48L3VybHM+PGN1c3RvbTI+NDE2NzYwODwvY3VzdG9tMj48
ZWxlY3Ryb25pYy1yZXNvdXJjZS1udW0+MTAuMTE1OC8yMTU5LTgyOTAuQ0QtMTQtMDAwMTwvZWxl
Y3Ryb25pYy1yZXNvdXJjZS1udW0+PGxhbmd1YWdlPkVuZzwvbGFuZ3VhZ2U+PC9yZWNvcmQ+PC9D
aXRlPjxDaXRlPjxBdXRob3I+SGlyb3NoaW1hPC9BdXRob3I+PFllYXI+MjAxNjwvWWVhcj48UmVj
TnVtPjY4NDE8L1JlY051bT48cmVjb3JkPjxyZWMtbnVtYmVyPjY4NDE8L3JlYy1udW1iZXI+PGZv
cmVpZ24ta2V5cz48a2V5IGFwcD0iRU4iIGRiLWlkPSJ2cGV2OXpmdGlhZnpyNWV3dmY0NWVycnQy
d2Q1ZXN0dGVzcDkiIHRpbWVzdGFtcD0iMTQ5MzA2NzcxNyI+Njg0MTwva2V5PjwvZm9yZWlnbi1r
ZXlzPjxyZWYtdHlwZSBuYW1lPSJKb3VybmFsIEFydGljbGUiPjE3PC9yZWYtdHlwZT48Y29udHJp
YnV0b3JzPjxhdXRob3JzPjxhdXRob3I+SGlyb3NoaW1hLCBZLjwvYXV0aG9yPjxhdXRob3I+TWFh
d3ksIEEuPC9hdXRob3I+PGF1dGhvcj5aaGFuZywgWS48L2F1dGhvcj48YXV0aG9yPlpoYW5nLCBO
LjwvYXV0aG9yPjxhdXRob3I+TXVyYWthbWksIFQuPC9hdXRob3I+PGF1dGhvcj5DaGlzaGltYSwg
VC48L2F1dGhvcj48YXV0aG9yPlRhbmFrYSwgSy48L2F1dGhvcj48YXV0aG9yPkljaGlrYXdhLCBZ
LjwvYXV0aG9yPjxhdXRob3I+Qm91dmV0LCBNLjwvYXV0aG9yPjxhdXRob3I+RW5kbywgSS48L2F1
dGhvcj48YXV0aG9yPkhvZmZtYW4sIFIuIE0uPC9hdXRob3I+PC9hdXRob3JzPjwvY29udHJpYnV0
b3JzPjxhdXRoLWFkZHJlc3M+QW50aUNhbmNlciwgSW5jLiwgU2FuIERpZWdvLCBDQSwgVVNBLiYj
eEQ7RGVwYXJ0bWVudCBvZiBTdXJnZXJ5LCBVbml2ZXJzaXR5IG9mIENhbGlmb3JuaWEgU2FuIERp
ZWdvLCBTYW4gRGllZ28sIENBLCBVU0EuJiN4RDtZb2tvaGFtYSBDaXR5IFVuaXZlcnNpdHkgR3Jh
ZHVhdGUgU2Nob29sIG9mIE1lZGljaW5lLCBZb2tvaGFtYSwgSmFwYW4uPC9hdXRoLWFkZHJlc3M+
PHRpdGxlcz48dGl0bGU+UGF0aWVudC1kZXJpdmVkIG1vdXNlIG1vZGVscyBvZiBjYW5jZXIgbmVl
ZCB0byBiZSBvcnRob3RvcGljIGluIG9yZGVyIHRvIGV2YWx1YXRlIHRhcmdldGVkIGFudGktbWV0
YXN0YXRpYyB0aGVyYXB5PC90aXRsZT48c2Vjb25kYXJ5LXRpdGxlPk9uY290YXJnZXQ8L3NlY29u
ZGFyeS10aXRsZT48L3RpdGxlcz48cGVyaW9kaWNhbD48ZnVsbC10aXRsZT5PbmNvdGFyZ2V0PC9m
dWxsLXRpdGxlPjwvcGVyaW9kaWNhbD48cGFnZXM+NzE2OTYtNzE3MDI8L3BhZ2VzPjx2b2x1bWU+
Nzwvdm9sdW1lPjxudW1iZXI+NDQ8L251bWJlcj48a2V5d29yZHM+PGtleXdvcmQ+UGRveDwva2V5
d29yZD48a2V5d29yZD5jZXJ2aWNhbCBjYW5jZXI8L2tleXdvcmQ+PGtleXdvcmQ+bnVkZSBtb3Vz
ZTwva2V5d29yZD48a2V5d29yZD5wcmltYXJ5IHR1bW9yPC9rZXl3b3JkPjxrZXl3b3JkPnBhdGll
bnQtZGVyaXZlZCBvcnRob3RvcGljIHhlbm9ncmFmdDwva2V5d29yZD48L2tleXdvcmRzPjxkYXRl
cz48eWVhcj4yMDE2PC95ZWFyPjxwdWItZGF0ZXM+PGRhdGU+Tm92IDAxPC9kYXRlPjwvcHViLWRh
dGVzPjwvZGF0ZXM+PGlzYm4+MTk0OS0yNTUzIChFbGVjdHJvbmljKSYjeEQ7MTk0OS0yNTUzIChM
aW5raW5nKTwvaXNibj48YWNjZXNzaW9uLW51bT4yNzc2NTkzNDwvYWNjZXNzaW9uLW51bT48dXJs
cz48cmVsYXRlZC11cmxzPjx1cmw+aHR0cHM6Ly93d3cubmNiaS5ubG0ubmloLmdvdi9wdWJtZWQv
Mjc3NjU5MzQ8L3VybD48dXJsPmh0dHBzOi8vd3d3Lm5jYmkubmxtLm5paC5nb3YvcG1jL2FydGlj
bGVzL1BNQzUzNDIxMTIvcGRmL29uY290YXJnZXQtMDctNzE2OTYucGRmPC91cmw+PC9yZWxhdGVk
LXVybHM+PC91cmxzPjxjdXN0b20yPlBNQzUzNDIxMTI8L2N1c3RvbTI+PGVsZWN0cm9uaWMtcmVz
b3VyY2UtbnVtPjEwLjE4NjMyL29uY290YXJnZXQuMTIzMjI8L2VsZWN0cm9uaWMtcmVzb3VyY2Ut
bnVtPjwvcmVjb3JkPjwvQ2l0ZT48L0VuZE5vdGU+
</w:fldData>
        </w:fldChar>
      </w:r>
      <w:r w:rsidR="009479F1">
        <w:rPr>
          <w:szCs w:val="22"/>
        </w:rPr>
        <w:instrText xml:space="preserve"> ADDIN EN.CITE </w:instrText>
      </w:r>
      <w:r w:rsidR="009479F1">
        <w:rPr>
          <w:szCs w:val="22"/>
        </w:rPr>
        <w:fldChar w:fldCharType="begin">
          <w:fldData xml:space="preserve">PEVuZE5vdGU+PENpdGU+PEF1dGhvcj5IaWRhbGdvPC9BdXRob3I+PFllYXI+MjAxNDwvWWVhcj48
UmVjTnVtPjUxNjA8L1JlY051bT48RGlzcGxheVRleHQ+PHN0eWxlIGZhY2U9InN1cGVyc2NyaXB0
Ij4xNCwxNTwvc3R5bGU+PC9EaXNwbGF5VGV4dD48cmVjb3JkPjxyZWMtbnVtYmVyPjUxNjA8L3Jl
Yy1udW1iZXI+PGZvcmVpZ24ta2V5cz48a2V5IGFwcD0iRU4iIGRiLWlkPSJ2cGV2OXpmdGlhZnpy
NWV3dmY0NWVycnQyd2Q1ZXN0dGVzcDkiIHRpbWVzdGFtcD0iMCI+NTE2MDwva2V5PjwvZm9yZWln
bi1rZXlzPjxyZWYtdHlwZSBuYW1lPSJKb3VybmFsIEFydGljbGUiPjE3PC9yZWYtdHlwZT48Y29u
dHJpYnV0b3JzPjxhdXRob3JzPjxhdXRob3I+SGlkYWxnbywgTS48L2F1dGhvcj48YXV0aG9yPkFt
YW50LCBGLjwvYXV0aG9yPjxhdXRob3I+QmlhbmtpbiwgQS4gVi48L2F1dGhvcj48YXV0aG9yPkJ1
ZGluc2thLCBFLjwvYXV0aG9yPjxhdXRob3I+QnlybmUsIEEuIFQuPC9hdXRob3I+PGF1dGhvcj5D
YWxkYXMsIEMuPC9hdXRob3I+PGF1dGhvcj5DbGFya2UsIFIuIEIuPC9hdXRob3I+PGF1dGhvcj5k
ZSBKb25nLCBTLjwvYXV0aG9yPjxhdXRob3I+Sm9ua2VycywgSi48L2F1dGhvcj48YXV0aG9yPk1h
ZWxhbmRzbW8sIEcuIE0uPC9hdXRob3I+PGF1dGhvcj5Sb21hbi1Sb21hbiwgUy48L2F1dGhvcj48
YXV0aG9yPlNlb2FuZSwgSi48L2F1dGhvcj48YXV0aG9yPlRydXNvbGlubywgTC48L2F1dGhvcj48
YXV0aG9yPlZpbGxhbnVldmEsIEEuPC9hdXRob3I+PC9hdXRob3JzPjwvY29udHJpYnV0b3JzPjxh
dXRoLWFkZHJlc3M+Q2VudHJvIE5hY2lvbmFsIGRlIEludmVzdGlnYWNpb25lcyBPbmNvbG9naWNh
cywgTWFkcmlkOyBtaGlkYWxnb0BjbmlvLmVzLiYjeEQ7S2F0aG9saWVrZSBVbml2ZXJzaXRlaXQg
TGV1dmVuLCBMZXV2ZW4sIEJlbGdpdW07JiN4RDtXb2xmc29uIFdvaGwgQ2FuY2VyIFJlc2VhcmNo
IENlbnRyZSwgSW5zdGl0dXRlIG9mIENhbmNlciBTY2llbmNlcywgVW5pdmVyc2l0eSBvZiBHbGFz
Z293LCBHbGFzZ293OyYjeEQ7TWFzYXJ5ayBVbml2ZXJzaXR5LCBCcm5vLCBDemVjaCBSZXB1Ymxp
YzsmI3hEO1JveWFsIENvbGxlZ2Ugb2YgU3VyZ2VvbnMgaW4gSXJlbGFuZCwgRHVibGluLCBJcmVs
YW5kOyYjeEQ7Q2FtYnJpZGdlIENhbmNlciBDZW50cmUsIENhbWJyaWRnZTsmI3hEO0JyZWFrdGhy
b3VnaCBCcmVhc3QgQ2FuY2VyIFVuaXQsIEluc3RpdHV0ZSBvZiBDYW5jZXIgU2NpZW5jZXMsIFVu
aXZlcnNpdHkgb2YgTWFuY2hlc3RlciwgTWFuY2hlc3RlciwgVW5pdGVkIEtpbmdkb207JiN4RDtV
bml2ZXJzaXR5IE1lZGljYWwgQ2VudHJlIEdyb25pbmdlbiwgR3JvbmluZ2VuOyYjeEQ7VGhlIE5l
dGhlcmxhbmRzIENhbmNlciBJbnN0aXR1dGUsIEFtc3RlcmRhbSwgdGhlIE5ldGhlcmxhbmRzOyYj
eEQ7T3NsbyBVbml2ZXJzaXR5IEhvc3BpdGFsLCBPc2xvLCBOb3J3YXk7JiN4RDtJbnN0aXR1dCBD
dXJpZSwgUGFyaXMsIEZyYW5jZTsmI3hEO1ZhbGwgZCZhcG9zO0hlYnJvbiBJbnN0aXR1dGUgb2Yg
T25jb2xvZ3k7JiN4RDtDYW5kaW9sbyBDYW5jZXIgSW5zdGl0dXRlIC0gRlBPIElSQ0NTOyBhbmQg
RGVwYXJ0bWVudCBvZiBPbmNvbG9neSwgVW5pdmVyc2l0eSBvZiBUb3Jpbm8sIENhbmRpb2xvLCBU
b3Jpbm8sIEl0YWx5LiYjeEQ7Q2F0YWxhbiBJbnN0aXR1dGUgb2YgT25jb2xvZ3ktQmVsbHZpdGdl
IEJpb21lZGljYWwgUmVzZWFyY2ggSW5zdGl0dXRlLCBMJmFwb3M7SG9zcGl0YWxldCBkZSBMbG9i
cmVnYXQsIEJhcmNlbG9uYSwgU3BhaW47PC9hdXRoLWFkZHJlc3M+PHRpdGxlcz48dGl0bGU+UGF0
aWVudC1kZXJpdmVkIHhlbm9ncmFmdCBtb2RlbHM6IGFuIGVtZXJnaW5nIHBsYXRmb3JtIGZvciB0
cmFuc2xhdGlvbmFsIGNhbmNlciByZXNlYXJjaDwvdGl0bGU+PHNlY29uZGFyeS10aXRsZT5DYW5j
ZXIgRGlzY292PC9zZWNvbmRhcnktdGl0bGU+PGFsdC10aXRsZT5DYW5jZXIgZGlzY292ZXJ5PC9h
bHQtdGl0bGU+PC90aXRsZXM+PHBlcmlvZGljYWw+PGZ1bGwtdGl0bGU+Q2FuY2VyIERpc2Nvdjwv
ZnVsbC10aXRsZT48L3BlcmlvZGljYWw+PHBhZ2VzPjk5OC0xMDEzPC9wYWdlcz48dm9sdW1lPjQ8
L3ZvbHVtZT48bnVtYmVyPjk8L251bWJlcj48ZWRpdGlvbj4yMDE0LzA5LzA0PC9lZGl0aW9uPjxk
YXRlcz48eWVhcj4yMDE0PC95ZWFyPjxwdWItZGF0ZXM+PGRhdGU+U2VwPC9kYXRlPjwvcHViLWRh
dGVzPjwvZGF0ZXM+PGlzYm4+MjE1OS04MjkwIChFbGVjdHJvbmljKSYjeEQ7MjE1OS04Mjc0IChM
aW5raW5nKTwvaXNibj48YWNjZXNzaW9uLW51bT4yNTE4NTE5MDwvYWNjZXNzaW9uLW51bT48d29y
ay10eXBlPlJldmlldzwvd29yay10eXBlPjx1cmxzPjxyZWxhdGVkLXVybHM+PHVybD5odHRwOi8v
d3d3Lm5jYmkubmxtLm5paC5nb3YvcHVibWVkLzI1MTg1MTkwPC91cmw+PHVybD5odHRwOi8vY2Fu
Y2VyZGlzY292ZXJ5LmFhY3Jqb3VybmFscy5vcmcvY29udGVudC80LzkvOTk4Lmxvbmc8L3VybD48
dXJsPmh0dHA6Ly9jYW5jZXJkaXNjb3ZlcnkuYWFjcmpvdXJuYWxzLm9yZy9jb250ZW50LzQvOS85
OTg8L3VybD48L3JlbGF0ZWQtdXJscz48L3VybHM+PGN1c3RvbTI+NDE2NzYwODwvY3VzdG9tMj48
ZWxlY3Ryb25pYy1yZXNvdXJjZS1udW0+MTAuMTE1OC8yMTU5LTgyOTAuQ0QtMTQtMDAwMTwvZWxl
Y3Ryb25pYy1yZXNvdXJjZS1udW0+PGxhbmd1YWdlPkVuZzwvbGFuZ3VhZ2U+PC9yZWNvcmQ+PC9D
aXRlPjxDaXRlPjxBdXRob3I+SGlyb3NoaW1hPC9BdXRob3I+PFllYXI+MjAxNjwvWWVhcj48UmVj
TnVtPjY4NDE8L1JlY051bT48cmVjb3JkPjxyZWMtbnVtYmVyPjY4NDE8L3JlYy1udW1iZXI+PGZv
cmVpZ24ta2V5cz48a2V5IGFwcD0iRU4iIGRiLWlkPSJ2cGV2OXpmdGlhZnpyNWV3dmY0NWVycnQy
d2Q1ZXN0dGVzcDkiIHRpbWVzdGFtcD0iMTQ5MzA2NzcxNyI+Njg0MTwva2V5PjwvZm9yZWlnbi1r
ZXlzPjxyZWYtdHlwZSBuYW1lPSJKb3VybmFsIEFydGljbGUiPjE3PC9yZWYtdHlwZT48Y29udHJp
YnV0b3JzPjxhdXRob3JzPjxhdXRob3I+SGlyb3NoaW1hLCBZLjwvYXV0aG9yPjxhdXRob3I+TWFh
d3ksIEEuPC9hdXRob3I+PGF1dGhvcj5aaGFuZywgWS48L2F1dGhvcj48YXV0aG9yPlpoYW5nLCBO
LjwvYXV0aG9yPjxhdXRob3I+TXVyYWthbWksIFQuPC9hdXRob3I+PGF1dGhvcj5DaGlzaGltYSwg
VC48L2F1dGhvcj48YXV0aG9yPlRhbmFrYSwgSy48L2F1dGhvcj48YXV0aG9yPkljaGlrYXdhLCBZ
LjwvYXV0aG9yPjxhdXRob3I+Qm91dmV0LCBNLjwvYXV0aG9yPjxhdXRob3I+RW5kbywgSS48L2F1
dGhvcj48YXV0aG9yPkhvZmZtYW4sIFIuIE0uPC9hdXRob3I+PC9hdXRob3JzPjwvY29udHJpYnV0
b3JzPjxhdXRoLWFkZHJlc3M+QW50aUNhbmNlciwgSW5jLiwgU2FuIERpZWdvLCBDQSwgVVNBLiYj
eEQ7RGVwYXJ0bWVudCBvZiBTdXJnZXJ5LCBVbml2ZXJzaXR5IG9mIENhbGlmb3JuaWEgU2FuIERp
ZWdvLCBTYW4gRGllZ28sIENBLCBVU0EuJiN4RDtZb2tvaGFtYSBDaXR5IFVuaXZlcnNpdHkgR3Jh
ZHVhdGUgU2Nob29sIG9mIE1lZGljaW5lLCBZb2tvaGFtYSwgSmFwYW4uPC9hdXRoLWFkZHJlc3M+
PHRpdGxlcz48dGl0bGU+UGF0aWVudC1kZXJpdmVkIG1vdXNlIG1vZGVscyBvZiBjYW5jZXIgbmVl
ZCB0byBiZSBvcnRob3RvcGljIGluIG9yZGVyIHRvIGV2YWx1YXRlIHRhcmdldGVkIGFudGktbWV0
YXN0YXRpYyB0aGVyYXB5PC90aXRsZT48c2Vjb25kYXJ5LXRpdGxlPk9uY290YXJnZXQ8L3NlY29u
ZGFyeS10aXRsZT48L3RpdGxlcz48cGVyaW9kaWNhbD48ZnVsbC10aXRsZT5PbmNvdGFyZ2V0PC9m
dWxsLXRpdGxlPjwvcGVyaW9kaWNhbD48cGFnZXM+NzE2OTYtNzE3MDI8L3BhZ2VzPjx2b2x1bWU+
Nzwvdm9sdW1lPjxudW1iZXI+NDQ8L251bWJlcj48a2V5d29yZHM+PGtleXdvcmQ+UGRveDwva2V5
d29yZD48a2V5d29yZD5jZXJ2aWNhbCBjYW5jZXI8L2tleXdvcmQ+PGtleXdvcmQ+bnVkZSBtb3Vz
ZTwva2V5d29yZD48a2V5d29yZD5wcmltYXJ5IHR1bW9yPC9rZXl3b3JkPjxrZXl3b3JkPnBhdGll
bnQtZGVyaXZlZCBvcnRob3RvcGljIHhlbm9ncmFmdDwva2V5d29yZD48L2tleXdvcmRzPjxkYXRl
cz48eWVhcj4yMDE2PC95ZWFyPjxwdWItZGF0ZXM+PGRhdGU+Tm92IDAxPC9kYXRlPjwvcHViLWRh
dGVzPjwvZGF0ZXM+PGlzYm4+MTk0OS0yNTUzIChFbGVjdHJvbmljKSYjeEQ7MTk0OS0yNTUzIChM
aW5raW5nKTwvaXNibj48YWNjZXNzaW9uLW51bT4yNzc2NTkzNDwvYWNjZXNzaW9uLW51bT48dXJs
cz48cmVsYXRlZC11cmxzPjx1cmw+aHR0cHM6Ly93d3cubmNiaS5ubG0ubmloLmdvdi9wdWJtZWQv
Mjc3NjU5MzQ8L3VybD48dXJsPmh0dHBzOi8vd3d3Lm5jYmkubmxtLm5paC5nb3YvcG1jL2FydGlj
bGVzL1BNQzUzNDIxMTIvcGRmL29uY290YXJnZXQtMDctNzE2OTYucGRmPC91cmw+PC9yZWxhdGVk
LXVybHM+PC91cmxzPjxjdXN0b20yPlBNQzUzNDIxMTI8L2N1c3RvbTI+PGVsZWN0cm9uaWMtcmVz
b3VyY2UtbnVtPjEwLjE4NjMyL29uY290YXJnZXQuMTIzMjI8L2VsZWN0cm9uaWMtcmVzb3VyY2Ut
bnVtPjwvcmVjb3JkPjwvQ2l0ZT48L0VuZE5vdGU+
</w:fldData>
        </w:fldChar>
      </w:r>
      <w:r w:rsidR="009479F1">
        <w:rPr>
          <w:szCs w:val="22"/>
        </w:rPr>
        <w:instrText xml:space="preserve"> ADDIN EN.CITE.DATA </w:instrText>
      </w:r>
      <w:r w:rsidR="009479F1">
        <w:rPr>
          <w:szCs w:val="22"/>
        </w:rPr>
      </w:r>
      <w:r w:rsidR="009479F1">
        <w:rPr>
          <w:szCs w:val="22"/>
        </w:rPr>
        <w:fldChar w:fldCharType="end"/>
      </w:r>
      <w:r w:rsidR="00E14BD8" w:rsidRPr="00AD1B71">
        <w:rPr>
          <w:szCs w:val="22"/>
        </w:rPr>
      </w:r>
      <w:r w:rsidR="00E14BD8" w:rsidRPr="00AD1B71">
        <w:rPr>
          <w:szCs w:val="22"/>
        </w:rPr>
        <w:fldChar w:fldCharType="separate"/>
      </w:r>
      <w:r w:rsidR="00E14BD8" w:rsidRPr="00AD1B71">
        <w:rPr>
          <w:noProof/>
          <w:szCs w:val="22"/>
          <w:vertAlign w:val="superscript"/>
        </w:rPr>
        <w:t>14,15</w:t>
      </w:r>
      <w:r w:rsidR="00E14BD8" w:rsidRPr="00AD1B71">
        <w:rPr>
          <w:szCs w:val="22"/>
        </w:rPr>
        <w:fldChar w:fldCharType="end"/>
      </w:r>
      <w:r w:rsidRPr="00AD1B71">
        <w:rPr>
          <w:szCs w:val="22"/>
        </w:rPr>
        <w:t xml:space="preserve">. </w:t>
      </w:r>
      <w:r w:rsidR="006E725F" w:rsidRPr="006E725F">
        <w:rPr>
          <w:szCs w:val="22"/>
        </w:rPr>
        <w:t>By maintaining principal histological and genetic characteristics of their donor tumor, PDOX models make ideal studies and remain stable across passages and make good platforms for translational cancer research</w:t>
      </w:r>
      <w:r w:rsidR="00E14BD8" w:rsidRPr="00AD1B71">
        <w:rPr>
          <w:szCs w:val="22"/>
        </w:rPr>
        <w:fldChar w:fldCharType="begin">
          <w:fldData xml:space="preserve">PEVuZE5vdGU+PENpdGU+PEF1dGhvcj5IaXJvc2hpbWE8L0F1dGhvcj48WWVhcj4yMDE2PC9ZZWFy
PjxSZWNOdW0+Njg0MTwvUmVjTnVtPjxEaXNwbGF5VGV4dD48c3R5bGUgZmFjZT0ic3VwZXJzY3Jp
cHQiPjEyLDE1PC9zdHlsZT48L0Rpc3BsYXlUZXh0PjxyZWNvcmQ+PHJlYy1udW1iZXI+Njg0MTwv
cmVjLW51bWJlcj48Zm9yZWlnbi1rZXlzPjxrZXkgYXBwPSJFTiIgZGItaWQ9InZwZXY5emZ0aWFm
enI1ZXd2ZjQ1ZXJydDJ3ZDVlc3R0ZXNwOSIgdGltZXN0YW1wPSIxNDkzMDY3NzE3Ij42ODQxPC9r
ZXk+PC9mb3JlaWduLWtleXM+PHJlZi10eXBlIG5hbWU9IkpvdXJuYWwgQXJ0aWNsZSI+MTc8L3Jl
Zi10eXBlPjxjb250cmlidXRvcnM+PGF1dGhvcnM+PGF1dGhvcj5IaXJvc2hpbWEsIFkuPC9hdXRo
b3I+PGF1dGhvcj5NYWF3eSwgQS48L2F1dGhvcj48YXV0aG9yPlpoYW5nLCBZLjwvYXV0aG9yPjxh
dXRob3I+WmhhbmcsIE4uPC9hdXRob3I+PGF1dGhvcj5NdXJha2FtaSwgVC48L2F1dGhvcj48YXV0
aG9yPkNoaXNoaW1hLCBULjwvYXV0aG9yPjxhdXRob3I+VGFuYWthLCBLLjwvYXV0aG9yPjxhdXRo
b3I+SWNoaWthd2EsIFkuPC9hdXRob3I+PGF1dGhvcj5Cb3V2ZXQsIE0uPC9hdXRob3I+PGF1dGhv
cj5FbmRvLCBJLjwvYXV0aG9yPjxhdXRob3I+SG9mZm1hbiwgUi4gTS48L2F1dGhvcj48L2F1dGhv
cnM+PC9jb250cmlidXRvcnM+PGF1dGgtYWRkcmVzcz5BbnRpQ2FuY2VyLCBJbmMuLCBTYW4gRGll
Z28sIENBLCBVU0EuJiN4RDtEZXBhcnRtZW50IG9mIFN1cmdlcnksIFVuaXZlcnNpdHkgb2YgQ2Fs
aWZvcm5pYSBTYW4gRGllZ28sIFNhbiBEaWVnbywgQ0EsIFVTQS4mI3hEO1lva29oYW1hIENpdHkg
VW5pdmVyc2l0eSBHcmFkdWF0ZSBTY2hvb2wgb2YgTWVkaWNpbmUsIFlva29oYW1hLCBKYXBhbi48
L2F1dGgtYWRkcmVzcz48dGl0bGVzPjx0aXRsZT5QYXRpZW50LWRlcml2ZWQgbW91c2UgbW9kZWxz
IG9mIGNhbmNlciBuZWVkIHRvIGJlIG9ydGhvdG9waWMgaW4gb3JkZXIgdG8gZXZhbHVhdGUgdGFy
Z2V0ZWQgYW50aS1tZXRhc3RhdGljIHRoZXJhcHk8L3RpdGxlPjxzZWNvbmRhcnktdGl0bGU+T25j
b3RhcmdldDwvc2Vjb25kYXJ5LXRpdGxlPjwvdGl0bGVzPjxwZXJpb2RpY2FsPjxmdWxsLXRpdGxl
Pk9uY290YXJnZXQ8L2Z1bGwtdGl0bGU+PC9wZXJpb2RpY2FsPjxwYWdlcz43MTY5Ni03MTcwMjwv
cGFnZXM+PHZvbHVtZT43PC92b2x1bWU+PG51bWJlcj40NDwvbnVtYmVyPjxrZXl3b3Jkcz48a2V5
d29yZD5QZG94PC9rZXl3b3JkPjxrZXl3b3JkPmNlcnZpY2FsIGNhbmNlcjwva2V5d29yZD48a2V5
d29yZD5udWRlIG1vdXNlPC9rZXl3b3JkPjxrZXl3b3JkPnByaW1hcnkgdHVtb3I8L2tleXdvcmQ+
PGtleXdvcmQ+cGF0aWVudC1kZXJpdmVkIG9ydGhvdG9waWMgeGVub2dyYWZ0PC9rZXl3b3JkPjwv
a2V5d29yZHM+PGRhdGVzPjx5ZWFyPjIwMTY8L3llYXI+PHB1Yi1kYXRlcz48ZGF0ZT5Ob3YgMDE8
L2RhdGU+PC9wdWItZGF0ZXM+PC9kYXRlcz48aXNibj4xOTQ5LTI1NTMgKEVsZWN0cm9uaWMpJiN4
RDsxOTQ5LTI1NTMgKExpbmtpbmcpPC9pc2JuPjxhY2Nlc3Npb24tbnVtPjI3NzY1OTM0PC9hY2Nl
c3Npb24tbnVtPjx1cmxzPjxyZWxhdGVkLXVybHM+PHVybD5odHRwczovL3d3dy5uY2JpLm5sbS5u
aWguZ292L3B1Ym1lZC8yNzc2NTkzNDwvdXJsPjx1cmw+aHR0cHM6Ly93d3cubmNiaS5ubG0ubmlo
Lmdvdi9wbWMvYXJ0aWNsZXMvUE1DNTM0MjExMi9wZGYvb25jb3RhcmdldC0wNy03MTY5Ni5wZGY8
L3VybD48L3JlbGF0ZWQtdXJscz48L3VybHM+PGN1c3RvbTI+UE1DNTM0MjExMjwvY3VzdG9tMj48
ZWxlY3Ryb25pYy1yZXNvdXJjZS1udW0+MTAuMTg2MzIvb25jb3RhcmdldC4xMjMyMjwvZWxlY3Ry
b25pYy1yZXNvdXJjZS1udW0+PC9yZWNvcmQ+PC9DaXRlPjxDaXRlPjxBdXRob3I+TWFyZ29saW48
L0F1dGhvcj48WWVhcj4yMDE1PC9ZZWFyPjxSZWNOdW0+NTcxNjwvUmVjTnVtPjxyZWNvcmQ+PHJl
Yy1udW1iZXI+NTcxNjwvcmVjLW51bWJlcj48Zm9yZWlnbi1rZXlzPjxrZXkgYXBwPSJFTiIgZGIt
aWQ9InZwZXY5emZ0aWFmenI1ZXd2ZjQ1ZXJydDJ3ZDVlc3R0ZXNwOSIgdGltZXN0YW1wPSIwIj41
NzE2PC9rZXk+PC9mb3JlaWduLWtleXM+PHJlZi10eXBlIG5hbWU9IkpvdXJuYWwgQXJ0aWNsZSI+
MTc8L3JlZi10eXBlPjxjb250cmlidXRvcnM+PGF1dGhvcnM+PGF1dGhvcj5NYXJnb2xpbiwgRC4g
QS48L2F1dGhvcj48YXV0aG9yPk15ZXJzLCBULjwvYXV0aG9yPjxhdXRob3I+WmhhbmcsIFguPC9h
dXRob3I+PGF1dGhvcj5CZXJ0b25pLCBELiBNLjwvYXV0aG9yPjxhdXRob3I+UmV1dGVyLCBCLiBB
LjwvYXV0aG9yPjxhdXRob3I+T2Jva2hhcmUsIEkuPC9hdXRob3I+PGF1dGhvcj5Cb3Jnb3Zhbiwg
VC48L2F1dGhvcj48YXV0aG9yPkdyaW1lcywgQy48L2F1dGhvcj48YXV0aG9yPkdyZWVuLCBILjwv
YXV0aG9yPjxhdXRob3I+RHJpc2NvbGwsIFQuPC9hdXRob3I+PGF1dGhvcj5MZWUsIEMuIEcuPC9h
dXRob3I+PGF1dGhvcj5EYXZpcywgTi4gSy48L2F1dGhvcj48YXV0aG9yPkxpLCBMLjwvYXV0aG9y
PjwvYXV0aG9ycz48L2NvbnRyaWJ1dG9ycz48YXV0aC1hZGRyZXNzPipEZXBhcnRtZW50IG9mIENv
bG9uIFJlY3RhbCBTdXJnZXJ5LCBEZXBhcnRtZW50IG9mIFBhdGhvbG9neSwgYW5kIExhYm9yYXRv
cnkgb2YgVHJhbnNsYXRpb25hbCBDYW5jZXIgUmVzZWFyY2gsIE9jaHNuZXIgSGVhbHRoIFN5c3Rl
bSwgTmV3IE9ybGVhbnMsIExvdWlzaWFuYSwgVVNBOyBhbmQgT2Noc25lciBDbGluaWMgU2Nob29s
LCBVbml2ZXJzaXR5IFF1ZWVuc2xhbmQgU2Nob29sIG9mIE1lZGljaW5lLCBCcmlzYmFuZSwgUXVl
ZW5zbGFuZCwgQXVzdHJhbGlhLiYjeEQ7KkRlcGFydG1lbnQgb2YgQ29sb24gUmVjdGFsIFN1cmdl
cnksIERlcGFydG1lbnQgb2YgUGF0aG9sb2d5LCBhbmQgTGFib3JhdG9yeSBvZiBUcmFuc2xhdGlv
bmFsIENhbmNlciBSZXNlYXJjaCwgT2Noc25lciBIZWFsdGggU3lzdGVtLCBOZXcgT3JsZWFucywg
TG91aXNpYW5hLCBVU0E7IGFuZCBPY2hzbmVyIENsaW5pYyBTY2hvb2wsIFVuaXZlcnNpdHkgUXVl
ZW5zbGFuZCBTY2hvb2wgb2YgTWVkaWNpbmUsIEJyaXNiYW5lLCBRdWVlbnNsYW5kLCBBdXN0cmFs
aWEgbGxpQG9jaHNuZXIub3JnLjwvYXV0aC1hZGRyZXNzPjx0aXRsZXM+PHRpdGxlPlRoZSBjcml0
aWNhbCByb2xlcyBvZiB0dW1vci1pbml0aWF0aW5nIGNlbGxzIGFuZCB0aGUgbHltcGggbm9kZSBz
dHJvbWFsIG1pY3JvZW52aXJvbm1lbnQgaW4gaHVtYW4gY29sb3JlY3RhbCBjYW5jZXIgZXh0cmFu
b2RhbCBtZXRhc3Rhc2lzIHVzaW5nIGEgdW5pcXVlIGh1bWFuaXplZCBvcnRob3RvcGljIG1vdXNl
IG1vZGVsPC90aXRsZT48c2Vjb25kYXJ5LXRpdGxlPkZBU0VCIEo8L3NlY29uZGFyeS10aXRsZT48
YWx0LXRpdGxlPkZBU0VCIGpvdXJuYWwgOiBvZmZpY2lhbCBwdWJsaWNhdGlvbiBvZiB0aGUgRmVk
ZXJhdGlvbiBvZiBBbWVyaWNhbiBTb2NpZXRpZXMgZm9yIEV4cGVyaW1lbnRhbCBCaW9sb2d5PC9h
bHQtdGl0bGU+PC90aXRsZXM+PHBlcmlvZGljYWw+PGZ1bGwtdGl0bGU+RkFTRUIgSjwvZnVsbC10
aXRsZT48L3BlcmlvZGljYWw+PHBhZ2VzPjM1NzEtODE8L3BhZ2VzPjx2b2x1bWU+Mjk8L3ZvbHVt
ZT48bnVtYmVyPjg8L251bWJlcj48ZWRpdGlvbj4yMDE1LzA1LzEzPC9lZGl0aW9uPjxrZXl3b3Jk
cz48a2V5d29yZD5BbmltYWxzPC9rZXl3b3JkPjxrZXl3b3JkPkFudGlnZW5zLCBDRC9tZXRhYm9s
aXNtPC9rZXl3b3JkPjxrZXl3b3JkPkNlbGwgTGluZSwgVHVtb3I8L2tleXdvcmQ+PGtleXdvcmQ+
Q2VsbCBNb3ZlbWVudC9waHlzaW9sb2d5PC9rZXl3b3JkPjxrZXl3b3JkPkNlbGx1bGFyIE1pY3Jv
ZW52aXJvbm1lbnQvKnBoeXNpb2xvZ3k8L2tleXdvcmQ+PGtleXdvcmQ+Q2hlbW9raW5lIENYQ0wx
Mi9tZXRhYm9saXNtPC9rZXl3b3JkPjxrZXl3b3JkPkNvbG9yZWN0YWwgTmVvcGxhc21zL21ldGFi
b2xpc20vKnBhdGhvbG9neTwva2V5d29yZD48a2V5d29yZD5EaXNlYXNlIE1vZGVscywgQW5pbWFs
PC9rZXl3b3JkPjxrZXl3b3JkPkdseWNvcHJvdGVpbnMvbWV0YWJvbGlzbTwva2V5d29yZD48a2V5
d29yZD5IVDI5IENlbGxzPC9rZXl3b3JkPjxrZXl3b3JkPkh1bWFuczwva2V5d29yZD48a2V5d29y
ZD5MeW1waCBOb2Rlcy9tZXRhYm9saXNtLypwYXRob2xvZ3k8L2tleXdvcmQ+PGtleXdvcmQ+THlt
cGhhdGljIE1ldGFzdGFzaXMvKnBhdGhvbG9neTwva2V5d29yZD48a2V5d29yZD5NaWNlPC9rZXl3
b3JkPjxrZXl3b3JkPk1pY2UsIEluYnJlZCBOT0Q8L2tleXdvcmQ+PGtleXdvcmQ+TWljZSwgU0NJ
RDwva2V5d29yZD48a2V5d29yZD5OZW9wbGFzdGljIFN0ZW0gQ2VsbHMvbWV0YWJvbGlzbS8qcGF0
aG9sb2d5PC9rZXl3b3JkPjxrZXl3b3JkPlBlcHRpZGVzL21ldGFib2xpc208L2tleXdvcmQ+PGtl
eXdvcmQ+UmVjZXB0b3JzLCBDWENSNC9tZXRhYm9saXNtPC9rZXl3b3JkPjxrZXl3b3JkPlN0cm9t
YWwgQ2VsbHMvbWV0YWJvbGlzbS8qcGF0aG9sb2d5PC9rZXl3b3JkPjxrZXl3b3JkPkhLIGNlbGw8
L2tleXdvcmQ+PGtleXdvcmQ+Y2FuY2VyIHN0ZW0gY2VsbDwva2V5d29yZD48a2V5d29yZD5pbnRy
YXJlY3RhbCBpbmplY3Rpb248L2tleXdvcmQ+PGtleXdvcmQ+eGVub2dyYWZ0PC9rZXl3b3JkPjwv
a2V5d29yZHM+PGRhdGVzPjx5ZWFyPjIwMTU8L3llYXI+PHB1Yi1kYXRlcz48ZGF0ZT5BdWc8L2Rh
dGU+PC9wdWItZGF0ZXM+PC9kYXRlcz48aXNibj4xNTMwLTY4NjAgKEVsZWN0cm9uaWMpJiN4RDsw
ODkyLTY2MzggKExpbmtpbmcpPC9pc2JuPjxhY2Nlc3Npb24tbnVtPjI1OTYyNjU1PC9hY2Nlc3Np
b24tbnVtPjx1cmxzPjxyZWxhdGVkLXVybHM+PHVybD5odHRwOi8vd3d3Lm5jYmkubmxtLm5paC5n
b3YvcHVibWVkLzI1OTYyNjU1PC91cmw+PC9yZWxhdGVkLXVybHM+PC91cmxzPjxlbGVjdHJvbmlj
LXJlc291cmNlLW51bT4xMC4xMDk2L2ZqLjE0LTI2ODkzODwvZWxlY3Ryb25pYy1yZXNvdXJjZS1u
dW0+PGxhbmd1YWdlPmVuZzwvbGFuZ3VhZ2U+PC9yZWNvcmQ+PC9DaXRlPjwvRW5kTm90ZT4A
</w:fldData>
        </w:fldChar>
      </w:r>
      <w:r w:rsidR="00E14BD8" w:rsidRPr="00AD1B71">
        <w:rPr>
          <w:szCs w:val="22"/>
        </w:rPr>
        <w:instrText xml:space="preserve"> ADDIN EN.CITE </w:instrText>
      </w:r>
      <w:r w:rsidR="00E14BD8" w:rsidRPr="00AD1B71">
        <w:rPr>
          <w:szCs w:val="22"/>
        </w:rPr>
        <w:fldChar w:fldCharType="begin">
          <w:fldData xml:space="preserve">PEVuZE5vdGU+PENpdGU+PEF1dGhvcj5IaXJvc2hpbWE8L0F1dGhvcj48WWVhcj4yMDE2PC9ZZWFy
PjxSZWNOdW0+Njg0MTwvUmVjTnVtPjxEaXNwbGF5VGV4dD48c3R5bGUgZmFjZT0ic3VwZXJzY3Jp
cHQiPjEyLDE1PC9zdHlsZT48L0Rpc3BsYXlUZXh0PjxyZWNvcmQ+PHJlYy1udW1iZXI+Njg0MTwv
cmVjLW51bWJlcj48Zm9yZWlnbi1rZXlzPjxrZXkgYXBwPSJFTiIgZGItaWQ9InZwZXY5emZ0aWFm
enI1ZXd2ZjQ1ZXJydDJ3ZDVlc3R0ZXNwOSIgdGltZXN0YW1wPSIxNDkzMDY3NzE3Ij42ODQxPC9r
ZXk+PC9mb3JlaWduLWtleXM+PHJlZi10eXBlIG5hbWU9IkpvdXJuYWwgQXJ0aWNsZSI+MTc8L3Jl
Zi10eXBlPjxjb250cmlidXRvcnM+PGF1dGhvcnM+PGF1dGhvcj5IaXJvc2hpbWEsIFkuPC9hdXRo
b3I+PGF1dGhvcj5NYWF3eSwgQS48L2F1dGhvcj48YXV0aG9yPlpoYW5nLCBZLjwvYXV0aG9yPjxh
dXRob3I+WmhhbmcsIE4uPC9hdXRob3I+PGF1dGhvcj5NdXJha2FtaSwgVC48L2F1dGhvcj48YXV0
aG9yPkNoaXNoaW1hLCBULjwvYXV0aG9yPjxhdXRob3I+VGFuYWthLCBLLjwvYXV0aG9yPjxhdXRo
b3I+SWNoaWthd2EsIFkuPC9hdXRob3I+PGF1dGhvcj5Cb3V2ZXQsIE0uPC9hdXRob3I+PGF1dGhv
cj5FbmRvLCBJLjwvYXV0aG9yPjxhdXRob3I+SG9mZm1hbiwgUi4gTS48L2F1dGhvcj48L2F1dGhv
cnM+PC9jb250cmlidXRvcnM+PGF1dGgtYWRkcmVzcz5BbnRpQ2FuY2VyLCBJbmMuLCBTYW4gRGll
Z28sIENBLCBVU0EuJiN4RDtEZXBhcnRtZW50IG9mIFN1cmdlcnksIFVuaXZlcnNpdHkgb2YgQ2Fs
aWZvcm5pYSBTYW4gRGllZ28sIFNhbiBEaWVnbywgQ0EsIFVTQS4mI3hEO1lva29oYW1hIENpdHkg
VW5pdmVyc2l0eSBHcmFkdWF0ZSBTY2hvb2wgb2YgTWVkaWNpbmUsIFlva29oYW1hLCBKYXBhbi48
L2F1dGgtYWRkcmVzcz48dGl0bGVzPjx0aXRsZT5QYXRpZW50LWRlcml2ZWQgbW91c2UgbW9kZWxz
IG9mIGNhbmNlciBuZWVkIHRvIGJlIG9ydGhvdG9waWMgaW4gb3JkZXIgdG8gZXZhbHVhdGUgdGFy
Z2V0ZWQgYW50aS1tZXRhc3RhdGljIHRoZXJhcHk8L3RpdGxlPjxzZWNvbmRhcnktdGl0bGU+T25j
b3RhcmdldDwvc2Vjb25kYXJ5LXRpdGxlPjwvdGl0bGVzPjxwZXJpb2RpY2FsPjxmdWxsLXRpdGxl
Pk9uY290YXJnZXQ8L2Z1bGwtdGl0bGU+PC9wZXJpb2RpY2FsPjxwYWdlcz43MTY5Ni03MTcwMjwv
cGFnZXM+PHZvbHVtZT43PC92b2x1bWU+PG51bWJlcj40NDwvbnVtYmVyPjxrZXl3b3Jkcz48a2V5
d29yZD5QZG94PC9rZXl3b3JkPjxrZXl3b3JkPmNlcnZpY2FsIGNhbmNlcjwva2V5d29yZD48a2V5
d29yZD5udWRlIG1vdXNlPC9rZXl3b3JkPjxrZXl3b3JkPnByaW1hcnkgdHVtb3I8L2tleXdvcmQ+
PGtleXdvcmQ+cGF0aWVudC1kZXJpdmVkIG9ydGhvdG9waWMgeGVub2dyYWZ0PC9rZXl3b3JkPjwv
a2V5d29yZHM+PGRhdGVzPjx5ZWFyPjIwMTY8L3llYXI+PHB1Yi1kYXRlcz48ZGF0ZT5Ob3YgMDE8
L2RhdGU+PC9wdWItZGF0ZXM+PC9kYXRlcz48aXNibj4xOTQ5LTI1NTMgKEVsZWN0cm9uaWMpJiN4
RDsxOTQ5LTI1NTMgKExpbmtpbmcpPC9pc2JuPjxhY2Nlc3Npb24tbnVtPjI3NzY1OTM0PC9hY2Nl
c3Npb24tbnVtPjx1cmxzPjxyZWxhdGVkLXVybHM+PHVybD5odHRwczovL3d3dy5uY2JpLm5sbS5u
aWguZ292L3B1Ym1lZC8yNzc2NTkzNDwvdXJsPjx1cmw+aHR0cHM6Ly93d3cubmNiaS5ubG0ubmlo
Lmdvdi9wbWMvYXJ0aWNsZXMvUE1DNTM0MjExMi9wZGYvb25jb3RhcmdldC0wNy03MTY5Ni5wZGY8
L3VybD48L3JlbGF0ZWQtdXJscz48L3VybHM+PGN1c3RvbTI+UE1DNTM0MjExMjwvY3VzdG9tMj48
ZWxlY3Ryb25pYy1yZXNvdXJjZS1udW0+MTAuMTg2MzIvb25jb3RhcmdldC4xMjMyMjwvZWxlY3Ry
b25pYy1yZXNvdXJjZS1udW0+PC9yZWNvcmQ+PC9DaXRlPjxDaXRlPjxBdXRob3I+TWFyZ29saW48
L0F1dGhvcj48WWVhcj4yMDE1PC9ZZWFyPjxSZWNOdW0+NTcxNjwvUmVjTnVtPjxyZWNvcmQ+PHJl
Yy1udW1iZXI+NTcxNjwvcmVjLW51bWJlcj48Zm9yZWlnbi1rZXlzPjxrZXkgYXBwPSJFTiIgZGIt
aWQ9InZwZXY5emZ0aWFmenI1ZXd2ZjQ1ZXJydDJ3ZDVlc3R0ZXNwOSIgdGltZXN0YW1wPSIwIj41
NzE2PC9rZXk+PC9mb3JlaWduLWtleXM+PHJlZi10eXBlIG5hbWU9IkpvdXJuYWwgQXJ0aWNsZSI+
MTc8L3JlZi10eXBlPjxjb250cmlidXRvcnM+PGF1dGhvcnM+PGF1dGhvcj5NYXJnb2xpbiwgRC4g
QS48L2F1dGhvcj48YXV0aG9yPk15ZXJzLCBULjwvYXV0aG9yPjxhdXRob3I+WmhhbmcsIFguPC9h
dXRob3I+PGF1dGhvcj5CZXJ0b25pLCBELiBNLjwvYXV0aG9yPjxhdXRob3I+UmV1dGVyLCBCLiBB
LjwvYXV0aG9yPjxhdXRob3I+T2Jva2hhcmUsIEkuPC9hdXRob3I+PGF1dGhvcj5Cb3Jnb3Zhbiwg
VC48L2F1dGhvcj48YXV0aG9yPkdyaW1lcywgQy48L2F1dGhvcj48YXV0aG9yPkdyZWVuLCBILjwv
YXV0aG9yPjxhdXRob3I+RHJpc2NvbGwsIFQuPC9hdXRob3I+PGF1dGhvcj5MZWUsIEMuIEcuPC9h
dXRob3I+PGF1dGhvcj5EYXZpcywgTi4gSy48L2F1dGhvcj48YXV0aG9yPkxpLCBMLjwvYXV0aG9y
PjwvYXV0aG9ycz48L2NvbnRyaWJ1dG9ycz48YXV0aC1hZGRyZXNzPipEZXBhcnRtZW50IG9mIENv
bG9uIFJlY3RhbCBTdXJnZXJ5LCBEZXBhcnRtZW50IG9mIFBhdGhvbG9neSwgYW5kIExhYm9yYXRv
cnkgb2YgVHJhbnNsYXRpb25hbCBDYW5jZXIgUmVzZWFyY2gsIE9jaHNuZXIgSGVhbHRoIFN5c3Rl
bSwgTmV3IE9ybGVhbnMsIExvdWlzaWFuYSwgVVNBOyBhbmQgT2Noc25lciBDbGluaWMgU2Nob29s
LCBVbml2ZXJzaXR5IFF1ZWVuc2xhbmQgU2Nob29sIG9mIE1lZGljaW5lLCBCcmlzYmFuZSwgUXVl
ZW5zbGFuZCwgQXVzdHJhbGlhLiYjeEQ7KkRlcGFydG1lbnQgb2YgQ29sb24gUmVjdGFsIFN1cmdl
cnksIERlcGFydG1lbnQgb2YgUGF0aG9sb2d5LCBhbmQgTGFib3JhdG9yeSBvZiBUcmFuc2xhdGlv
bmFsIENhbmNlciBSZXNlYXJjaCwgT2Noc25lciBIZWFsdGggU3lzdGVtLCBOZXcgT3JsZWFucywg
TG91aXNpYW5hLCBVU0E7IGFuZCBPY2hzbmVyIENsaW5pYyBTY2hvb2wsIFVuaXZlcnNpdHkgUXVl
ZW5zbGFuZCBTY2hvb2wgb2YgTWVkaWNpbmUsIEJyaXNiYW5lLCBRdWVlbnNsYW5kLCBBdXN0cmFs
aWEgbGxpQG9jaHNuZXIub3JnLjwvYXV0aC1hZGRyZXNzPjx0aXRsZXM+PHRpdGxlPlRoZSBjcml0
aWNhbCByb2xlcyBvZiB0dW1vci1pbml0aWF0aW5nIGNlbGxzIGFuZCB0aGUgbHltcGggbm9kZSBz
dHJvbWFsIG1pY3JvZW52aXJvbm1lbnQgaW4gaHVtYW4gY29sb3JlY3RhbCBjYW5jZXIgZXh0cmFu
b2RhbCBtZXRhc3Rhc2lzIHVzaW5nIGEgdW5pcXVlIGh1bWFuaXplZCBvcnRob3RvcGljIG1vdXNl
IG1vZGVsPC90aXRsZT48c2Vjb25kYXJ5LXRpdGxlPkZBU0VCIEo8L3NlY29uZGFyeS10aXRsZT48
YWx0LXRpdGxlPkZBU0VCIGpvdXJuYWwgOiBvZmZpY2lhbCBwdWJsaWNhdGlvbiBvZiB0aGUgRmVk
ZXJhdGlvbiBvZiBBbWVyaWNhbiBTb2NpZXRpZXMgZm9yIEV4cGVyaW1lbnRhbCBCaW9sb2d5PC9h
bHQtdGl0bGU+PC90aXRsZXM+PHBlcmlvZGljYWw+PGZ1bGwtdGl0bGU+RkFTRUIgSjwvZnVsbC10
aXRsZT48L3BlcmlvZGljYWw+PHBhZ2VzPjM1NzEtODE8L3BhZ2VzPjx2b2x1bWU+Mjk8L3ZvbHVt
ZT48bnVtYmVyPjg8L251bWJlcj48ZWRpdGlvbj4yMDE1LzA1LzEzPC9lZGl0aW9uPjxrZXl3b3Jk
cz48a2V5d29yZD5BbmltYWxzPC9rZXl3b3JkPjxrZXl3b3JkPkFudGlnZW5zLCBDRC9tZXRhYm9s
aXNtPC9rZXl3b3JkPjxrZXl3b3JkPkNlbGwgTGluZSwgVHVtb3I8L2tleXdvcmQ+PGtleXdvcmQ+
Q2VsbCBNb3ZlbWVudC9waHlzaW9sb2d5PC9rZXl3b3JkPjxrZXl3b3JkPkNlbGx1bGFyIE1pY3Jv
ZW52aXJvbm1lbnQvKnBoeXNpb2xvZ3k8L2tleXdvcmQ+PGtleXdvcmQ+Q2hlbW9raW5lIENYQ0wx
Mi9tZXRhYm9saXNtPC9rZXl3b3JkPjxrZXl3b3JkPkNvbG9yZWN0YWwgTmVvcGxhc21zL21ldGFi
b2xpc20vKnBhdGhvbG9neTwva2V5d29yZD48a2V5d29yZD5EaXNlYXNlIE1vZGVscywgQW5pbWFs
PC9rZXl3b3JkPjxrZXl3b3JkPkdseWNvcHJvdGVpbnMvbWV0YWJvbGlzbTwva2V5d29yZD48a2V5
d29yZD5IVDI5IENlbGxzPC9rZXl3b3JkPjxrZXl3b3JkPkh1bWFuczwva2V5d29yZD48a2V5d29y
ZD5MeW1waCBOb2Rlcy9tZXRhYm9saXNtLypwYXRob2xvZ3k8L2tleXdvcmQ+PGtleXdvcmQ+THlt
cGhhdGljIE1ldGFzdGFzaXMvKnBhdGhvbG9neTwva2V5d29yZD48a2V5d29yZD5NaWNlPC9rZXl3
b3JkPjxrZXl3b3JkPk1pY2UsIEluYnJlZCBOT0Q8L2tleXdvcmQ+PGtleXdvcmQ+TWljZSwgU0NJ
RDwva2V5d29yZD48a2V5d29yZD5OZW9wbGFzdGljIFN0ZW0gQ2VsbHMvbWV0YWJvbGlzbS8qcGF0
aG9sb2d5PC9rZXl3b3JkPjxrZXl3b3JkPlBlcHRpZGVzL21ldGFib2xpc208L2tleXdvcmQ+PGtl
eXdvcmQ+UmVjZXB0b3JzLCBDWENSNC9tZXRhYm9saXNtPC9rZXl3b3JkPjxrZXl3b3JkPlN0cm9t
YWwgQ2VsbHMvbWV0YWJvbGlzbS8qcGF0aG9sb2d5PC9rZXl3b3JkPjxrZXl3b3JkPkhLIGNlbGw8
L2tleXdvcmQ+PGtleXdvcmQ+Y2FuY2VyIHN0ZW0gY2VsbDwva2V5d29yZD48a2V5d29yZD5pbnRy
YXJlY3RhbCBpbmplY3Rpb248L2tleXdvcmQ+PGtleXdvcmQ+eGVub2dyYWZ0PC9rZXl3b3JkPjwv
a2V5d29yZHM+PGRhdGVzPjx5ZWFyPjIwMTU8L3llYXI+PHB1Yi1kYXRlcz48ZGF0ZT5BdWc8L2Rh
dGU+PC9wdWItZGF0ZXM+PC9kYXRlcz48aXNibj4xNTMwLTY4NjAgKEVsZWN0cm9uaWMpJiN4RDsw
ODkyLTY2MzggKExpbmtpbmcpPC9pc2JuPjxhY2Nlc3Npb24tbnVtPjI1OTYyNjU1PC9hY2Nlc3Np
b24tbnVtPjx1cmxzPjxyZWxhdGVkLXVybHM+PHVybD5odHRwOi8vd3d3Lm5jYmkubmxtLm5paC5n
b3YvcHVibWVkLzI1OTYyNjU1PC91cmw+PC9yZWxhdGVkLXVybHM+PC91cmxzPjxlbGVjdHJvbmlj
LXJlc291cmNlLW51bT4xMC4xMDk2L2ZqLjE0LTI2ODkzODwvZWxlY3Ryb25pYy1yZXNvdXJjZS1u
dW0+PGxhbmd1YWdlPmVuZzwvbGFuZ3VhZ2U+PC9yZWNvcmQ+PC9DaXRlPjwvRW5kTm90ZT4A
</w:fldData>
        </w:fldChar>
      </w:r>
      <w:r w:rsidR="00E14BD8" w:rsidRPr="00AD1B71">
        <w:rPr>
          <w:szCs w:val="22"/>
        </w:rPr>
        <w:instrText xml:space="preserve"> ADDIN EN.CITE.DATA </w:instrText>
      </w:r>
      <w:r w:rsidR="00E14BD8" w:rsidRPr="00AD1B71">
        <w:rPr>
          <w:szCs w:val="22"/>
        </w:rPr>
      </w:r>
      <w:r w:rsidR="00E14BD8" w:rsidRPr="00AD1B71">
        <w:rPr>
          <w:szCs w:val="22"/>
        </w:rPr>
        <w:fldChar w:fldCharType="end"/>
      </w:r>
      <w:r w:rsidR="00E14BD8" w:rsidRPr="00AD1B71">
        <w:rPr>
          <w:szCs w:val="22"/>
        </w:rPr>
      </w:r>
      <w:r w:rsidR="00E14BD8" w:rsidRPr="00AD1B71">
        <w:rPr>
          <w:szCs w:val="22"/>
        </w:rPr>
        <w:fldChar w:fldCharType="separate"/>
      </w:r>
      <w:r w:rsidR="00E14BD8" w:rsidRPr="00AD1B71">
        <w:rPr>
          <w:szCs w:val="22"/>
          <w:vertAlign w:val="superscript"/>
        </w:rPr>
        <w:t>12,15</w:t>
      </w:r>
      <w:r w:rsidR="00E14BD8" w:rsidRPr="00AD1B71">
        <w:rPr>
          <w:szCs w:val="22"/>
        </w:rPr>
        <w:fldChar w:fldCharType="end"/>
      </w:r>
      <w:r w:rsidRPr="00AD1B71">
        <w:rPr>
          <w:szCs w:val="22"/>
        </w:rPr>
        <w:t xml:space="preserve">. </w:t>
      </w:r>
      <w:r w:rsidR="00D251FA">
        <w:rPr>
          <w:szCs w:val="22"/>
        </w:rPr>
        <w:t>PDOX</w:t>
      </w:r>
      <w:r w:rsidRPr="00AD1B71">
        <w:rPr>
          <w:szCs w:val="22"/>
        </w:rPr>
        <w:t xml:space="preserve"> models are being used for preclinical drug evaluation, biomarker identification, and preclinical evaluation of personalized medicine strategies</w:t>
      </w:r>
      <w:r w:rsidR="00D251FA">
        <w:rPr>
          <w:szCs w:val="22"/>
        </w:rPr>
        <w:t xml:space="preserve"> allowing for prediction of clinical outcomes</w:t>
      </w:r>
      <w:r w:rsidRPr="00AD1B71">
        <w:rPr>
          <w:szCs w:val="22"/>
        </w:rPr>
        <w:t xml:space="preserve">. </w:t>
      </w:r>
      <w:r w:rsidR="00D251FA">
        <w:rPr>
          <w:szCs w:val="22"/>
        </w:rPr>
        <w:t>Currently,</w:t>
      </w:r>
      <w:r w:rsidRPr="00AD1B71">
        <w:rPr>
          <w:szCs w:val="22"/>
        </w:rPr>
        <w:t xml:space="preserve"> there are no described xenograft</w:t>
      </w:r>
      <w:r w:rsidRPr="00AD1B71">
        <w:rPr>
          <w:szCs w:val="22"/>
          <w:lang w:eastAsia="zh-CN"/>
        </w:rPr>
        <w:t xml:space="preserve"> models</w:t>
      </w:r>
      <w:r w:rsidRPr="00AD1B71">
        <w:rPr>
          <w:szCs w:val="22"/>
        </w:rPr>
        <w:t xml:space="preserve"> </w:t>
      </w:r>
      <w:r w:rsidR="001F0CF0">
        <w:rPr>
          <w:szCs w:val="22"/>
        </w:rPr>
        <w:t>that</w:t>
      </w:r>
      <w:r w:rsidR="00D251FA">
        <w:rPr>
          <w:szCs w:val="22"/>
        </w:rPr>
        <w:t xml:space="preserve"> </w:t>
      </w:r>
      <w:r w:rsidRPr="00AD1B71">
        <w:rPr>
          <w:szCs w:val="22"/>
        </w:rPr>
        <w:t xml:space="preserve">consider </w:t>
      </w:r>
      <w:r w:rsidR="00D251FA">
        <w:rPr>
          <w:szCs w:val="22"/>
        </w:rPr>
        <w:t xml:space="preserve">the importance of </w:t>
      </w:r>
      <w:r w:rsidRPr="00AD1B71">
        <w:rPr>
          <w:szCs w:val="22"/>
        </w:rPr>
        <w:t>LN involvement and</w:t>
      </w:r>
      <w:r w:rsidR="00D251FA">
        <w:rPr>
          <w:szCs w:val="22"/>
        </w:rPr>
        <w:t xml:space="preserve"> </w:t>
      </w:r>
      <w:r w:rsidR="001D45BE">
        <w:rPr>
          <w:szCs w:val="22"/>
        </w:rPr>
        <w:t xml:space="preserve">are </w:t>
      </w:r>
      <w:r w:rsidR="00D251FA">
        <w:rPr>
          <w:szCs w:val="22"/>
        </w:rPr>
        <w:t xml:space="preserve">capable of </w:t>
      </w:r>
      <w:r w:rsidRPr="00AD1B71">
        <w:rPr>
          <w:szCs w:val="22"/>
        </w:rPr>
        <w:t>consistently reproduc</w:t>
      </w:r>
      <w:r w:rsidR="00D251FA">
        <w:rPr>
          <w:szCs w:val="22"/>
        </w:rPr>
        <w:t>ing</w:t>
      </w:r>
      <w:r w:rsidRPr="00AD1B71">
        <w:rPr>
          <w:szCs w:val="22"/>
        </w:rPr>
        <w:t xml:space="preserve"> primary tumor and distant organ metastasis in UCC and CRC</w:t>
      </w:r>
      <w:r w:rsidRPr="00AD1B71">
        <w:rPr>
          <w:szCs w:val="22"/>
          <w:lang w:eastAsia="zh-CN"/>
        </w:rPr>
        <w:t xml:space="preserve">. In this </w:t>
      </w:r>
      <w:r w:rsidR="00E65606">
        <w:rPr>
          <w:szCs w:val="22"/>
          <w:lang w:eastAsia="zh-CN"/>
        </w:rPr>
        <w:t>study</w:t>
      </w:r>
      <w:r w:rsidRPr="00AD1B71">
        <w:rPr>
          <w:szCs w:val="22"/>
          <w:lang w:eastAsia="zh-CN"/>
        </w:rPr>
        <w:t>, we describe the development of</w:t>
      </w:r>
      <w:r w:rsidRPr="00AD1B71">
        <w:rPr>
          <w:szCs w:val="22"/>
        </w:rPr>
        <w:t xml:space="preserve"> PDOX models in NOD/SCID mice </w:t>
      </w:r>
      <w:r w:rsidR="00D251FA">
        <w:rPr>
          <w:szCs w:val="22"/>
        </w:rPr>
        <w:t xml:space="preserve">with reproduction of </w:t>
      </w:r>
      <w:r w:rsidRPr="00AD1B71">
        <w:rPr>
          <w:szCs w:val="22"/>
        </w:rPr>
        <w:t xml:space="preserve">metastatic UCC and CRC diseases </w:t>
      </w:r>
      <w:r w:rsidR="00D251FA">
        <w:rPr>
          <w:szCs w:val="22"/>
        </w:rPr>
        <w:t>with</w:t>
      </w:r>
      <w:r w:rsidRPr="00AD1B71">
        <w:rPr>
          <w:szCs w:val="22"/>
        </w:rPr>
        <w:t xml:space="preserve"> LNSC</w:t>
      </w:r>
      <w:r w:rsidR="00D251FA">
        <w:rPr>
          <w:szCs w:val="22"/>
        </w:rPr>
        <w:t xml:space="preserve"> involvement</w:t>
      </w:r>
      <w:r w:rsidRPr="00AD1B71">
        <w:rPr>
          <w:szCs w:val="22"/>
        </w:rPr>
        <w:t xml:space="preserve">. </w:t>
      </w:r>
    </w:p>
    <w:p w14:paraId="6B722DCB" w14:textId="77777777" w:rsidR="00DB68FB" w:rsidRPr="00AD1B71" w:rsidRDefault="00DB68FB" w:rsidP="00EC2539">
      <w:pPr>
        <w:widowControl/>
        <w:rPr>
          <w:b/>
          <w:szCs w:val="22"/>
        </w:rPr>
      </w:pPr>
    </w:p>
    <w:p w14:paraId="1653B5E4" w14:textId="77777777" w:rsidR="00DB68FB" w:rsidRPr="00AD1B71" w:rsidRDefault="00DB68FB" w:rsidP="00EC2539">
      <w:pPr>
        <w:widowControl/>
        <w:rPr>
          <w:szCs w:val="22"/>
        </w:rPr>
      </w:pPr>
      <w:r w:rsidRPr="00AD1B71">
        <w:rPr>
          <w:b/>
          <w:szCs w:val="22"/>
        </w:rPr>
        <w:t>PROTOCOL:</w:t>
      </w:r>
      <w:r w:rsidRPr="00AD1B71">
        <w:rPr>
          <w:szCs w:val="22"/>
        </w:rPr>
        <w:t xml:space="preserve"> </w:t>
      </w:r>
    </w:p>
    <w:p w14:paraId="38CEE877" w14:textId="7BBF816B" w:rsidR="00481BF4" w:rsidRDefault="00DB68FB" w:rsidP="00EC2539">
      <w:pPr>
        <w:widowControl/>
        <w:rPr>
          <w:color w:val="auto"/>
          <w:szCs w:val="22"/>
          <w:lang w:eastAsia="zh-CN"/>
        </w:rPr>
      </w:pPr>
      <w:r w:rsidRPr="00AD1B71">
        <w:rPr>
          <w:color w:val="auto"/>
          <w:szCs w:val="22"/>
          <w:lang w:eastAsia="zh-CN"/>
        </w:rPr>
        <w:t>All methods described in these animal studies were conducted under the approved guidelines of the animal care and use committee of Ochsner Health System and in accordance with animal research guidelines.</w:t>
      </w:r>
      <w:r w:rsidRPr="00AD1B71">
        <w:rPr>
          <w:rFonts w:eastAsia="Batang"/>
          <w:color w:val="auto"/>
          <w:szCs w:val="22"/>
          <w:lang w:eastAsia="ko-KR"/>
        </w:rPr>
        <w:t xml:space="preserve"> All patient tumors for this study were collected from consented patients undergoing cancer resection surgeries in accordance with </w:t>
      </w:r>
      <w:r w:rsidRPr="00AD1B71">
        <w:rPr>
          <w:color w:val="auto"/>
          <w:szCs w:val="22"/>
          <w:lang w:eastAsia="zh-CN"/>
        </w:rPr>
        <w:t>t</w:t>
      </w:r>
      <w:r w:rsidRPr="00AD1B71">
        <w:rPr>
          <w:rFonts w:eastAsia="Batang"/>
          <w:color w:val="auto"/>
          <w:szCs w:val="22"/>
          <w:lang w:eastAsia="ko-KR"/>
        </w:rPr>
        <w:t xml:space="preserve">he Ochsner Health System </w:t>
      </w:r>
      <w:bookmarkStart w:id="14" w:name="_Hlk516664502"/>
      <w:r w:rsidRPr="00AD1B71">
        <w:rPr>
          <w:rFonts w:eastAsia="Batang"/>
          <w:color w:val="auto"/>
          <w:szCs w:val="22"/>
          <w:lang w:eastAsia="ko-KR"/>
        </w:rPr>
        <w:t xml:space="preserve">Investigative Review Board </w:t>
      </w:r>
      <w:bookmarkEnd w:id="14"/>
      <w:r w:rsidRPr="00AD1B71">
        <w:rPr>
          <w:rFonts w:eastAsia="Batang"/>
          <w:color w:val="auto"/>
          <w:szCs w:val="22"/>
          <w:lang w:eastAsia="ko-KR"/>
        </w:rPr>
        <w:t xml:space="preserve">and the ethical standards of the </w:t>
      </w:r>
      <w:r w:rsidRPr="00AD1B71">
        <w:rPr>
          <w:color w:val="auto"/>
          <w:szCs w:val="22"/>
          <w:lang w:eastAsia="zh-CN"/>
        </w:rPr>
        <w:t>I</w:t>
      </w:r>
      <w:r w:rsidRPr="00AD1B71">
        <w:rPr>
          <w:rFonts w:eastAsia="Batang"/>
          <w:color w:val="auto"/>
          <w:szCs w:val="22"/>
          <w:lang w:eastAsia="ko-KR"/>
        </w:rPr>
        <w:t xml:space="preserve">nstitutional </w:t>
      </w:r>
      <w:r w:rsidRPr="00AD1B71">
        <w:rPr>
          <w:color w:val="auto"/>
          <w:szCs w:val="22"/>
          <w:lang w:eastAsia="zh-CN"/>
        </w:rPr>
        <w:t>C</w:t>
      </w:r>
      <w:r w:rsidRPr="00AD1B71">
        <w:rPr>
          <w:rFonts w:eastAsia="Batang"/>
          <w:color w:val="auto"/>
          <w:szCs w:val="22"/>
          <w:lang w:eastAsia="ko-KR"/>
        </w:rPr>
        <w:t xml:space="preserve">ommittee on </w:t>
      </w:r>
      <w:r w:rsidRPr="00AD1B71">
        <w:rPr>
          <w:color w:val="auto"/>
          <w:szCs w:val="22"/>
          <w:lang w:eastAsia="zh-CN"/>
        </w:rPr>
        <w:t>H</w:t>
      </w:r>
      <w:r w:rsidRPr="00AD1B71">
        <w:rPr>
          <w:rFonts w:eastAsia="Batang"/>
          <w:color w:val="auto"/>
          <w:szCs w:val="22"/>
          <w:lang w:eastAsia="ko-KR"/>
        </w:rPr>
        <w:t xml:space="preserve">uman </w:t>
      </w:r>
      <w:r w:rsidRPr="00AD1B71">
        <w:rPr>
          <w:color w:val="auto"/>
          <w:szCs w:val="22"/>
          <w:lang w:eastAsia="zh-CN"/>
        </w:rPr>
        <w:t>E</w:t>
      </w:r>
      <w:r w:rsidRPr="00AD1B71">
        <w:rPr>
          <w:rFonts w:eastAsia="Batang"/>
          <w:color w:val="auto"/>
          <w:szCs w:val="22"/>
          <w:lang w:eastAsia="ko-KR"/>
        </w:rPr>
        <w:t>xperimentation</w:t>
      </w:r>
      <w:bookmarkStart w:id="15" w:name="_Hlk532460583"/>
      <w:r w:rsidRPr="00AD1B71">
        <w:rPr>
          <w:color w:val="auto"/>
          <w:szCs w:val="22"/>
        </w:rPr>
        <w:t>.</w:t>
      </w:r>
      <w:r w:rsidRPr="00AD1B71">
        <w:rPr>
          <w:color w:val="auto"/>
          <w:szCs w:val="22"/>
          <w:lang w:eastAsia="zh-CN"/>
        </w:rPr>
        <w:t xml:space="preserve"> </w:t>
      </w:r>
      <w:r w:rsidR="003C6327">
        <w:rPr>
          <w:color w:val="auto"/>
          <w:szCs w:val="22"/>
          <w:lang w:eastAsia="zh-CN"/>
        </w:rPr>
        <w:t>B</w:t>
      </w:r>
      <w:r w:rsidR="003C6327" w:rsidRPr="00AD1B71">
        <w:rPr>
          <w:color w:val="auto"/>
          <w:szCs w:val="22"/>
          <w:lang w:eastAsia="zh-CN"/>
        </w:rPr>
        <w:t>oard-certified pathologists</w:t>
      </w:r>
      <w:r w:rsidR="003C6327">
        <w:rPr>
          <w:color w:val="auto"/>
          <w:szCs w:val="22"/>
          <w:lang w:eastAsia="zh-CN"/>
        </w:rPr>
        <w:t xml:space="preserve"> at Ochsner Health System </w:t>
      </w:r>
      <w:r w:rsidR="003C6327" w:rsidRPr="00AD1B71">
        <w:rPr>
          <w:color w:val="auto"/>
          <w:szCs w:val="22"/>
          <w:lang w:eastAsia="zh-CN"/>
        </w:rPr>
        <w:t>determined</w:t>
      </w:r>
      <w:r w:rsidR="003C6327">
        <w:rPr>
          <w:color w:val="auto"/>
          <w:szCs w:val="22"/>
          <w:lang w:eastAsia="zh-CN"/>
        </w:rPr>
        <w:t xml:space="preserve"> the p</w:t>
      </w:r>
      <w:r w:rsidR="00DB242F">
        <w:rPr>
          <w:color w:val="auto"/>
          <w:szCs w:val="22"/>
          <w:lang w:eastAsia="zh-CN"/>
        </w:rPr>
        <w:t>ath</w:t>
      </w:r>
      <w:r w:rsidRPr="00AD1B71">
        <w:rPr>
          <w:color w:val="auto"/>
          <w:szCs w:val="22"/>
          <w:lang w:eastAsia="zh-CN"/>
        </w:rPr>
        <w:t>ological diagnoses</w:t>
      </w:r>
      <w:r w:rsidR="003C6327">
        <w:rPr>
          <w:color w:val="auto"/>
          <w:szCs w:val="22"/>
          <w:lang w:eastAsia="zh-CN"/>
        </w:rPr>
        <w:t xml:space="preserve"> </w:t>
      </w:r>
      <w:r w:rsidR="003A7329">
        <w:rPr>
          <w:color w:val="auto"/>
          <w:szCs w:val="22"/>
          <w:lang w:eastAsia="zh-CN"/>
        </w:rPr>
        <w:t xml:space="preserve">of patient specimens </w:t>
      </w:r>
      <w:r w:rsidR="003C6327">
        <w:rPr>
          <w:color w:val="auto"/>
          <w:szCs w:val="22"/>
          <w:lang w:eastAsia="zh-CN"/>
        </w:rPr>
        <w:t xml:space="preserve">based </w:t>
      </w:r>
      <w:r w:rsidR="00DB242F">
        <w:rPr>
          <w:color w:val="auto"/>
          <w:szCs w:val="22"/>
          <w:lang w:eastAsia="zh-CN"/>
        </w:rPr>
        <w:t>on the</w:t>
      </w:r>
      <w:r w:rsidRPr="00AD1B71">
        <w:rPr>
          <w:color w:val="auto"/>
          <w:szCs w:val="22"/>
          <w:lang w:eastAsia="zh-CN"/>
        </w:rPr>
        <w:t xml:space="preserve"> microscopic features of </w:t>
      </w:r>
      <w:r w:rsidR="00DB242F">
        <w:rPr>
          <w:color w:val="auto"/>
          <w:szCs w:val="22"/>
          <w:lang w:eastAsia="zh-CN"/>
        </w:rPr>
        <w:t>tumor</w:t>
      </w:r>
      <w:r w:rsidR="00DB242F" w:rsidRPr="00AD1B71">
        <w:rPr>
          <w:color w:val="auto"/>
          <w:szCs w:val="22"/>
          <w:lang w:eastAsia="zh-CN"/>
        </w:rPr>
        <w:t xml:space="preserve"> </w:t>
      </w:r>
      <w:r w:rsidRPr="00AD1B71">
        <w:rPr>
          <w:color w:val="auto"/>
          <w:szCs w:val="22"/>
          <w:lang w:eastAsia="zh-CN"/>
        </w:rPr>
        <w:t>cells, the</w:t>
      </w:r>
      <w:r w:rsidR="00DB242F">
        <w:rPr>
          <w:color w:val="auto"/>
          <w:szCs w:val="22"/>
          <w:lang w:eastAsia="zh-CN"/>
        </w:rPr>
        <w:t>ir</w:t>
      </w:r>
      <w:r w:rsidRPr="00AD1B71">
        <w:rPr>
          <w:color w:val="auto"/>
          <w:szCs w:val="22"/>
          <w:lang w:eastAsia="zh-CN"/>
        </w:rPr>
        <w:t xml:space="preserve"> histological type</w:t>
      </w:r>
      <w:r w:rsidR="00CB1567">
        <w:rPr>
          <w:color w:val="auto"/>
          <w:szCs w:val="22"/>
          <w:lang w:eastAsia="zh-CN"/>
        </w:rPr>
        <w:t>,</w:t>
      </w:r>
      <w:r w:rsidRPr="00AD1B71">
        <w:rPr>
          <w:color w:val="auto"/>
          <w:szCs w:val="22"/>
          <w:lang w:eastAsia="zh-CN"/>
        </w:rPr>
        <w:t xml:space="preserve"> and grade </w:t>
      </w:r>
      <w:r w:rsidR="00DB242F">
        <w:rPr>
          <w:color w:val="auto"/>
          <w:szCs w:val="22"/>
          <w:lang w:eastAsia="zh-CN"/>
        </w:rPr>
        <w:t>level</w:t>
      </w:r>
      <w:r w:rsidRPr="00AD1B71">
        <w:rPr>
          <w:color w:val="auto"/>
          <w:szCs w:val="22"/>
          <w:lang w:eastAsia="zh-CN"/>
        </w:rPr>
        <w:t>.</w:t>
      </w:r>
      <w:r w:rsidR="00822B9E">
        <w:rPr>
          <w:color w:val="auto"/>
          <w:szCs w:val="22"/>
          <w:lang w:eastAsia="zh-CN"/>
        </w:rPr>
        <w:t xml:space="preserve"> </w:t>
      </w:r>
    </w:p>
    <w:bookmarkEnd w:id="15"/>
    <w:p w14:paraId="7BFD36FB" w14:textId="77777777" w:rsidR="00481BF4" w:rsidRDefault="00481BF4" w:rsidP="00EC2539">
      <w:pPr>
        <w:widowControl/>
        <w:rPr>
          <w:color w:val="auto"/>
          <w:szCs w:val="22"/>
          <w:lang w:eastAsia="zh-CN"/>
        </w:rPr>
      </w:pPr>
    </w:p>
    <w:p w14:paraId="2475B57C" w14:textId="06F98336" w:rsidR="00DB68FB" w:rsidRPr="00AD1B71" w:rsidRDefault="00F06802" w:rsidP="00EC2539">
      <w:pPr>
        <w:widowControl/>
        <w:rPr>
          <w:color w:val="auto"/>
          <w:szCs w:val="22"/>
        </w:rPr>
      </w:pPr>
      <w:r>
        <w:rPr>
          <w:color w:val="auto"/>
          <w:szCs w:val="22"/>
          <w:lang w:eastAsia="zh-CN"/>
        </w:rPr>
        <w:t xml:space="preserve">NOTE: </w:t>
      </w:r>
      <w:r w:rsidR="00481BF4">
        <w:rPr>
          <w:color w:val="auto"/>
          <w:szCs w:val="22"/>
          <w:lang w:eastAsia="zh-CN"/>
        </w:rPr>
        <w:t>The following protocol describes the steps for two separate xenograft models, a UCC model via the electrocauterization of the bladder wall to instill UCC cells and an intrarectal injection of CRC cells for study in a CRC model. All steps preparing for and monitoring the experiments are identical for both models, while s</w:t>
      </w:r>
      <w:r w:rsidR="002A55D9">
        <w:rPr>
          <w:color w:val="auto"/>
          <w:szCs w:val="22"/>
          <w:lang w:eastAsia="zh-CN"/>
        </w:rPr>
        <w:t>ections</w:t>
      </w:r>
      <w:r w:rsidR="00481BF4">
        <w:rPr>
          <w:color w:val="auto"/>
          <w:szCs w:val="22"/>
          <w:lang w:eastAsia="zh-CN"/>
        </w:rPr>
        <w:t xml:space="preserve"> 7 and 8 specifically describe the procedure for UCC instillation and CRC injection</w:t>
      </w:r>
      <w:r w:rsidR="00B61982">
        <w:rPr>
          <w:color w:val="auto"/>
          <w:szCs w:val="22"/>
          <w:lang w:eastAsia="zh-CN"/>
        </w:rPr>
        <w:t>,</w:t>
      </w:r>
      <w:r w:rsidR="00481BF4">
        <w:rPr>
          <w:color w:val="auto"/>
          <w:szCs w:val="22"/>
          <w:lang w:eastAsia="zh-CN"/>
        </w:rPr>
        <w:t xml:space="preserve"> respectively.</w:t>
      </w:r>
    </w:p>
    <w:p w14:paraId="422CC49A" w14:textId="51BE51C7" w:rsidR="00DB68FB" w:rsidRPr="00AD1B71" w:rsidRDefault="00DB68FB" w:rsidP="00FC7595">
      <w:pPr>
        <w:pStyle w:val="ListParagraph"/>
        <w:widowControl/>
        <w:ind w:left="0"/>
        <w:rPr>
          <w:rStyle w:val="normaltextrun"/>
          <w:b/>
          <w:color w:val="000000" w:themeColor="text1"/>
          <w:szCs w:val="22"/>
        </w:rPr>
      </w:pPr>
    </w:p>
    <w:p w14:paraId="4A7F1486" w14:textId="709ACA5A" w:rsidR="00DB68FB" w:rsidRPr="00AD1B71" w:rsidRDefault="00DB68FB" w:rsidP="00EC2539">
      <w:pPr>
        <w:pStyle w:val="ListParagraph"/>
        <w:widowControl/>
        <w:numPr>
          <w:ilvl w:val="0"/>
          <w:numId w:val="22"/>
        </w:numPr>
        <w:ind w:left="0" w:firstLine="0"/>
        <w:rPr>
          <w:rStyle w:val="normaltextrun"/>
          <w:b/>
          <w:color w:val="000000" w:themeColor="text1"/>
          <w:szCs w:val="22"/>
        </w:rPr>
      </w:pPr>
      <w:r w:rsidRPr="00AD1B71">
        <w:rPr>
          <w:rStyle w:val="normaltextrun"/>
          <w:b/>
          <w:color w:val="000000" w:themeColor="text1"/>
          <w:szCs w:val="22"/>
        </w:rPr>
        <w:t xml:space="preserve">Culturing </w:t>
      </w:r>
      <w:r w:rsidR="00B94444" w:rsidRPr="00AD1B71">
        <w:rPr>
          <w:rStyle w:val="normaltextrun"/>
          <w:b/>
          <w:color w:val="000000" w:themeColor="text1"/>
          <w:szCs w:val="22"/>
        </w:rPr>
        <w:t>cell lines</w:t>
      </w:r>
    </w:p>
    <w:p w14:paraId="0EA91D5A" w14:textId="77777777" w:rsidR="00A71E59" w:rsidRPr="00A71E59" w:rsidRDefault="00A71E59" w:rsidP="00A71E59">
      <w:pPr>
        <w:pStyle w:val="ListParagraph"/>
        <w:widowControl/>
        <w:ind w:left="0"/>
        <w:rPr>
          <w:b/>
          <w:color w:val="000000" w:themeColor="text1"/>
          <w:szCs w:val="22"/>
        </w:rPr>
      </w:pPr>
    </w:p>
    <w:p w14:paraId="08432496" w14:textId="279EB597" w:rsidR="00DB68FB" w:rsidRPr="00AD1B71" w:rsidRDefault="00580E47" w:rsidP="00EC2539">
      <w:pPr>
        <w:pStyle w:val="ListParagraph"/>
        <w:widowControl/>
        <w:numPr>
          <w:ilvl w:val="1"/>
          <w:numId w:val="22"/>
        </w:numPr>
        <w:ind w:left="0" w:firstLine="0"/>
        <w:rPr>
          <w:b/>
          <w:color w:val="000000" w:themeColor="text1"/>
          <w:szCs w:val="22"/>
        </w:rPr>
      </w:pPr>
      <w:r>
        <w:rPr>
          <w:color w:val="000000" w:themeColor="text1"/>
          <w:szCs w:val="22"/>
        </w:rPr>
        <w:lastRenderedPageBreak/>
        <w:t xml:space="preserve">Grow </w:t>
      </w:r>
      <w:r w:rsidR="00DB68FB" w:rsidRPr="00AD1B71">
        <w:rPr>
          <w:color w:val="000000" w:themeColor="text1"/>
          <w:szCs w:val="22"/>
        </w:rPr>
        <w:t>HK cells in complete RPMI-1640 medium supplemented with 10% fetal bovine serum, 2</w:t>
      </w:r>
      <w:r w:rsidR="008140BA" w:rsidRPr="00AD1B71">
        <w:rPr>
          <w:color w:val="000000" w:themeColor="text1"/>
          <w:szCs w:val="22"/>
        </w:rPr>
        <w:t xml:space="preserve"> </w:t>
      </w:r>
      <w:proofErr w:type="spellStart"/>
      <w:r w:rsidR="00DB68FB" w:rsidRPr="00AD1B71">
        <w:rPr>
          <w:color w:val="000000" w:themeColor="text1"/>
          <w:szCs w:val="22"/>
        </w:rPr>
        <w:t>nM</w:t>
      </w:r>
      <w:proofErr w:type="spellEnd"/>
      <w:r w:rsidR="00DB68FB" w:rsidRPr="00AD1B71">
        <w:rPr>
          <w:color w:val="000000" w:themeColor="text1"/>
          <w:szCs w:val="22"/>
        </w:rPr>
        <w:t xml:space="preserve"> glutamine, 100 U/mL penicillin G, and </w:t>
      </w:r>
      <w:r w:rsidR="00AB78DF" w:rsidRPr="00AD1B71">
        <w:rPr>
          <w:color w:val="000000" w:themeColor="text1"/>
          <w:szCs w:val="22"/>
        </w:rPr>
        <w:t>100 mg/mL streptomycin at 37</w:t>
      </w:r>
      <w:r>
        <w:rPr>
          <w:color w:val="000000" w:themeColor="text1"/>
          <w:szCs w:val="22"/>
        </w:rPr>
        <w:t xml:space="preserve"> </w:t>
      </w:r>
      <w:r w:rsidR="00AB78DF" w:rsidRPr="00AD1B71">
        <w:rPr>
          <w:color w:val="000000" w:themeColor="text1"/>
          <w:szCs w:val="22"/>
        </w:rPr>
        <w:t>°</w:t>
      </w:r>
      <w:r w:rsidR="00DB68FB" w:rsidRPr="00AD1B71">
        <w:rPr>
          <w:color w:val="000000" w:themeColor="text1"/>
          <w:szCs w:val="22"/>
        </w:rPr>
        <w:t>C in a 5% CO</w:t>
      </w:r>
      <w:r w:rsidR="00DB68FB" w:rsidRPr="00AD1B71">
        <w:rPr>
          <w:color w:val="000000" w:themeColor="text1"/>
          <w:szCs w:val="22"/>
          <w:vertAlign w:val="subscript"/>
        </w:rPr>
        <w:t>2</w:t>
      </w:r>
      <w:r w:rsidR="00DB68FB" w:rsidRPr="00AD1B71">
        <w:rPr>
          <w:color w:val="000000" w:themeColor="text1"/>
          <w:szCs w:val="22"/>
        </w:rPr>
        <w:t xml:space="preserve"> humidified incubator. </w:t>
      </w:r>
    </w:p>
    <w:p w14:paraId="16BA1A87" w14:textId="77777777" w:rsidR="00580E47" w:rsidRDefault="00580E47" w:rsidP="00EC2539">
      <w:pPr>
        <w:widowControl/>
        <w:rPr>
          <w:color w:val="000000" w:themeColor="text1"/>
          <w:szCs w:val="22"/>
        </w:rPr>
      </w:pPr>
    </w:p>
    <w:p w14:paraId="12DF420C" w14:textId="5B86F938" w:rsidR="00DB68FB" w:rsidRPr="00846E34" w:rsidRDefault="009D73D5" w:rsidP="00EC2539">
      <w:pPr>
        <w:widowControl/>
        <w:rPr>
          <w:color w:val="000000" w:themeColor="text1"/>
          <w:szCs w:val="22"/>
        </w:rPr>
      </w:pPr>
      <w:bookmarkStart w:id="16" w:name="_Hlk531797219"/>
      <w:r w:rsidRPr="009D73D5">
        <w:rPr>
          <w:caps/>
          <w:color w:val="000000" w:themeColor="text1"/>
          <w:szCs w:val="22"/>
        </w:rPr>
        <w:t>NOTE:</w:t>
      </w:r>
      <w:r w:rsidR="00DB68FB" w:rsidRPr="00846E34">
        <w:rPr>
          <w:color w:val="000000" w:themeColor="text1"/>
          <w:szCs w:val="22"/>
        </w:rPr>
        <w:t xml:space="preserve"> </w:t>
      </w:r>
      <w:bookmarkEnd w:id="16"/>
      <w:r w:rsidR="00DB68FB" w:rsidRPr="00846E34">
        <w:rPr>
          <w:color w:val="000000" w:themeColor="text1"/>
          <w:szCs w:val="22"/>
        </w:rPr>
        <w:t xml:space="preserve">HK cells are normal human follicular dendritic cells and can be grown and expanded for </w:t>
      </w:r>
      <w:r w:rsidR="00800370" w:rsidRPr="00846E34">
        <w:rPr>
          <w:color w:val="000000" w:themeColor="text1"/>
          <w:szCs w:val="22"/>
        </w:rPr>
        <w:t>≤</w:t>
      </w:r>
      <w:r w:rsidR="00DB68FB" w:rsidRPr="00846E34">
        <w:rPr>
          <w:color w:val="000000" w:themeColor="text1"/>
          <w:szCs w:val="22"/>
        </w:rPr>
        <w:t xml:space="preserve"> 15 passages </w:t>
      </w:r>
      <w:r w:rsidR="00AD1B71" w:rsidRPr="00846E34">
        <w:rPr>
          <w:color w:val="000000" w:themeColor="text1"/>
          <w:szCs w:val="22"/>
        </w:rPr>
        <w:t>in vitro</w:t>
      </w:r>
      <w:r w:rsidR="009479F1" w:rsidRPr="00846E34">
        <w:rPr>
          <w:color w:val="000000" w:themeColor="text1"/>
          <w:szCs w:val="22"/>
        </w:rPr>
        <w:fldChar w:fldCharType="begin">
          <w:fldData xml:space="preserve">PEVuZE5vdGU+PENpdGU+PEF1dGhvcj5LaW08L0F1dGhvcj48WWVhcj4xOTk1PC9ZZWFyPjxSZWNO
dW0+MjgwNDwvUmVjTnVtPjxEaXNwbGF5VGV4dD48c3R5bGUgZmFjZT0ic3VwZXJzY3JpcHQiPjE2
PC9zdHlsZT48L0Rpc3BsYXlUZXh0PjxyZWNvcmQ+PHJlYy1udW1iZXI+MjgwNDwvcmVjLW51bWJl
cj48Zm9yZWlnbi1rZXlzPjxrZXkgYXBwPSJFTiIgZGItaWQ9InZwZXY5emZ0aWFmenI1ZXd2ZjQ1
ZXJydDJ3ZDVlc3R0ZXNwOSIgdGltZXN0YW1wPSIwIj4yODA0PC9rZXk+PC9mb3JlaWduLWtleXM+
PHJlZi10eXBlIG5hbWU9IkpvdXJuYWwgQXJ0aWNsZSI+MTc8L3JlZi10eXBlPjxjb250cmlidXRv
cnM+PGF1dGhvcnM+PGF1dGhvcj5LaW0sIEguIFMuPC9hdXRob3I+PGF1dGhvcj5aaGFuZywgWC48
L2F1dGhvcj48YXV0aG9yPktseXVzaG5lbmtvdmEsIEUuPC9hdXRob3I+PGF1dGhvcj5DaG9pLCBZ
LiBTLjwvYXV0aG9yPjwvYXV0aG9ycz48L2NvbnRyaWJ1dG9ycz48YXV0aC1hZGRyZXNzPkxhYm9y
YXRvcnkgb2YgQ2VsbHVsYXIgSW1tdW5vbG9neSwgQWx0b24gT2Noc25lciBNZWRpY2FsIEZvdW5k
YXRpb24sIE5ldyBPcmxlYW5zLCBMQSA3MDEyMSwgVVNBLjwvYXV0aC1hZGRyZXNzPjx0aXRsZXM+
PHRpdGxlPlN0aW11bGF0aW9uIG9mIGdlcm1pbmFsIGNlbnRlciBCIGx5bXBob2N5dGUgcHJvbGlm
ZXJhdGlvbiBieSBhbiBGREMtbGlrZSBjZWxsIGxpbmUsIEhLPC90aXRsZT48c2Vjb25kYXJ5LXRp
dGxlPkogSW1tdW5vbDwvc2Vjb25kYXJ5LXRpdGxlPjwvdGl0bGVzPjxwZXJpb2RpY2FsPjxmdWxs
LXRpdGxlPkogSW1tdW5vbDwvZnVsbC10aXRsZT48L3BlcmlvZGljYWw+PHBhZ2VzPjExMDEtOTwv
cGFnZXM+PHZvbHVtZT4xNTU8L3ZvbHVtZT48bnVtYmVyPjM8L251bWJlcj48ZWRpdGlvbj4xOTk1
LzA4LzAxPC9lZGl0aW9uPjxrZXl3b3Jkcz48a2V5d29yZD5BRFAtcmlib3N5bCBDeWNsYXNlPC9r
ZXl3b3JkPjxrZXl3b3JkPkFudGlib2RpZXMsIE1vbm9jbG9uYWwvaW1tdW5vbG9neTwva2V5d29y
ZD48a2V5d29yZD4qQW50aWdlbnMsIENEPC9rZXl3b3JkPjxrZXl3b3JkPkFudGlnZW5zLCBDRDM4
PC9rZXl3b3JkPjxrZXl3b3JkPkFudGlnZW5zLCBDRDQ0PC9rZXl3b3JkPjxrZXl3b3JkPkFudGln
ZW5zLCBEaWZmZXJlbnRpYXRpb24vaW1tdW5vbG9neTwva2V5d29yZD48a2V5d29yZD5BcG9wdG9z
aXM8L2tleXdvcmQ+PGtleXdvcmQ+Qi1MeW1waG9jeXRlcy8qaW1tdW5vbG9neTwva2V5d29yZD48
a2V5d29yZD5DYXJyaWVyIFByb3RlaW5zL2ltbXVub2xvZ3k8L2tleXdvcmQ+PGtleXdvcmQ+Q2Vs
bCBEaWZmZXJlbnRpYXRpb248L2tleXdvcmQ+PGtleXdvcmQ+Q2VsbCBEaXZpc2lvbjwva2V5d29y
ZD48a2V5d29yZD5DZWxsIExpbmU8L2tleXdvcmQ+PGtleXdvcmQ+Q2VsbCBTZXBhcmF0aW9uPC9r
ZXl3b3JkPjxrZXl3b3JkPkRlbmRyaXRpYyBDZWxscy8qaW1tdW5vbG9neTwva2V5d29yZD48a2V5
d29yZD5IdW1hbnM8L2tleXdvcmQ+PGtleXdvcmQ+SW1tdW5vZ2xvYnVsaW4gRC9pbW11bm9sb2d5
PC9rZXl3b3JkPjxrZXl3b3JkPk1lbWJyYW5lIEdseWNvcHJvdGVpbnM8L2tleXdvcmQ+PGtleXdv
cmQ+Ti1HbHljb3N5bCBIeWRyb2xhc2VzL2ltbXVub2xvZ3k8L2tleXdvcmQ+PGtleXdvcmQ+UGFs
YXRpbmUgVG9uc2lsL2N5dG9sb2d5PC9rZXl3b3JkPjxrZXl3b3JkPlJlY2VwdG9ycywgQ2VsbCBT
dXJmYWNlL2ltbXVub2xvZ3k8L2tleXdvcmQ+PGtleXdvcmQ+UmVjZXB0b3JzLCBMeW1waG9jeXRl
IEhvbWluZy9pbW11bm9sb2d5PC9rZXl3b3JkPjwva2V5d29yZHM+PGRhdGVzPjx5ZWFyPjE5OTU8
L3llYXI+PHB1Yi1kYXRlcz48ZGF0ZT5BdWcgMTwvZGF0ZT48L3B1Yi1kYXRlcz48L2RhdGVzPjxp
c2JuPjAwMjItMTc2NyAoUHJpbnQpJiN4RDswMDIyLTE3NjcgKExpbmtpbmcpPC9pc2JuPjxhY2Nl
c3Npb24tbnVtPjc1NDM1MTM8L2FjY2Vzc2lvbi1udW0+PHdvcmstdHlwZT5SZXNlYXJjaCBTdXBw
b3J0LCBOb24tVS5TLiBHb3YmYXBvczt0JiN4RDtSZXNlYXJjaCBTdXBwb3J0LCBVLlMuIEdvdiZh
cG9zO3QsIFAuSC5TLjwvd29yay10eXBlPjx1cmxzPjxyZWxhdGVkLXVybHM+PHVybD5odHRwOi8v
d3d3Lm5jYmkubmxtLm5paC5nb3YvcHVibWVkLzc1NDM1MTM8L3VybD48L3JlbGF0ZWQtdXJscz48
L3VybHM+PGxhbmd1YWdlPmVuZzwvbGFuZ3VhZ2U+PC9yZWNvcmQ+PC9DaXRlPjwvRW5kTm90ZT5=
</w:fldData>
        </w:fldChar>
      </w:r>
      <w:r w:rsidR="009479F1" w:rsidRPr="00846E34">
        <w:rPr>
          <w:color w:val="000000" w:themeColor="text1"/>
          <w:szCs w:val="22"/>
        </w:rPr>
        <w:instrText xml:space="preserve"> ADDIN EN.CITE </w:instrText>
      </w:r>
      <w:r w:rsidR="009479F1" w:rsidRPr="00846E34">
        <w:rPr>
          <w:color w:val="000000" w:themeColor="text1"/>
          <w:szCs w:val="22"/>
        </w:rPr>
        <w:fldChar w:fldCharType="begin">
          <w:fldData xml:space="preserve">PEVuZE5vdGU+PENpdGU+PEF1dGhvcj5LaW08L0F1dGhvcj48WWVhcj4xOTk1PC9ZZWFyPjxSZWNO
dW0+MjgwNDwvUmVjTnVtPjxEaXNwbGF5VGV4dD48c3R5bGUgZmFjZT0ic3VwZXJzY3JpcHQiPjE2
PC9zdHlsZT48L0Rpc3BsYXlUZXh0PjxyZWNvcmQ+PHJlYy1udW1iZXI+MjgwNDwvcmVjLW51bWJl
cj48Zm9yZWlnbi1rZXlzPjxrZXkgYXBwPSJFTiIgZGItaWQ9InZwZXY5emZ0aWFmenI1ZXd2ZjQ1
ZXJydDJ3ZDVlc3R0ZXNwOSIgdGltZXN0YW1wPSIwIj4yODA0PC9rZXk+PC9mb3JlaWduLWtleXM+
PHJlZi10eXBlIG5hbWU9IkpvdXJuYWwgQXJ0aWNsZSI+MTc8L3JlZi10eXBlPjxjb250cmlidXRv
cnM+PGF1dGhvcnM+PGF1dGhvcj5LaW0sIEguIFMuPC9hdXRob3I+PGF1dGhvcj5aaGFuZywgWC48
L2F1dGhvcj48YXV0aG9yPktseXVzaG5lbmtvdmEsIEUuPC9hdXRob3I+PGF1dGhvcj5DaG9pLCBZ
LiBTLjwvYXV0aG9yPjwvYXV0aG9ycz48L2NvbnRyaWJ1dG9ycz48YXV0aC1hZGRyZXNzPkxhYm9y
YXRvcnkgb2YgQ2VsbHVsYXIgSW1tdW5vbG9neSwgQWx0b24gT2Noc25lciBNZWRpY2FsIEZvdW5k
YXRpb24sIE5ldyBPcmxlYW5zLCBMQSA3MDEyMSwgVVNBLjwvYXV0aC1hZGRyZXNzPjx0aXRsZXM+
PHRpdGxlPlN0aW11bGF0aW9uIG9mIGdlcm1pbmFsIGNlbnRlciBCIGx5bXBob2N5dGUgcHJvbGlm
ZXJhdGlvbiBieSBhbiBGREMtbGlrZSBjZWxsIGxpbmUsIEhLPC90aXRsZT48c2Vjb25kYXJ5LXRp
dGxlPkogSW1tdW5vbDwvc2Vjb25kYXJ5LXRpdGxlPjwvdGl0bGVzPjxwZXJpb2RpY2FsPjxmdWxs
LXRpdGxlPkogSW1tdW5vbDwvZnVsbC10aXRsZT48L3BlcmlvZGljYWw+PHBhZ2VzPjExMDEtOTwv
cGFnZXM+PHZvbHVtZT4xNTU8L3ZvbHVtZT48bnVtYmVyPjM8L251bWJlcj48ZWRpdGlvbj4xOTk1
LzA4LzAxPC9lZGl0aW9uPjxrZXl3b3Jkcz48a2V5d29yZD5BRFAtcmlib3N5bCBDeWNsYXNlPC9r
ZXl3b3JkPjxrZXl3b3JkPkFudGlib2RpZXMsIE1vbm9jbG9uYWwvaW1tdW5vbG9neTwva2V5d29y
ZD48a2V5d29yZD4qQW50aWdlbnMsIENEPC9rZXl3b3JkPjxrZXl3b3JkPkFudGlnZW5zLCBDRDM4
PC9rZXl3b3JkPjxrZXl3b3JkPkFudGlnZW5zLCBDRDQ0PC9rZXl3b3JkPjxrZXl3b3JkPkFudGln
ZW5zLCBEaWZmZXJlbnRpYXRpb24vaW1tdW5vbG9neTwva2V5d29yZD48a2V5d29yZD5BcG9wdG9z
aXM8L2tleXdvcmQ+PGtleXdvcmQ+Qi1MeW1waG9jeXRlcy8qaW1tdW5vbG9neTwva2V5d29yZD48
a2V5d29yZD5DYXJyaWVyIFByb3RlaW5zL2ltbXVub2xvZ3k8L2tleXdvcmQ+PGtleXdvcmQ+Q2Vs
bCBEaWZmZXJlbnRpYXRpb248L2tleXdvcmQ+PGtleXdvcmQ+Q2VsbCBEaXZpc2lvbjwva2V5d29y
ZD48a2V5d29yZD5DZWxsIExpbmU8L2tleXdvcmQ+PGtleXdvcmQ+Q2VsbCBTZXBhcmF0aW9uPC9r
ZXl3b3JkPjxrZXl3b3JkPkRlbmRyaXRpYyBDZWxscy8qaW1tdW5vbG9neTwva2V5d29yZD48a2V5
d29yZD5IdW1hbnM8L2tleXdvcmQ+PGtleXdvcmQ+SW1tdW5vZ2xvYnVsaW4gRC9pbW11bm9sb2d5
PC9rZXl3b3JkPjxrZXl3b3JkPk1lbWJyYW5lIEdseWNvcHJvdGVpbnM8L2tleXdvcmQ+PGtleXdv
cmQ+Ti1HbHljb3N5bCBIeWRyb2xhc2VzL2ltbXVub2xvZ3k8L2tleXdvcmQ+PGtleXdvcmQ+UGFs
YXRpbmUgVG9uc2lsL2N5dG9sb2d5PC9rZXl3b3JkPjxrZXl3b3JkPlJlY2VwdG9ycywgQ2VsbCBT
dXJmYWNlL2ltbXVub2xvZ3k8L2tleXdvcmQ+PGtleXdvcmQ+UmVjZXB0b3JzLCBMeW1waG9jeXRl
IEhvbWluZy9pbW11bm9sb2d5PC9rZXl3b3JkPjwva2V5d29yZHM+PGRhdGVzPjx5ZWFyPjE5OTU8
L3llYXI+PHB1Yi1kYXRlcz48ZGF0ZT5BdWcgMTwvZGF0ZT48L3B1Yi1kYXRlcz48L2RhdGVzPjxp
c2JuPjAwMjItMTc2NyAoUHJpbnQpJiN4RDswMDIyLTE3NjcgKExpbmtpbmcpPC9pc2JuPjxhY2Nl
c3Npb24tbnVtPjc1NDM1MTM8L2FjY2Vzc2lvbi1udW0+PHdvcmstdHlwZT5SZXNlYXJjaCBTdXBw
b3J0LCBOb24tVS5TLiBHb3YmYXBvczt0JiN4RDtSZXNlYXJjaCBTdXBwb3J0LCBVLlMuIEdvdiZh
cG9zO3QsIFAuSC5TLjwvd29yay10eXBlPjx1cmxzPjxyZWxhdGVkLXVybHM+PHVybD5odHRwOi8v
d3d3Lm5jYmkubmxtLm5paC5nb3YvcHVibWVkLzc1NDM1MTM8L3VybD48L3JlbGF0ZWQtdXJscz48
L3VybHM+PGxhbmd1YWdlPmVuZzwvbGFuZ3VhZ2U+PC9yZWNvcmQ+PC9DaXRlPjwvRW5kTm90ZT5=
</w:fldData>
        </w:fldChar>
      </w:r>
      <w:r w:rsidR="009479F1" w:rsidRPr="00846E34">
        <w:rPr>
          <w:color w:val="000000" w:themeColor="text1"/>
          <w:szCs w:val="22"/>
        </w:rPr>
        <w:instrText xml:space="preserve"> ADDIN EN.CITE.DATA </w:instrText>
      </w:r>
      <w:r w:rsidR="009479F1" w:rsidRPr="00846E34">
        <w:rPr>
          <w:color w:val="000000" w:themeColor="text1"/>
          <w:szCs w:val="22"/>
        </w:rPr>
      </w:r>
      <w:r w:rsidR="009479F1" w:rsidRPr="00846E34">
        <w:rPr>
          <w:color w:val="000000" w:themeColor="text1"/>
          <w:szCs w:val="22"/>
        </w:rPr>
        <w:fldChar w:fldCharType="end"/>
      </w:r>
      <w:r w:rsidR="009479F1" w:rsidRPr="00846E34">
        <w:rPr>
          <w:color w:val="000000" w:themeColor="text1"/>
          <w:szCs w:val="22"/>
        </w:rPr>
      </w:r>
      <w:r w:rsidR="009479F1" w:rsidRPr="00846E34">
        <w:rPr>
          <w:color w:val="000000" w:themeColor="text1"/>
          <w:szCs w:val="22"/>
        </w:rPr>
        <w:fldChar w:fldCharType="separate"/>
      </w:r>
      <w:r w:rsidR="009479F1" w:rsidRPr="00846E34">
        <w:rPr>
          <w:noProof/>
          <w:color w:val="000000" w:themeColor="text1"/>
          <w:szCs w:val="22"/>
          <w:vertAlign w:val="superscript"/>
        </w:rPr>
        <w:t>16</w:t>
      </w:r>
      <w:r w:rsidR="009479F1" w:rsidRPr="00846E34">
        <w:rPr>
          <w:color w:val="000000" w:themeColor="text1"/>
          <w:szCs w:val="22"/>
        </w:rPr>
        <w:fldChar w:fldCharType="end"/>
      </w:r>
      <w:r w:rsidR="00D20E48" w:rsidRPr="00846E34">
        <w:rPr>
          <w:color w:val="000000" w:themeColor="text1"/>
          <w:szCs w:val="22"/>
        </w:rPr>
        <w:t>.</w:t>
      </w:r>
    </w:p>
    <w:p w14:paraId="172AB129" w14:textId="77777777" w:rsidR="00580E47" w:rsidRPr="00AD1B71" w:rsidRDefault="00580E47" w:rsidP="00EC2539">
      <w:pPr>
        <w:widowControl/>
        <w:rPr>
          <w:color w:val="000000" w:themeColor="text1"/>
          <w:szCs w:val="22"/>
        </w:rPr>
      </w:pPr>
    </w:p>
    <w:p w14:paraId="78ACD6E9" w14:textId="77777777" w:rsidR="004F6EBF" w:rsidRPr="00EC2539" w:rsidRDefault="00DB68FB" w:rsidP="00EC2539">
      <w:pPr>
        <w:pStyle w:val="ListParagraph"/>
        <w:widowControl/>
        <w:numPr>
          <w:ilvl w:val="1"/>
          <w:numId w:val="22"/>
        </w:numPr>
        <w:ind w:left="0" w:firstLine="0"/>
        <w:rPr>
          <w:b/>
          <w:color w:val="000000" w:themeColor="text1"/>
          <w:szCs w:val="22"/>
        </w:rPr>
      </w:pPr>
      <w:r w:rsidRPr="00AD1B71">
        <w:rPr>
          <w:color w:val="000000" w:themeColor="text1"/>
          <w:szCs w:val="22"/>
        </w:rPr>
        <w:t>To prepare for an experiment, trypsinize the cells</w:t>
      </w:r>
      <w:r w:rsidR="004F6EBF">
        <w:rPr>
          <w:color w:val="000000" w:themeColor="text1"/>
          <w:szCs w:val="22"/>
        </w:rPr>
        <w:t>.</w:t>
      </w:r>
    </w:p>
    <w:p w14:paraId="030519D4" w14:textId="77777777" w:rsidR="009D73D5" w:rsidRPr="009D73D5" w:rsidRDefault="009D73D5" w:rsidP="009D73D5">
      <w:pPr>
        <w:pStyle w:val="ListParagraph"/>
        <w:widowControl/>
        <w:ind w:left="0"/>
        <w:rPr>
          <w:b/>
          <w:color w:val="000000" w:themeColor="text1"/>
          <w:szCs w:val="22"/>
        </w:rPr>
      </w:pPr>
    </w:p>
    <w:p w14:paraId="21BA38A4" w14:textId="37C2A750" w:rsidR="004F6EBF" w:rsidRPr="00D473DE" w:rsidRDefault="004F6EBF" w:rsidP="00EC2539">
      <w:pPr>
        <w:pStyle w:val="ListParagraph"/>
        <w:widowControl/>
        <w:numPr>
          <w:ilvl w:val="2"/>
          <w:numId w:val="22"/>
        </w:numPr>
        <w:ind w:left="0" w:firstLine="0"/>
        <w:rPr>
          <w:b/>
          <w:color w:val="000000" w:themeColor="text1"/>
          <w:szCs w:val="22"/>
        </w:rPr>
      </w:pPr>
      <w:r>
        <w:rPr>
          <w:color w:val="000000" w:themeColor="text1"/>
          <w:szCs w:val="22"/>
        </w:rPr>
        <w:t>Remove media and add 2</w:t>
      </w:r>
      <w:r w:rsidR="009D73D5">
        <w:rPr>
          <w:color w:val="000000" w:themeColor="text1"/>
          <w:szCs w:val="22"/>
        </w:rPr>
        <w:t xml:space="preserve"> </w:t>
      </w:r>
      <w:r>
        <w:rPr>
          <w:color w:val="000000" w:themeColor="text1"/>
          <w:szCs w:val="22"/>
        </w:rPr>
        <w:t>m</w:t>
      </w:r>
      <w:r w:rsidR="009D73D5">
        <w:rPr>
          <w:color w:val="000000" w:themeColor="text1"/>
          <w:szCs w:val="22"/>
        </w:rPr>
        <w:t xml:space="preserve">L of </w:t>
      </w:r>
      <w:r w:rsidR="00DB68FB" w:rsidRPr="00AD1B71">
        <w:rPr>
          <w:color w:val="000000" w:themeColor="text1"/>
          <w:szCs w:val="22"/>
        </w:rPr>
        <w:t xml:space="preserve">1% trypsin in </w:t>
      </w:r>
      <w:r w:rsidR="00364072">
        <w:rPr>
          <w:color w:val="000000" w:themeColor="text1"/>
          <w:szCs w:val="22"/>
        </w:rPr>
        <w:t xml:space="preserve">Hank’s </w:t>
      </w:r>
      <w:r w:rsidR="00562639">
        <w:rPr>
          <w:color w:val="000000" w:themeColor="text1"/>
          <w:szCs w:val="22"/>
        </w:rPr>
        <w:t xml:space="preserve">balanced salt solution </w:t>
      </w:r>
      <w:r w:rsidR="00364072">
        <w:rPr>
          <w:color w:val="000000" w:themeColor="text1"/>
          <w:szCs w:val="22"/>
        </w:rPr>
        <w:t>(</w:t>
      </w:r>
      <w:r w:rsidR="008140BA" w:rsidRPr="00AD1B71">
        <w:rPr>
          <w:color w:val="000000" w:themeColor="text1"/>
          <w:szCs w:val="22"/>
        </w:rPr>
        <w:t>HBSS</w:t>
      </w:r>
      <w:r w:rsidR="00364072">
        <w:rPr>
          <w:color w:val="000000" w:themeColor="text1"/>
          <w:szCs w:val="22"/>
        </w:rPr>
        <w:t>)</w:t>
      </w:r>
      <w:r>
        <w:rPr>
          <w:color w:val="000000" w:themeColor="text1"/>
          <w:szCs w:val="22"/>
        </w:rPr>
        <w:t xml:space="preserve"> to cells.</w:t>
      </w:r>
      <w:r w:rsidR="00BA095C">
        <w:rPr>
          <w:b/>
          <w:color w:val="000000" w:themeColor="text1"/>
          <w:szCs w:val="22"/>
        </w:rPr>
        <w:t xml:space="preserve"> </w:t>
      </w:r>
      <w:r w:rsidR="00BA095C">
        <w:rPr>
          <w:color w:val="000000" w:themeColor="text1"/>
          <w:szCs w:val="22"/>
        </w:rPr>
        <w:t xml:space="preserve">Place cells back in </w:t>
      </w:r>
      <w:r w:rsidR="00D473DE">
        <w:rPr>
          <w:color w:val="000000" w:themeColor="text1"/>
          <w:szCs w:val="22"/>
        </w:rPr>
        <w:t xml:space="preserve">the </w:t>
      </w:r>
      <w:r w:rsidR="00BA095C">
        <w:rPr>
          <w:color w:val="000000" w:themeColor="text1"/>
          <w:szCs w:val="22"/>
        </w:rPr>
        <w:t>5% CO</w:t>
      </w:r>
      <w:r w:rsidR="00BA095C" w:rsidRPr="00D473DE">
        <w:rPr>
          <w:color w:val="000000" w:themeColor="text1"/>
          <w:szCs w:val="22"/>
          <w:vertAlign w:val="subscript"/>
        </w:rPr>
        <w:t>2</w:t>
      </w:r>
      <w:r w:rsidR="00BA095C">
        <w:rPr>
          <w:color w:val="000000" w:themeColor="text1"/>
          <w:szCs w:val="22"/>
        </w:rPr>
        <w:t xml:space="preserve"> humidified</w:t>
      </w:r>
      <w:r w:rsidRPr="00BA095C">
        <w:rPr>
          <w:color w:val="000000" w:themeColor="text1"/>
          <w:szCs w:val="22"/>
        </w:rPr>
        <w:t xml:space="preserve"> incubator</w:t>
      </w:r>
      <w:r w:rsidR="00BA095C">
        <w:rPr>
          <w:color w:val="000000" w:themeColor="text1"/>
          <w:szCs w:val="22"/>
        </w:rPr>
        <w:t xml:space="preserve"> at 37</w:t>
      </w:r>
      <w:r w:rsidR="00D473DE">
        <w:rPr>
          <w:color w:val="000000" w:themeColor="text1"/>
          <w:szCs w:val="22"/>
        </w:rPr>
        <w:t xml:space="preserve"> °</w:t>
      </w:r>
      <w:r w:rsidR="00BA095C">
        <w:rPr>
          <w:color w:val="000000" w:themeColor="text1"/>
          <w:szCs w:val="22"/>
        </w:rPr>
        <w:t>C</w:t>
      </w:r>
      <w:r w:rsidRPr="00BA095C">
        <w:rPr>
          <w:color w:val="000000" w:themeColor="text1"/>
          <w:szCs w:val="22"/>
        </w:rPr>
        <w:t xml:space="preserve"> for 4 min.</w:t>
      </w:r>
    </w:p>
    <w:p w14:paraId="2ED4985F" w14:textId="77777777" w:rsidR="00D473DE" w:rsidRPr="00EC2539" w:rsidRDefault="00D473DE" w:rsidP="00D473DE">
      <w:pPr>
        <w:pStyle w:val="ListParagraph"/>
        <w:widowControl/>
        <w:ind w:left="0"/>
        <w:rPr>
          <w:b/>
          <w:color w:val="000000" w:themeColor="text1"/>
          <w:szCs w:val="22"/>
        </w:rPr>
      </w:pPr>
    </w:p>
    <w:p w14:paraId="0BE2A9B3" w14:textId="0BB8AAE5" w:rsidR="004F6EBF" w:rsidRPr="00EC2539" w:rsidRDefault="00D276E6" w:rsidP="00EC2539">
      <w:pPr>
        <w:pStyle w:val="ListParagraph"/>
        <w:widowControl/>
        <w:numPr>
          <w:ilvl w:val="2"/>
          <w:numId w:val="22"/>
        </w:numPr>
        <w:ind w:left="0" w:firstLine="0"/>
        <w:rPr>
          <w:b/>
          <w:color w:val="000000" w:themeColor="text1"/>
          <w:szCs w:val="22"/>
        </w:rPr>
      </w:pPr>
      <w:r>
        <w:rPr>
          <w:color w:val="000000" w:themeColor="text1"/>
          <w:szCs w:val="22"/>
        </w:rPr>
        <w:t>Collect</w:t>
      </w:r>
      <w:r w:rsidR="00BD66D2">
        <w:rPr>
          <w:color w:val="000000" w:themeColor="text1"/>
          <w:szCs w:val="22"/>
        </w:rPr>
        <w:t xml:space="preserve"> </w:t>
      </w:r>
      <w:r w:rsidR="00AE3518">
        <w:rPr>
          <w:color w:val="000000" w:themeColor="text1"/>
          <w:szCs w:val="22"/>
        </w:rPr>
        <w:t>cells</w:t>
      </w:r>
      <w:r>
        <w:rPr>
          <w:color w:val="000000" w:themeColor="text1"/>
          <w:szCs w:val="22"/>
        </w:rPr>
        <w:t xml:space="preserve"> from dish</w:t>
      </w:r>
      <w:r w:rsidR="00AE3518">
        <w:rPr>
          <w:color w:val="000000" w:themeColor="text1"/>
          <w:szCs w:val="22"/>
        </w:rPr>
        <w:t xml:space="preserve"> in</w:t>
      </w:r>
      <w:r w:rsidR="00BD66D2">
        <w:rPr>
          <w:color w:val="000000" w:themeColor="text1"/>
          <w:szCs w:val="22"/>
        </w:rPr>
        <w:t>to</w:t>
      </w:r>
      <w:r w:rsidR="00AE3518">
        <w:rPr>
          <w:color w:val="000000" w:themeColor="text1"/>
          <w:szCs w:val="22"/>
        </w:rPr>
        <w:t xml:space="preserve"> a 15</w:t>
      </w:r>
      <w:r w:rsidR="006C1F0A">
        <w:rPr>
          <w:color w:val="000000" w:themeColor="text1"/>
          <w:szCs w:val="22"/>
        </w:rPr>
        <w:t xml:space="preserve"> </w:t>
      </w:r>
      <w:r w:rsidR="00AE3518">
        <w:rPr>
          <w:color w:val="000000" w:themeColor="text1"/>
          <w:szCs w:val="22"/>
        </w:rPr>
        <w:t>m</w:t>
      </w:r>
      <w:r w:rsidR="006C1F0A">
        <w:rPr>
          <w:color w:val="000000" w:themeColor="text1"/>
          <w:szCs w:val="22"/>
        </w:rPr>
        <w:t>L</w:t>
      </w:r>
      <w:r w:rsidR="00AE3518">
        <w:rPr>
          <w:color w:val="000000" w:themeColor="text1"/>
          <w:szCs w:val="22"/>
        </w:rPr>
        <w:t xml:space="preserve"> tube</w:t>
      </w:r>
      <w:r>
        <w:rPr>
          <w:color w:val="000000" w:themeColor="text1"/>
          <w:szCs w:val="22"/>
        </w:rPr>
        <w:t xml:space="preserve"> using a handheld pipet aid </w:t>
      </w:r>
      <w:r w:rsidR="00FB2FD0">
        <w:rPr>
          <w:color w:val="000000" w:themeColor="text1"/>
          <w:szCs w:val="22"/>
        </w:rPr>
        <w:t>with a</w:t>
      </w:r>
      <w:r>
        <w:rPr>
          <w:color w:val="000000" w:themeColor="text1"/>
          <w:szCs w:val="22"/>
        </w:rPr>
        <w:t xml:space="preserve"> 10</w:t>
      </w:r>
      <w:r w:rsidR="00C57FEB">
        <w:rPr>
          <w:color w:val="000000" w:themeColor="text1"/>
          <w:szCs w:val="22"/>
        </w:rPr>
        <w:t xml:space="preserve"> </w:t>
      </w:r>
      <w:r>
        <w:rPr>
          <w:color w:val="000000" w:themeColor="text1"/>
          <w:szCs w:val="22"/>
        </w:rPr>
        <w:t>m</w:t>
      </w:r>
      <w:r w:rsidR="009643D7">
        <w:rPr>
          <w:color w:val="000000" w:themeColor="text1"/>
          <w:szCs w:val="22"/>
        </w:rPr>
        <w:t>L</w:t>
      </w:r>
      <w:r>
        <w:rPr>
          <w:color w:val="000000" w:themeColor="text1"/>
          <w:szCs w:val="22"/>
        </w:rPr>
        <w:t xml:space="preserve"> serological pipet </w:t>
      </w:r>
      <w:r w:rsidR="00C57FEB">
        <w:rPr>
          <w:color w:val="000000" w:themeColor="text1"/>
          <w:szCs w:val="22"/>
        </w:rPr>
        <w:t>attached</w:t>
      </w:r>
      <w:r w:rsidR="00993423">
        <w:rPr>
          <w:color w:val="000000" w:themeColor="text1"/>
          <w:szCs w:val="22"/>
        </w:rPr>
        <w:t>.</w:t>
      </w:r>
      <w:r w:rsidR="00C57FEB">
        <w:rPr>
          <w:color w:val="000000" w:themeColor="text1"/>
          <w:szCs w:val="22"/>
        </w:rPr>
        <w:t xml:space="preserve"> </w:t>
      </w:r>
      <w:r w:rsidR="00993423">
        <w:rPr>
          <w:color w:val="000000" w:themeColor="text1"/>
          <w:szCs w:val="22"/>
        </w:rPr>
        <w:t>A</w:t>
      </w:r>
      <w:r w:rsidR="00AE3518">
        <w:rPr>
          <w:color w:val="000000" w:themeColor="text1"/>
          <w:szCs w:val="22"/>
        </w:rPr>
        <w:t xml:space="preserve">dd </w:t>
      </w:r>
      <w:r w:rsidR="004F6EBF">
        <w:rPr>
          <w:color w:val="000000" w:themeColor="text1"/>
          <w:szCs w:val="22"/>
        </w:rPr>
        <w:t>8</w:t>
      </w:r>
      <w:r w:rsidR="006C1F0A">
        <w:rPr>
          <w:color w:val="000000" w:themeColor="text1"/>
          <w:szCs w:val="22"/>
        </w:rPr>
        <w:t xml:space="preserve"> </w:t>
      </w:r>
      <w:r w:rsidR="004F6EBF">
        <w:rPr>
          <w:color w:val="000000" w:themeColor="text1"/>
          <w:szCs w:val="22"/>
        </w:rPr>
        <w:t>m</w:t>
      </w:r>
      <w:r w:rsidR="006C1F0A">
        <w:rPr>
          <w:color w:val="000000" w:themeColor="text1"/>
          <w:szCs w:val="22"/>
        </w:rPr>
        <w:t>L</w:t>
      </w:r>
      <w:r w:rsidR="004F6EBF">
        <w:rPr>
          <w:color w:val="000000" w:themeColor="text1"/>
          <w:szCs w:val="22"/>
        </w:rPr>
        <w:t xml:space="preserve"> </w:t>
      </w:r>
      <w:r w:rsidR="00D14E6F">
        <w:rPr>
          <w:color w:val="000000" w:themeColor="text1"/>
          <w:szCs w:val="22"/>
        </w:rPr>
        <w:t xml:space="preserve">of </w:t>
      </w:r>
      <w:r w:rsidR="009C7BD5">
        <w:rPr>
          <w:color w:val="000000" w:themeColor="text1"/>
          <w:szCs w:val="22"/>
        </w:rPr>
        <w:t xml:space="preserve">complete </w:t>
      </w:r>
      <w:r w:rsidR="004F6EBF">
        <w:rPr>
          <w:color w:val="000000" w:themeColor="text1"/>
          <w:szCs w:val="22"/>
        </w:rPr>
        <w:t>RPMI-1640 medium.</w:t>
      </w:r>
    </w:p>
    <w:p w14:paraId="3B86430E" w14:textId="77777777" w:rsidR="00CE6868" w:rsidRPr="00CE6868" w:rsidRDefault="00CE6868" w:rsidP="00CE6868">
      <w:pPr>
        <w:pStyle w:val="ListParagraph"/>
        <w:widowControl/>
        <w:ind w:left="0"/>
        <w:rPr>
          <w:b/>
          <w:color w:val="000000" w:themeColor="text1"/>
          <w:szCs w:val="22"/>
        </w:rPr>
      </w:pPr>
    </w:p>
    <w:p w14:paraId="74922352" w14:textId="75865A0F" w:rsidR="00822B9E" w:rsidRDefault="00AF4EAE" w:rsidP="00EC2539">
      <w:pPr>
        <w:pStyle w:val="ListParagraph"/>
        <w:widowControl/>
        <w:numPr>
          <w:ilvl w:val="2"/>
          <w:numId w:val="22"/>
        </w:numPr>
        <w:ind w:left="0" w:firstLine="0"/>
        <w:rPr>
          <w:color w:val="000000" w:themeColor="text1"/>
          <w:szCs w:val="22"/>
        </w:rPr>
      </w:pPr>
      <w:r>
        <w:rPr>
          <w:color w:val="000000" w:themeColor="text1"/>
          <w:szCs w:val="22"/>
        </w:rPr>
        <w:t>Combine 40</w:t>
      </w:r>
      <w:r w:rsidR="00DB585C">
        <w:rPr>
          <w:color w:val="000000" w:themeColor="text1"/>
          <w:szCs w:val="22"/>
        </w:rPr>
        <w:t xml:space="preserve"> </w:t>
      </w:r>
      <w:r>
        <w:rPr>
          <w:color w:val="000000" w:themeColor="text1"/>
          <w:szCs w:val="22"/>
        </w:rPr>
        <w:t>µ</w:t>
      </w:r>
      <w:r w:rsidR="00DB585C">
        <w:rPr>
          <w:color w:val="000000" w:themeColor="text1"/>
          <w:szCs w:val="22"/>
        </w:rPr>
        <w:t>L</w:t>
      </w:r>
      <w:r w:rsidR="00DC7CF9">
        <w:rPr>
          <w:color w:val="000000" w:themeColor="text1"/>
          <w:szCs w:val="22"/>
        </w:rPr>
        <w:t xml:space="preserve"> of cells and 40</w:t>
      </w:r>
      <w:r w:rsidR="001508B3">
        <w:rPr>
          <w:color w:val="000000" w:themeColor="text1"/>
          <w:szCs w:val="22"/>
        </w:rPr>
        <w:t xml:space="preserve"> </w:t>
      </w:r>
      <w:r>
        <w:rPr>
          <w:color w:val="000000" w:themeColor="text1"/>
          <w:szCs w:val="22"/>
        </w:rPr>
        <w:t>µ</w:t>
      </w:r>
      <w:r w:rsidR="001508B3">
        <w:rPr>
          <w:color w:val="000000" w:themeColor="text1"/>
          <w:szCs w:val="22"/>
        </w:rPr>
        <w:t>L</w:t>
      </w:r>
      <w:r w:rsidR="00DC7CF9">
        <w:rPr>
          <w:color w:val="000000" w:themeColor="text1"/>
          <w:szCs w:val="22"/>
        </w:rPr>
        <w:t xml:space="preserve"> of trypan blue in a single well of a 96 well plate.</w:t>
      </w:r>
      <w:r>
        <w:rPr>
          <w:color w:val="000000" w:themeColor="text1"/>
          <w:szCs w:val="22"/>
        </w:rPr>
        <w:t xml:space="preserve"> Add 10</w:t>
      </w:r>
      <w:r w:rsidR="0056354B">
        <w:rPr>
          <w:color w:val="000000" w:themeColor="text1"/>
          <w:szCs w:val="22"/>
        </w:rPr>
        <w:t xml:space="preserve"> </w:t>
      </w:r>
      <w:r>
        <w:rPr>
          <w:color w:val="000000" w:themeColor="text1"/>
          <w:szCs w:val="22"/>
        </w:rPr>
        <w:t>µ</w:t>
      </w:r>
      <w:r w:rsidR="0056354B">
        <w:rPr>
          <w:color w:val="000000" w:themeColor="text1"/>
          <w:szCs w:val="22"/>
        </w:rPr>
        <w:t>L</w:t>
      </w:r>
      <w:r w:rsidR="00DC7CF9">
        <w:rPr>
          <w:color w:val="000000" w:themeColor="text1"/>
          <w:szCs w:val="22"/>
        </w:rPr>
        <w:t xml:space="preserve"> of mixture to a</w:t>
      </w:r>
      <w:r w:rsidR="004F6EBF">
        <w:rPr>
          <w:color w:val="000000" w:themeColor="text1"/>
          <w:szCs w:val="22"/>
        </w:rPr>
        <w:t xml:space="preserve"> hemocytometer</w:t>
      </w:r>
      <w:r w:rsidR="00DC7CF9">
        <w:rPr>
          <w:color w:val="000000" w:themeColor="text1"/>
          <w:szCs w:val="22"/>
        </w:rPr>
        <w:t xml:space="preserve"> and count</w:t>
      </w:r>
      <w:r w:rsidR="00DB232B">
        <w:rPr>
          <w:color w:val="000000" w:themeColor="text1"/>
          <w:szCs w:val="22"/>
        </w:rPr>
        <w:t xml:space="preserve"> live cells</w:t>
      </w:r>
      <w:r w:rsidR="00DC7CF9">
        <w:rPr>
          <w:color w:val="000000" w:themeColor="text1"/>
          <w:szCs w:val="22"/>
        </w:rPr>
        <w:t>.</w:t>
      </w:r>
      <w:r w:rsidR="00BD66D2">
        <w:rPr>
          <w:color w:val="000000" w:themeColor="text1"/>
          <w:szCs w:val="22"/>
        </w:rPr>
        <w:t xml:space="preserve"> Add 1</w:t>
      </w:r>
      <w:r w:rsidR="00C57FEB">
        <w:rPr>
          <w:color w:val="000000" w:themeColor="text1"/>
          <w:szCs w:val="22"/>
        </w:rPr>
        <w:t xml:space="preserve"> million</w:t>
      </w:r>
      <w:r w:rsidR="00BD66D2">
        <w:rPr>
          <w:color w:val="000000" w:themeColor="text1"/>
          <w:szCs w:val="22"/>
        </w:rPr>
        <w:t xml:space="preserve"> cells in 25</w:t>
      </w:r>
      <w:r w:rsidR="00C57FEB">
        <w:rPr>
          <w:color w:val="000000" w:themeColor="text1"/>
          <w:szCs w:val="22"/>
        </w:rPr>
        <w:t xml:space="preserve"> </w:t>
      </w:r>
      <w:r w:rsidR="00BD66D2">
        <w:rPr>
          <w:color w:val="000000" w:themeColor="text1"/>
          <w:szCs w:val="22"/>
        </w:rPr>
        <w:t>m</w:t>
      </w:r>
      <w:r w:rsidR="00D66AD6">
        <w:rPr>
          <w:color w:val="000000" w:themeColor="text1"/>
          <w:szCs w:val="22"/>
        </w:rPr>
        <w:t>L</w:t>
      </w:r>
      <w:r w:rsidR="00BD66D2">
        <w:rPr>
          <w:color w:val="000000" w:themeColor="text1"/>
          <w:szCs w:val="22"/>
        </w:rPr>
        <w:t xml:space="preserve"> complete RPMI-1640 medium to a 150</w:t>
      </w:r>
      <w:r w:rsidR="00C57FEB">
        <w:rPr>
          <w:color w:val="000000" w:themeColor="text1"/>
          <w:szCs w:val="22"/>
        </w:rPr>
        <w:t xml:space="preserve"> </w:t>
      </w:r>
      <w:r w:rsidR="00BD66D2">
        <w:rPr>
          <w:color w:val="000000" w:themeColor="text1"/>
          <w:szCs w:val="22"/>
        </w:rPr>
        <w:t>mm</w:t>
      </w:r>
      <w:r w:rsidR="006C399D">
        <w:rPr>
          <w:color w:val="000000" w:themeColor="text1"/>
          <w:szCs w:val="22"/>
        </w:rPr>
        <w:t xml:space="preserve"> sterile</w:t>
      </w:r>
      <w:r w:rsidR="00BD66D2">
        <w:rPr>
          <w:color w:val="000000" w:themeColor="text1"/>
          <w:szCs w:val="22"/>
        </w:rPr>
        <w:t xml:space="preserve"> tissue culture</w:t>
      </w:r>
      <w:r w:rsidR="006C399D">
        <w:rPr>
          <w:color w:val="000000" w:themeColor="text1"/>
          <w:szCs w:val="22"/>
        </w:rPr>
        <w:t>-treated</w:t>
      </w:r>
      <w:r w:rsidR="00BD66D2">
        <w:rPr>
          <w:color w:val="000000" w:themeColor="text1"/>
          <w:szCs w:val="22"/>
        </w:rPr>
        <w:t xml:space="preserve"> dish.</w:t>
      </w:r>
      <w:r w:rsidR="004F6EBF">
        <w:rPr>
          <w:color w:val="000000" w:themeColor="text1"/>
          <w:szCs w:val="22"/>
        </w:rPr>
        <w:t xml:space="preserve"> </w:t>
      </w:r>
    </w:p>
    <w:p w14:paraId="2B4B70FD" w14:textId="77777777" w:rsidR="00BA7A24" w:rsidRPr="00BA7A24" w:rsidRDefault="00BA7A24" w:rsidP="00BA7A24">
      <w:pPr>
        <w:pStyle w:val="ListParagraph"/>
        <w:rPr>
          <w:color w:val="000000" w:themeColor="text1"/>
          <w:szCs w:val="22"/>
        </w:rPr>
      </w:pPr>
    </w:p>
    <w:p w14:paraId="1668667F" w14:textId="42822647" w:rsidR="00BA7A24" w:rsidRPr="00BA7A24" w:rsidRDefault="00BA7A24" w:rsidP="00BA7A24">
      <w:pPr>
        <w:widowControl/>
        <w:rPr>
          <w:color w:val="000000" w:themeColor="text1"/>
          <w:szCs w:val="22"/>
        </w:rPr>
      </w:pPr>
      <w:r w:rsidRPr="009D73D5">
        <w:rPr>
          <w:caps/>
          <w:color w:val="000000" w:themeColor="text1"/>
          <w:szCs w:val="22"/>
        </w:rPr>
        <w:t>NOTE:</w:t>
      </w:r>
      <w:r w:rsidRPr="00846E34">
        <w:rPr>
          <w:color w:val="000000" w:themeColor="text1"/>
          <w:szCs w:val="22"/>
        </w:rPr>
        <w:t xml:space="preserve"> </w:t>
      </w:r>
      <w:r w:rsidRPr="00BA7A24">
        <w:rPr>
          <w:color w:val="000000" w:themeColor="text1"/>
          <w:szCs w:val="22"/>
        </w:rPr>
        <w:t xml:space="preserve">HK cell suspension prepared in this step </w:t>
      </w:r>
      <w:r w:rsidR="006C399D">
        <w:rPr>
          <w:color w:val="000000" w:themeColor="text1"/>
          <w:szCs w:val="22"/>
        </w:rPr>
        <w:t>must</w:t>
      </w:r>
      <w:r w:rsidR="006C399D" w:rsidRPr="00BA7A24">
        <w:rPr>
          <w:color w:val="000000" w:themeColor="text1"/>
          <w:szCs w:val="22"/>
        </w:rPr>
        <w:t xml:space="preserve"> </w:t>
      </w:r>
      <w:r w:rsidRPr="00BA7A24">
        <w:rPr>
          <w:color w:val="000000" w:themeColor="text1"/>
          <w:szCs w:val="22"/>
        </w:rPr>
        <w:t xml:space="preserve">be used </w:t>
      </w:r>
      <w:r w:rsidR="006C399D">
        <w:rPr>
          <w:color w:val="000000" w:themeColor="text1"/>
          <w:szCs w:val="22"/>
        </w:rPr>
        <w:t xml:space="preserve">within </w:t>
      </w:r>
      <w:r w:rsidR="00CB1567">
        <w:rPr>
          <w:color w:val="000000" w:themeColor="text1"/>
          <w:szCs w:val="22"/>
        </w:rPr>
        <w:t>an</w:t>
      </w:r>
      <w:r w:rsidR="006C399D">
        <w:rPr>
          <w:color w:val="000000" w:themeColor="text1"/>
          <w:szCs w:val="22"/>
        </w:rPr>
        <w:t xml:space="preserve"> hour</w:t>
      </w:r>
      <w:r w:rsidR="006C399D" w:rsidRPr="00BA7A24">
        <w:rPr>
          <w:color w:val="000000" w:themeColor="text1"/>
          <w:szCs w:val="22"/>
        </w:rPr>
        <w:t xml:space="preserve"> </w:t>
      </w:r>
      <w:r w:rsidRPr="00BA7A24">
        <w:rPr>
          <w:color w:val="000000" w:themeColor="text1"/>
          <w:szCs w:val="22"/>
        </w:rPr>
        <w:t>to mix with tumor cells for injection.</w:t>
      </w:r>
    </w:p>
    <w:p w14:paraId="0B388269" w14:textId="77777777" w:rsidR="00822B9E" w:rsidRPr="00144B92" w:rsidRDefault="00822B9E" w:rsidP="00144B92">
      <w:pPr>
        <w:pStyle w:val="ListParagraph"/>
        <w:rPr>
          <w:color w:val="000000" w:themeColor="text1"/>
          <w:szCs w:val="22"/>
        </w:rPr>
      </w:pPr>
    </w:p>
    <w:p w14:paraId="06F9E162" w14:textId="77777777" w:rsidR="00822B9E" w:rsidRPr="00AD1B71" w:rsidRDefault="00822B9E" w:rsidP="00822B9E">
      <w:pPr>
        <w:pStyle w:val="ListParagraph"/>
        <w:widowControl/>
        <w:numPr>
          <w:ilvl w:val="0"/>
          <w:numId w:val="22"/>
        </w:numPr>
        <w:ind w:left="0" w:firstLine="0"/>
        <w:rPr>
          <w:rStyle w:val="normaltextrun"/>
          <w:b/>
          <w:color w:val="000000" w:themeColor="text1"/>
          <w:szCs w:val="22"/>
        </w:rPr>
      </w:pPr>
      <w:r w:rsidRPr="00AD1B71">
        <w:rPr>
          <w:rStyle w:val="normaltextrun"/>
          <w:b/>
          <w:color w:val="000000" w:themeColor="text1"/>
          <w:szCs w:val="22"/>
        </w:rPr>
        <w:t>Patient specimen collection</w:t>
      </w:r>
    </w:p>
    <w:p w14:paraId="3B481E21" w14:textId="77777777" w:rsidR="00822B9E" w:rsidRDefault="00822B9E" w:rsidP="00822B9E">
      <w:pPr>
        <w:pStyle w:val="ListParagraph"/>
        <w:widowControl/>
        <w:ind w:left="0"/>
        <w:rPr>
          <w:color w:val="auto"/>
          <w:szCs w:val="22"/>
        </w:rPr>
      </w:pPr>
    </w:p>
    <w:p w14:paraId="58B8B44C" w14:textId="77777777" w:rsidR="00822B9E" w:rsidRPr="00AD1B71" w:rsidRDefault="00822B9E" w:rsidP="00822B9E">
      <w:pPr>
        <w:pStyle w:val="ListParagraph"/>
        <w:widowControl/>
        <w:numPr>
          <w:ilvl w:val="1"/>
          <w:numId w:val="22"/>
        </w:numPr>
        <w:ind w:left="0" w:firstLine="0"/>
        <w:rPr>
          <w:color w:val="auto"/>
          <w:szCs w:val="22"/>
        </w:rPr>
      </w:pPr>
      <w:r>
        <w:rPr>
          <w:color w:val="auto"/>
          <w:szCs w:val="22"/>
          <w:lang w:eastAsia="zh-CN"/>
        </w:rPr>
        <w:t>Collect t</w:t>
      </w:r>
      <w:r w:rsidRPr="00AD1B71">
        <w:rPr>
          <w:color w:val="auto"/>
          <w:szCs w:val="22"/>
          <w:lang w:eastAsia="zh-CN"/>
        </w:rPr>
        <w:t>he</w:t>
      </w:r>
      <w:r w:rsidRPr="00AD1B71">
        <w:rPr>
          <w:rFonts w:eastAsia="Calibri"/>
          <w:color w:val="auto"/>
          <w:szCs w:val="22"/>
        </w:rPr>
        <w:t xml:space="preserve"> UCC tumors from consented patient 15 (BlCaPt15,</w:t>
      </w:r>
      <w:r w:rsidRPr="00AD1B71">
        <w:rPr>
          <w:color w:val="auto"/>
          <w:szCs w:val="22"/>
        </w:rPr>
        <w:t xml:space="preserve"> </w:t>
      </w:r>
      <w:r w:rsidRPr="00AD1B71">
        <w:rPr>
          <w:rFonts w:eastAsia="Calibri"/>
          <w:color w:val="auto"/>
          <w:szCs w:val="22"/>
        </w:rPr>
        <w:t xml:space="preserve">pT3b N1 M0) and 37 (BlCaPt37, pT3b pN0 M0) </w:t>
      </w:r>
      <w:r w:rsidRPr="00AD1B71">
        <w:rPr>
          <w:rFonts w:eastAsia="Batang"/>
          <w:color w:val="auto"/>
          <w:szCs w:val="22"/>
          <w:lang w:eastAsia="ko-KR"/>
        </w:rPr>
        <w:t xml:space="preserve">at </w:t>
      </w:r>
      <w:r w:rsidRPr="00AD1B71">
        <w:rPr>
          <w:color w:val="auto"/>
          <w:szCs w:val="22"/>
        </w:rPr>
        <w:t xml:space="preserve">resection </w:t>
      </w:r>
      <w:r w:rsidRPr="00AD1B71">
        <w:rPr>
          <w:rFonts w:eastAsia="Batang"/>
          <w:color w:val="auto"/>
          <w:szCs w:val="22"/>
          <w:lang w:eastAsia="ko-KR"/>
        </w:rPr>
        <w:t xml:space="preserve">surgery. </w:t>
      </w:r>
    </w:p>
    <w:p w14:paraId="40E9BF6C" w14:textId="77777777" w:rsidR="00822B9E" w:rsidRPr="003E2210" w:rsidRDefault="00822B9E" w:rsidP="00822B9E">
      <w:pPr>
        <w:pStyle w:val="ListParagraph"/>
        <w:widowControl/>
        <w:ind w:left="0"/>
        <w:rPr>
          <w:b/>
          <w:color w:val="000000" w:themeColor="text1"/>
          <w:szCs w:val="22"/>
        </w:rPr>
      </w:pPr>
    </w:p>
    <w:p w14:paraId="7921DA7B" w14:textId="57E384B1" w:rsidR="00DB68FB" w:rsidRPr="00822B9E" w:rsidRDefault="00822B9E" w:rsidP="00144B92">
      <w:pPr>
        <w:pStyle w:val="ListParagraph"/>
        <w:widowControl/>
        <w:numPr>
          <w:ilvl w:val="1"/>
          <w:numId w:val="22"/>
        </w:numPr>
        <w:ind w:left="0" w:firstLine="0"/>
        <w:rPr>
          <w:b/>
          <w:color w:val="000000" w:themeColor="text1"/>
          <w:szCs w:val="22"/>
        </w:rPr>
      </w:pPr>
      <w:r>
        <w:rPr>
          <w:rFonts w:eastAsia="Calibri"/>
          <w:color w:val="auto"/>
          <w:szCs w:val="22"/>
        </w:rPr>
        <w:t xml:space="preserve">Collect </w:t>
      </w:r>
      <w:r w:rsidRPr="00AD1B71">
        <w:rPr>
          <w:rFonts w:eastAsia="Calibri"/>
          <w:color w:val="auto"/>
          <w:szCs w:val="22"/>
        </w:rPr>
        <w:t>CRC tumors from consented patient 155 (</w:t>
      </w:r>
      <w:r w:rsidRPr="00AD1B71">
        <w:rPr>
          <w:color w:val="auto"/>
          <w:szCs w:val="22"/>
        </w:rPr>
        <w:t>CoCaPt155, T1 N0 M0</w:t>
      </w:r>
      <w:r w:rsidRPr="00AD1B71">
        <w:rPr>
          <w:rFonts w:eastAsia="Calibri"/>
          <w:color w:val="auto"/>
          <w:szCs w:val="22"/>
        </w:rPr>
        <w:t>) and 302 (</w:t>
      </w:r>
      <w:r w:rsidRPr="00AD1B71">
        <w:rPr>
          <w:color w:val="auto"/>
          <w:szCs w:val="22"/>
        </w:rPr>
        <w:t>CoCaPt302, T1 N0 M0</w:t>
      </w:r>
      <w:r w:rsidRPr="00AD1B71">
        <w:rPr>
          <w:rFonts w:eastAsia="Calibri"/>
          <w:color w:val="auto"/>
          <w:szCs w:val="22"/>
        </w:rPr>
        <w:t xml:space="preserve">) </w:t>
      </w:r>
      <w:r w:rsidRPr="00AD1B71">
        <w:rPr>
          <w:color w:val="auto"/>
          <w:szCs w:val="22"/>
        </w:rPr>
        <w:t>at resection surgery.</w:t>
      </w:r>
    </w:p>
    <w:p w14:paraId="3E695E22" w14:textId="77777777" w:rsidR="005B74E7" w:rsidRPr="00364072" w:rsidRDefault="005B74E7" w:rsidP="005B74E7">
      <w:pPr>
        <w:pStyle w:val="ListParagraph"/>
        <w:widowControl/>
        <w:ind w:left="0"/>
        <w:rPr>
          <w:b/>
          <w:color w:val="000000" w:themeColor="text1"/>
          <w:szCs w:val="22"/>
        </w:rPr>
      </w:pPr>
    </w:p>
    <w:p w14:paraId="5DC4C99C" w14:textId="77777777" w:rsidR="00DB68FB" w:rsidRPr="00AD1B71" w:rsidRDefault="00DB68FB" w:rsidP="00EC2539">
      <w:pPr>
        <w:pStyle w:val="paragraph"/>
        <w:numPr>
          <w:ilvl w:val="0"/>
          <w:numId w:val="22"/>
        </w:numPr>
        <w:spacing w:before="0" w:beforeAutospacing="0" w:after="0" w:afterAutospacing="0"/>
        <w:ind w:left="0" w:firstLine="0"/>
        <w:jc w:val="both"/>
        <w:textAlignment w:val="baseline"/>
        <w:rPr>
          <w:rStyle w:val="normaltextrun"/>
          <w:rFonts w:ascii="Calibri" w:hAnsi="Calibri" w:cs="Calibri"/>
          <w:color w:val="000000" w:themeColor="text1"/>
          <w:szCs w:val="22"/>
        </w:rPr>
      </w:pPr>
      <w:r w:rsidRPr="00AD1B71">
        <w:rPr>
          <w:rStyle w:val="normaltextrun"/>
          <w:rFonts w:ascii="Calibri" w:hAnsi="Calibri" w:cs="Calibri"/>
          <w:b/>
          <w:color w:val="000000" w:themeColor="text1"/>
          <w:szCs w:val="22"/>
        </w:rPr>
        <w:t xml:space="preserve">Expansion of patient tumor </w:t>
      </w:r>
    </w:p>
    <w:p w14:paraId="02AA24F8" w14:textId="77777777" w:rsidR="004F5CED" w:rsidRDefault="004F5CED" w:rsidP="004F5CED">
      <w:pPr>
        <w:pStyle w:val="paragraph"/>
        <w:spacing w:before="0" w:beforeAutospacing="0" w:after="0" w:afterAutospacing="0"/>
        <w:jc w:val="both"/>
        <w:textAlignment w:val="baseline"/>
        <w:rPr>
          <w:rStyle w:val="normaltextrun"/>
          <w:rFonts w:ascii="Calibri" w:hAnsi="Calibri" w:cs="Calibri"/>
          <w:color w:val="000000" w:themeColor="text1"/>
          <w:szCs w:val="22"/>
        </w:rPr>
      </w:pPr>
    </w:p>
    <w:p w14:paraId="3347376D" w14:textId="77777777" w:rsidR="00241B22" w:rsidRDefault="00FC5796" w:rsidP="00EC2539">
      <w:pPr>
        <w:pStyle w:val="paragraph"/>
        <w:numPr>
          <w:ilvl w:val="1"/>
          <w:numId w:val="22"/>
        </w:numPr>
        <w:spacing w:before="0" w:beforeAutospacing="0" w:after="0" w:afterAutospacing="0"/>
        <w:ind w:left="0" w:firstLine="0"/>
        <w:jc w:val="both"/>
        <w:textAlignment w:val="baseline"/>
        <w:rPr>
          <w:rStyle w:val="normaltextrun"/>
          <w:rFonts w:ascii="Calibri" w:hAnsi="Calibri" w:cs="Calibri"/>
          <w:color w:val="000000" w:themeColor="text1"/>
          <w:szCs w:val="22"/>
        </w:rPr>
      </w:pPr>
      <w:r>
        <w:rPr>
          <w:rStyle w:val="normaltextrun"/>
          <w:rFonts w:ascii="Calibri" w:hAnsi="Calibri" w:cs="Calibri"/>
          <w:color w:val="000000" w:themeColor="text1"/>
          <w:szCs w:val="22"/>
        </w:rPr>
        <w:t>Collect t</w:t>
      </w:r>
      <w:r w:rsidR="00DB68FB" w:rsidRPr="00AD1B71">
        <w:rPr>
          <w:rStyle w:val="normaltextrun"/>
          <w:rFonts w:ascii="Calibri" w:hAnsi="Calibri" w:cs="Calibri"/>
          <w:color w:val="000000" w:themeColor="text1"/>
          <w:szCs w:val="22"/>
        </w:rPr>
        <w:t>umors at surgery in cold sterile McCoy’s medium containing penicillin G (500 U/</w:t>
      </w:r>
      <w:r w:rsidR="00AD1B71">
        <w:rPr>
          <w:rStyle w:val="normaltextrun"/>
          <w:rFonts w:ascii="Calibri" w:hAnsi="Calibri" w:cs="Calibri"/>
          <w:color w:val="000000" w:themeColor="text1"/>
          <w:szCs w:val="22"/>
        </w:rPr>
        <w:t>mL</w:t>
      </w:r>
      <w:r w:rsidR="00DB68FB" w:rsidRPr="00AD1B71">
        <w:rPr>
          <w:rStyle w:val="normaltextrun"/>
          <w:rFonts w:ascii="Calibri" w:hAnsi="Calibri" w:cs="Calibri"/>
          <w:color w:val="000000" w:themeColor="text1"/>
          <w:szCs w:val="22"/>
        </w:rPr>
        <w:t>) and streptomycin (500</w:t>
      </w:r>
      <w:r w:rsidR="00880C18" w:rsidRPr="00AD1B71">
        <w:rPr>
          <w:rStyle w:val="normaltextrun"/>
          <w:rFonts w:ascii="Calibri" w:hAnsi="Calibri" w:cs="Calibri"/>
          <w:color w:val="000000" w:themeColor="text1"/>
          <w:szCs w:val="22"/>
        </w:rPr>
        <w:t xml:space="preserve"> </w:t>
      </w:r>
      <w:r w:rsidR="00DB68FB" w:rsidRPr="00AD1B71">
        <w:rPr>
          <w:rStyle w:val="normaltextrun"/>
          <w:rFonts w:ascii="Calibri" w:hAnsi="Calibri" w:cs="Calibri"/>
          <w:color w:val="000000" w:themeColor="text1"/>
          <w:szCs w:val="22"/>
        </w:rPr>
        <w:t>mg/</w:t>
      </w:r>
      <w:r w:rsidR="00AD1B71">
        <w:rPr>
          <w:rStyle w:val="normaltextrun"/>
          <w:rFonts w:ascii="Calibri" w:hAnsi="Calibri" w:cs="Calibri"/>
          <w:color w:val="000000" w:themeColor="text1"/>
          <w:szCs w:val="22"/>
        </w:rPr>
        <w:t>mL</w:t>
      </w:r>
      <w:r w:rsidR="00DB68FB" w:rsidRPr="00AD1B71">
        <w:rPr>
          <w:rStyle w:val="normaltextrun"/>
          <w:rFonts w:ascii="Calibri" w:hAnsi="Calibri" w:cs="Calibri"/>
          <w:color w:val="000000" w:themeColor="text1"/>
          <w:szCs w:val="22"/>
        </w:rPr>
        <w:t>).</w:t>
      </w:r>
    </w:p>
    <w:p w14:paraId="61774A60" w14:textId="22C67A1C" w:rsidR="00DB68FB" w:rsidRDefault="00DB68FB" w:rsidP="00241B22">
      <w:pPr>
        <w:pStyle w:val="paragraph"/>
        <w:spacing w:before="0" w:beforeAutospacing="0" w:after="0" w:afterAutospacing="0"/>
        <w:jc w:val="both"/>
        <w:textAlignment w:val="baseline"/>
        <w:rPr>
          <w:rStyle w:val="normaltextrun"/>
          <w:rFonts w:ascii="Calibri" w:hAnsi="Calibri" w:cs="Calibri"/>
          <w:color w:val="000000" w:themeColor="text1"/>
          <w:szCs w:val="22"/>
        </w:rPr>
      </w:pPr>
      <w:r w:rsidRPr="00AD1B71">
        <w:rPr>
          <w:rStyle w:val="normaltextrun"/>
          <w:rFonts w:ascii="Calibri" w:hAnsi="Calibri" w:cs="Calibri"/>
          <w:color w:val="000000" w:themeColor="text1"/>
          <w:szCs w:val="22"/>
        </w:rPr>
        <w:t xml:space="preserve"> </w:t>
      </w:r>
    </w:p>
    <w:p w14:paraId="19B4244D" w14:textId="0E525A65" w:rsidR="002F6F4B" w:rsidRPr="00AD1B71" w:rsidRDefault="002F6F4B" w:rsidP="00EC2539">
      <w:pPr>
        <w:pStyle w:val="paragraph"/>
        <w:numPr>
          <w:ilvl w:val="1"/>
          <w:numId w:val="22"/>
        </w:numPr>
        <w:spacing w:before="0" w:beforeAutospacing="0" w:after="0" w:afterAutospacing="0"/>
        <w:ind w:left="0" w:firstLine="0"/>
        <w:jc w:val="both"/>
        <w:textAlignment w:val="baseline"/>
        <w:rPr>
          <w:rStyle w:val="normaltextrun"/>
          <w:rFonts w:ascii="Calibri" w:hAnsi="Calibri" w:cs="Calibri"/>
          <w:color w:val="000000" w:themeColor="text1"/>
          <w:szCs w:val="22"/>
        </w:rPr>
      </w:pPr>
      <w:r>
        <w:rPr>
          <w:rStyle w:val="normaltextrun"/>
          <w:rFonts w:ascii="Calibri" w:hAnsi="Calibri" w:cs="Calibri"/>
          <w:color w:val="000000" w:themeColor="text1"/>
          <w:szCs w:val="22"/>
        </w:rPr>
        <w:t xml:space="preserve">Implant tumors directly into the left and right flank of </w:t>
      </w:r>
      <w:bookmarkStart w:id="17" w:name="_Hlk532368433"/>
      <w:r>
        <w:rPr>
          <w:rStyle w:val="normaltextrun"/>
          <w:rFonts w:ascii="Calibri" w:hAnsi="Calibri" w:cs="Calibri"/>
          <w:color w:val="000000" w:themeColor="text1"/>
          <w:szCs w:val="22"/>
        </w:rPr>
        <w:t>6</w:t>
      </w:r>
      <w:r w:rsidR="00442056">
        <w:rPr>
          <w:rStyle w:val="normaltextrun"/>
          <w:rFonts w:ascii="Calibri" w:hAnsi="Calibri" w:cs="Calibri"/>
          <w:color w:val="000000" w:themeColor="text1"/>
          <w:szCs w:val="22"/>
        </w:rPr>
        <w:t>−</w:t>
      </w:r>
      <w:proofErr w:type="gramStart"/>
      <w:r>
        <w:rPr>
          <w:rStyle w:val="normaltextrun"/>
          <w:rFonts w:ascii="Calibri" w:hAnsi="Calibri" w:cs="Calibri"/>
          <w:color w:val="000000" w:themeColor="text1"/>
          <w:szCs w:val="22"/>
        </w:rPr>
        <w:t>8</w:t>
      </w:r>
      <w:bookmarkEnd w:id="17"/>
      <w:r>
        <w:rPr>
          <w:rStyle w:val="normaltextrun"/>
          <w:rFonts w:ascii="Calibri" w:hAnsi="Calibri" w:cs="Calibri"/>
          <w:color w:val="000000" w:themeColor="text1"/>
          <w:szCs w:val="22"/>
        </w:rPr>
        <w:t xml:space="preserve"> week old</w:t>
      </w:r>
      <w:proofErr w:type="gramEnd"/>
      <w:r>
        <w:rPr>
          <w:rStyle w:val="normaltextrun"/>
          <w:rFonts w:ascii="Calibri" w:hAnsi="Calibri" w:cs="Calibri"/>
          <w:color w:val="000000" w:themeColor="text1"/>
          <w:szCs w:val="22"/>
        </w:rPr>
        <w:t xml:space="preserve"> female NOD/SCID mice.</w:t>
      </w:r>
    </w:p>
    <w:p w14:paraId="386D2383" w14:textId="5B95303C" w:rsidR="00DB68FB" w:rsidRPr="00AD1B71" w:rsidRDefault="00DB68FB" w:rsidP="00EC2539">
      <w:pPr>
        <w:pStyle w:val="paragraph"/>
        <w:spacing w:before="0" w:beforeAutospacing="0" w:after="0" w:afterAutospacing="0"/>
        <w:jc w:val="both"/>
        <w:textAlignment w:val="baseline"/>
        <w:rPr>
          <w:rStyle w:val="normaltextrun"/>
          <w:rFonts w:ascii="Calibri" w:hAnsi="Calibri" w:cs="Calibri"/>
          <w:color w:val="000000" w:themeColor="text1"/>
          <w:szCs w:val="22"/>
        </w:rPr>
      </w:pPr>
    </w:p>
    <w:p w14:paraId="4DF81BE0" w14:textId="237FA4F9" w:rsidR="00DB68FB" w:rsidRDefault="00DB68FB" w:rsidP="00EC2539">
      <w:pPr>
        <w:pStyle w:val="paragraph"/>
        <w:numPr>
          <w:ilvl w:val="2"/>
          <w:numId w:val="22"/>
        </w:numPr>
        <w:spacing w:before="0" w:beforeAutospacing="0" w:after="0" w:afterAutospacing="0"/>
        <w:ind w:left="0" w:firstLine="0"/>
        <w:jc w:val="both"/>
        <w:textAlignment w:val="baseline"/>
        <w:rPr>
          <w:rStyle w:val="normaltextrun"/>
          <w:rFonts w:ascii="Calibri" w:hAnsi="Calibri" w:cs="Calibri"/>
          <w:color w:val="000000" w:themeColor="text1"/>
          <w:szCs w:val="22"/>
        </w:rPr>
      </w:pPr>
      <w:r w:rsidRPr="00AD1B71">
        <w:rPr>
          <w:rStyle w:val="normaltextrun"/>
          <w:rFonts w:ascii="Calibri" w:hAnsi="Calibri" w:cs="Calibri"/>
          <w:color w:val="000000" w:themeColor="text1"/>
          <w:szCs w:val="22"/>
        </w:rPr>
        <w:t>Mechanically mince tissues into small pieces (</w:t>
      </w:r>
      <w:r w:rsidR="00B278A3" w:rsidRPr="00AD1B71">
        <w:rPr>
          <w:rStyle w:val="normaltextrun"/>
          <w:rFonts w:ascii="Calibri" w:hAnsi="Calibri" w:cs="Calibri"/>
          <w:color w:val="000000" w:themeColor="text1"/>
          <w:szCs w:val="22"/>
        </w:rPr>
        <w:t>~</w:t>
      </w:r>
      <w:r w:rsidRPr="00AD1B71">
        <w:rPr>
          <w:rStyle w:val="normaltextrun"/>
          <w:rFonts w:ascii="Calibri" w:hAnsi="Calibri" w:cs="Calibri"/>
          <w:color w:val="000000" w:themeColor="text1"/>
          <w:szCs w:val="22"/>
        </w:rPr>
        <w:t>1</w:t>
      </w:r>
      <w:r w:rsidR="00880C18" w:rsidRPr="00AD1B71">
        <w:rPr>
          <w:rStyle w:val="normaltextrun"/>
          <w:rFonts w:ascii="Calibri" w:hAnsi="Calibri" w:cs="Calibri"/>
          <w:color w:val="000000" w:themeColor="text1"/>
          <w:szCs w:val="22"/>
        </w:rPr>
        <w:t xml:space="preserve"> </w:t>
      </w:r>
      <w:r w:rsidRPr="00AD1B71">
        <w:rPr>
          <w:rStyle w:val="normaltextrun"/>
          <w:rFonts w:ascii="Calibri" w:hAnsi="Calibri" w:cs="Calibri"/>
          <w:color w:val="000000" w:themeColor="text1"/>
          <w:szCs w:val="22"/>
        </w:rPr>
        <w:t>mm</w:t>
      </w:r>
      <w:r w:rsidRPr="00AD1B71">
        <w:rPr>
          <w:rStyle w:val="normaltextrun"/>
          <w:rFonts w:ascii="Calibri" w:hAnsi="Calibri" w:cs="Calibri"/>
          <w:color w:val="000000" w:themeColor="text1"/>
          <w:szCs w:val="22"/>
          <w:vertAlign w:val="superscript"/>
        </w:rPr>
        <w:t>3</w:t>
      </w:r>
      <w:r w:rsidRPr="00AD1B71">
        <w:rPr>
          <w:rStyle w:val="normaltextrun"/>
          <w:rFonts w:ascii="Calibri" w:hAnsi="Calibri" w:cs="Calibri"/>
          <w:color w:val="000000" w:themeColor="text1"/>
          <w:szCs w:val="22"/>
        </w:rPr>
        <w:t>)</w:t>
      </w:r>
      <w:r w:rsidR="004F6EBF">
        <w:rPr>
          <w:rStyle w:val="normaltextrun"/>
          <w:rFonts w:ascii="Calibri" w:hAnsi="Calibri" w:cs="Calibri"/>
          <w:color w:val="000000" w:themeColor="text1"/>
          <w:szCs w:val="22"/>
        </w:rPr>
        <w:t xml:space="preserve"> using small surgical scissors</w:t>
      </w:r>
      <w:r w:rsidRPr="00AD1B71">
        <w:rPr>
          <w:rStyle w:val="normaltextrun"/>
          <w:rFonts w:ascii="Calibri" w:hAnsi="Calibri" w:cs="Calibri"/>
          <w:color w:val="000000" w:themeColor="text1"/>
          <w:szCs w:val="22"/>
        </w:rPr>
        <w:t>.</w:t>
      </w:r>
    </w:p>
    <w:p w14:paraId="72E8BC6C" w14:textId="77777777" w:rsidR="00342493" w:rsidRPr="00AD1B71" w:rsidRDefault="00342493" w:rsidP="00342493">
      <w:pPr>
        <w:pStyle w:val="paragraph"/>
        <w:spacing w:before="0" w:beforeAutospacing="0" w:after="0" w:afterAutospacing="0"/>
        <w:jc w:val="both"/>
        <w:textAlignment w:val="baseline"/>
        <w:rPr>
          <w:rStyle w:val="normaltextrun"/>
          <w:rFonts w:ascii="Calibri" w:hAnsi="Calibri" w:cs="Calibri"/>
          <w:color w:val="000000" w:themeColor="text1"/>
          <w:szCs w:val="22"/>
        </w:rPr>
      </w:pPr>
    </w:p>
    <w:p w14:paraId="0829D96B" w14:textId="4385020D" w:rsidR="00DE5638" w:rsidRDefault="00DC7CF9" w:rsidP="00EC2539">
      <w:pPr>
        <w:pStyle w:val="paragraph"/>
        <w:numPr>
          <w:ilvl w:val="2"/>
          <w:numId w:val="22"/>
        </w:numPr>
        <w:spacing w:before="0" w:beforeAutospacing="0" w:after="0" w:afterAutospacing="0"/>
        <w:ind w:left="0" w:firstLine="0"/>
        <w:jc w:val="both"/>
        <w:textAlignment w:val="baseline"/>
        <w:rPr>
          <w:rStyle w:val="normaltextrun"/>
          <w:rFonts w:ascii="Calibri" w:hAnsi="Calibri" w:cs="Calibri"/>
          <w:color w:val="000000" w:themeColor="text1"/>
          <w:szCs w:val="22"/>
        </w:rPr>
      </w:pPr>
      <w:r w:rsidRPr="00AD1B71">
        <w:rPr>
          <w:rStyle w:val="normaltextrun"/>
          <w:rFonts w:ascii="Calibri" w:hAnsi="Calibri" w:cs="Calibri"/>
          <w:color w:val="000000" w:themeColor="text1"/>
          <w:szCs w:val="22"/>
        </w:rPr>
        <w:t>Implant</w:t>
      </w:r>
      <w:r>
        <w:rPr>
          <w:rStyle w:val="normaltextrun"/>
          <w:rFonts w:ascii="Calibri" w:hAnsi="Calibri" w:cs="Calibri"/>
          <w:color w:val="000000" w:themeColor="text1"/>
          <w:szCs w:val="22"/>
        </w:rPr>
        <w:t xml:space="preserve"> </w:t>
      </w:r>
      <w:r w:rsidRPr="00AD1B71">
        <w:rPr>
          <w:rStyle w:val="normaltextrun"/>
          <w:rFonts w:ascii="Calibri" w:hAnsi="Calibri" w:cs="Calibri"/>
          <w:color w:val="000000" w:themeColor="text1"/>
          <w:szCs w:val="22"/>
        </w:rPr>
        <w:t>tissue</w:t>
      </w:r>
      <w:r w:rsidR="00DB68FB" w:rsidRPr="00AD1B71">
        <w:rPr>
          <w:rStyle w:val="normaltextrun"/>
          <w:rFonts w:ascii="Calibri" w:hAnsi="Calibri" w:cs="Calibri"/>
          <w:color w:val="000000" w:themeColor="text1"/>
          <w:szCs w:val="22"/>
        </w:rPr>
        <w:t xml:space="preserve"> subcutaneously</w:t>
      </w:r>
      <w:r w:rsidR="00E04A2C">
        <w:rPr>
          <w:rStyle w:val="normaltextrun"/>
          <w:rFonts w:ascii="Calibri" w:hAnsi="Calibri" w:cs="Calibri"/>
          <w:color w:val="000000" w:themeColor="text1"/>
          <w:szCs w:val="22"/>
        </w:rPr>
        <w:t xml:space="preserve"> to the left and right flank</w:t>
      </w:r>
      <w:r w:rsidR="00DB68FB" w:rsidRPr="00AD1B71">
        <w:rPr>
          <w:rStyle w:val="normaltextrun"/>
          <w:rFonts w:ascii="Calibri" w:hAnsi="Calibri" w:cs="Calibri"/>
          <w:color w:val="000000" w:themeColor="text1"/>
          <w:szCs w:val="22"/>
        </w:rPr>
        <w:t xml:space="preserve"> using </w:t>
      </w:r>
      <w:r w:rsidR="00B278A3" w:rsidRPr="00AD1B71">
        <w:rPr>
          <w:rStyle w:val="normaltextrun"/>
          <w:rFonts w:ascii="Calibri" w:hAnsi="Calibri" w:cs="Calibri"/>
          <w:color w:val="000000" w:themeColor="text1"/>
          <w:szCs w:val="22"/>
        </w:rPr>
        <w:t>13</w:t>
      </w:r>
      <w:r w:rsidR="004C671F">
        <w:rPr>
          <w:rStyle w:val="normaltextrun"/>
          <w:rFonts w:ascii="Calibri" w:hAnsi="Calibri" w:cs="Calibri"/>
          <w:color w:val="000000" w:themeColor="text1"/>
          <w:szCs w:val="22"/>
        </w:rPr>
        <w:t xml:space="preserve"> </w:t>
      </w:r>
      <w:r w:rsidR="00DE5638">
        <w:rPr>
          <w:rStyle w:val="normaltextrun"/>
          <w:rFonts w:ascii="Calibri" w:hAnsi="Calibri" w:cs="Calibri"/>
          <w:color w:val="000000" w:themeColor="text1"/>
          <w:szCs w:val="22"/>
        </w:rPr>
        <w:t>G</w:t>
      </w:r>
      <w:r w:rsidR="00B278A3" w:rsidRPr="00AD1B71">
        <w:rPr>
          <w:rStyle w:val="normaltextrun"/>
          <w:rFonts w:ascii="Calibri" w:hAnsi="Calibri" w:cs="Calibri"/>
          <w:color w:val="000000" w:themeColor="text1"/>
          <w:szCs w:val="22"/>
        </w:rPr>
        <w:t xml:space="preserve"> </w:t>
      </w:r>
      <w:r w:rsidR="00DB68FB" w:rsidRPr="00AD1B71">
        <w:rPr>
          <w:rStyle w:val="normaltextrun"/>
          <w:rFonts w:ascii="Calibri" w:hAnsi="Calibri" w:cs="Calibri"/>
          <w:color w:val="000000" w:themeColor="text1"/>
          <w:szCs w:val="22"/>
        </w:rPr>
        <w:t>bone marrow aspiration biopsy needles.</w:t>
      </w:r>
      <w:r w:rsidR="00AE3518">
        <w:rPr>
          <w:rStyle w:val="normaltextrun"/>
          <w:rFonts w:ascii="Calibri" w:hAnsi="Calibri" w:cs="Calibri"/>
          <w:color w:val="000000" w:themeColor="text1"/>
          <w:szCs w:val="22"/>
        </w:rPr>
        <w:t xml:space="preserve"> </w:t>
      </w:r>
    </w:p>
    <w:p w14:paraId="19187644" w14:textId="77777777" w:rsidR="00DE5638" w:rsidRDefault="00DE5638" w:rsidP="00DE5638">
      <w:pPr>
        <w:pStyle w:val="paragraph"/>
        <w:spacing w:before="0" w:beforeAutospacing="0" w:after="0" w:afterAutospacing="0"/>
        <w:jc w:val="both"/>
        <w:textAlignment w:val="baseline"/>
        <w:rPr>
          <w:rStyle w:val="normaltextrun"/>
          <w:rFonts w:ascii="Calibri" w:hAnsi="Calibri" w:cs="Calibri"/>
          <w:caps/>
          <w:color w:val="000000" w:themeColor="text1"/>
          <w:szCs w:val="22"/>
        </w:rPr>
      </w:pPr>
    </w:p>
    <w:p w14:paraId="42523E8F" w14:textId="5840F128" w:rsidR="00DB68FB" w:rsidRDefault="009D73D5" w:rsidP="00DE5638">
      <w:pPr>
        <w:pStyle w:val="paragraph"/>
        <w:spacing w:before="0" w:beforeAutospacing="0" w:after="0" w:afterAutospacing="0"/>
        <w:jc w:val="both"/>
        <w:textAlignment w:val="baseline"/>
        <w:rPr>
          <w:rStyle w:val="normaltextrun"/>
          <w:rFonts w:ascii="Calibri" w:hAnsi="Calibri" w:cs="Calibri"/>
          <w:color w:val="000000" w:themeColor="text1"/>
          <w:szCs w:val="22"/>
        </w:rPr>
      </w:pPr>
      <w:r w:rsidRPr="009D73D5">
        <w:rPr>
          <w:rStyle w:val="normaltextrun"/>
          <w:rFonts w:ascii="Calibri" w:hAnsi="Calibri" w:cs="Calibri"/>
          <w:caps/>
          <w:color w:val="000000" w:themeColor="text1"/>
          <w:szCs w:val="22"/>
        </w:rPr>
        <w:t>NOTE:</w:t>
      </w:r>
      <w:r w:rsidR="00AE3518">
        <w:rPr>
          <w:rStyle w:val="normaltextrun"/>
          <w:rFonts w:ascii="Calibri" w:hAnsi="Calibri" w:cs="Calibri"/>
          <w:color w:val="000000" w:themeColor="text1"/>
          <w:szCs w:val="22"/>
        </w:rPr>
        <w:t xml:space="preserve"> Implant a total volume of 8</w:t>
      </w:r>
      <w:r w:rsidR="004B2B7C">
        <w:rPr>
          <w:rStyle w:val="normaltextrun"/>
          <w:rFonts w:ascii="Calibri" w:hAnsi="Calibri" w:cs="Calibri"/>
          <w:color w:val="000000" w:themeColor="text1"/>
          <w:szCs w:val="22"/>
        </w:rPr>
        <w:t xml:space="preserve"> </w:t>
      </w:r>
      <w:r w:rsidR="00AE3518">
        <w:rPr>
          <w:rStyle w:val="normaltextrun"/>
          <w:rFonts w:ascii="Calibri" w:hAnsi="Calibri" w:cs="Calibri"/>
          <w:color w:val="000000" w:themeColor="text1"/>
          <w:szCs w:val="22"/>
        </w:rPr>
        <w:t>mm</w:t>
      </w:r>
      <w:r w:rsidR="00AE3518" w:rsidRPr="00EC2539">
        <w:rPr>
          <w:rStyle w:val="normaltextrun"/>
          <w:rFonts w:ascii="Calibri" w:hAnsi="Calibri" w:cs="Calibri"/>
          <w:color w:val="000000" w:themeColor="text1"/>
          <w:szCs w:val="22"/>
          <w:vertAlign w:val="superscript"/>
        </w:rPr>
        <w:t>3</w:t>
      </w:r>
      <w:r w:rsidR="00AE3518">
        <w:rPr>
          <w:rStyle w:val="normaltextrun"/>
          <w:rFonts w:ascii="Calibri" w:hAnsi="Calibri" w:cs="Calibri"/>
          <w:color w:val="000000" w:themeColor="text1"/>
          <w:szCs w:val="22"/>
        </w:rPr>
        <w:t xml:space="preserve"> divided evenly to both sides of flank.</w:t>
      </w:r>
    </w:p>
    <w:p w14:paraId="4E706585" w14:textId="77777777" w:rsidR="00F43C41" w:rsidRPr="00AD1B71" w:rsidRDefault="00F43C41" w:rsidP="00DE5638">
      <w:pPr>
        <w:pStyle w:val="paragraph"/>
        <w:spacing w:before="0" w:beforeAutospacing="0" w:after="0" w:afterAutospacing="0"/>
        <w:jc w:val="both"/>
        <w:textAlignment w:val="baseline"/>
        <w:rPr>
          <w:rStyle w:val="normaltextrun"/>
          <w:rFonts w:ascii="Calibri" w:hAnsi="Calibri" w:cs="Calibri"/>
          <w:color w:val="000000" w:themeColor="text1"/>
          <w:szCs w:val="22"/>
        </w:rPr>
      </w:pPr>
    </w:p>
    <w:p w14:paraId="6836DA26" w14:textId="56EFCA0C" w:rsidR="00DB68FB" w:rsidRPr="00AD1B71" w:rsidRDefault="00DB68FB" w:rsidP="00EC2539">
      <w:pPr>
        <w:pStyle w:val="paragraph"/>
        <w:numPr>
          <w:ilvl w:val="0"/>
          <w:numId w:val="22"/>
        </w:numPr>
        <w:spacing w:before="0" w:beforeAutospacing="0" w:after="0" w:afterAutospacing="0"/>
        <w:ind w:left="0" w:firstLine="0"/>
        <w:jc w:val="both"/>
        <w:textAlignment w:val="baseline"/>
        <w:rPr>
          <w:rStyle w:val="normaltextrun"/>
          <w:rFonts w:ascii="Calibri" w:hAnsi="Calibri" w:cs="Calibri"/>
          <w:b/>
          <w:color w:val="000000" w:themeColor="text1"/>
          <w:szCs w:val="22"/>
        </w:rPr>
      </w:pPr>
      <w:r w:rsidRPr="00AD1B71">
        <w:rPr>
          <w:rStyle w:val="normaltextrun"/>
          <w:rFonts w:ascii="Calibri" w:hAnsi="Calibri" w:cs="Calibri"/>
          <w:b/>
          <w:color w:val="000000" w:themeColor="text1"/>
          <w:szCs w:val="22"/>
        </w:rPr>
        <w:t xml:space="preserve">Tagging and enrichment of </w:t>
      </w:r>
      <w:r w:rsidR="00D82CFA">
        <w:rPr>
          <w:rStyle w:val="normaltextrun"/>
          <w:rFonts w:ascii="Calibri" w:hAnsi="Calibri" w:cs="Calibri"/>
          <w:b/>
          <w:color w:val="000000" w:themeColor="text1"/>
          <w:szCs w:val="22"/>
        </w:rPr>
        <w:t>l</w:t>
      </w:r>
      <w:r w:rsidRPr="00AD1B71">
        <w:rPr>
          <w:rStyle w:val="normaltextrun"/>
          <w:rFonts w:ascii="Calibri" w:hAnsi="Calibri" w:cs="Calibri"/>
          <w:b/>
          <w:color w:val="000000" w:themeColor="text1"/>
          <w:szCs w:val="22"/>
        </w:rPr>
        <w:t xml:space="preserve">uciferase labeled tumors </w:t>
      </w:r>
    </w:p>
    <w:p w14:paraId="26BFB7D5" w14:textId="77777777" w:rsidR="00926BE5" w:rsidRPr="00926BE5" w:rsidRDefault="00926BE5" w:rsidP="00926BE5">
      <w:pPr>
        <w:pStyle w:val="paragraph"/>
        <w:spacing w:before="0" w:beforeAutospacing="0" w:after="0" w:afterAutospacing="0"/>
        <w:jc w:val="both"/>
        <w:textAlignment w:val="baseline"/>
        <w:rPr>
          <w:rStyle w:val="normaltextrun"/>
          <w:rFonts w:ascii="Calibri" w:hAnsi="Calibri" w:cs="Calibri"/>
          <w:b/>
          <w:color w:val="000000" w:themeColor="text1"/>
          <w:szCs w:val="22"/>
        </w:rPr>
      </w:pPr>
    </w:p>
    <w:p w14:paraId="35EEFAA6" w14:textId="5B8CDE23" w:rsidR="00AE3518" w:rsidRPr="00EC2539" w:rsidRDefault="00AE3518" w:rsidP="00EC2539">
      <w:pPr>
        <w:pStyle w:val="paragraph"/>
        <w:numPr>
          <w:ilvl w:val="1"/>
          <w:numId w:val="22"/>
        </w:numPr>
        <w:spacing w:before="0" w:beforeAutospacing="0" w:after="0" w:afterAutospacing="0"/>
        <w:ind w:left="0" w:firstLine="0"/>
        <w:jc w:val="both"/>
        <w:textAlignment w:val="baseline"/>
        <w:rPr>
          <w:rStyle w:val="normaltextrun"/>
          <w:rFonts w:ascii="Calibri" w:hAnsi="Calibri" w:cs="Calibri"/>
          <w:b/>
          <w:color w:val="000000" w:themeColor="text1"/>
          <w:szCs w:val="22"/>
        </w:rPr>
      </w:pPr>
      <w:r>
        <w:rPr>
          <w:rStyle w:val="normaltextrun"/>
          <w:rFonts w:ascii="Calibri" w:hAnsi="Calibri" w:cs="Calibri"/>
          <w:color w:val="000000" w:themeColor="text1"/>
          <w:szCs w:val="22"/>
        </w:rPr>
        <w:t>Measure tumor growth bi-weekly using</w:t>
      </w:r>
      <w:r w:rsidR="00F37C4A">
        <w:rPr>
          <w:rStyle w:val="normaltextrun"/>
          <w:rFonts w:ascii="Calibri" w:hAnsi="Calibri" w:cs="Calibri"/>
          <w:color w:val="000000" w:themeColor="text1"/>
          <w:szCs w:val="22"/>
        </w:rPr>
        <w:t xml:space="preserve"> a</w:t>
      </w:r>
      <w:r>
        <w:rPr>
          <w:rStyle w:val="normaltextrun"/>
          <w:rFonts w:ascii="Calibri" w:hAnsi="Calibri" w:cs="Calibri"/>
          <w:color w:val="000000" w:themeColor="text1"/>
          <w:szCs w:val="22"/>
        </w:rPr>
        <w:t xml:space="preserve"> digital caliper.</w:t>
      </w:r>
    </w:p>
    <w:p w14:paraId="62008A54" w14:textId="77777777" w:rsidR="00926BE5" w:rsidRPr="00926BE5" w:rsidRDefault="00926BE5" w:rsidP="00926BE5">
      <w:pPr>
        <w:pStyle w:val="paragraph"/>
        <w:spacing w:before="0" w:beforeAutospacing="0" w:after="0" w:afterAutospacing="0"/>
        <w:jc w:val="both"/>
        <w:textAlignment w:val="baseline"/>
        <w:rPr>
          <w:rStyle w:val="normaltextrun"/>
          <w:rFonts w:ascii="Calibri" w:hAnsi="Calibri" w:cs="Calibri"/>
          <w:b/>
          <w:color w:val="000000" w:themeColor="text1"/>
          <w:szCs w:val="22"/>
        </w:rPr>
      </w:pPr>
    </w:p>
    <w:p w14:paraId="332DC732" w14:textId="25BB6AA7" w:rsidR="00EF2F00" w:rsidRPr="00EF2F00" w:rsidRDefault="00AE3518" w:rsidP="00646E9B">
      <w:pPr>
        <w:pStyle w:val="paragraph"/>
        <w:numPr>
          <w:ilvl w:val="1"/>
          <w:numId w:val="22"/>
        </w:numPr>
        <w:spacing w:before="0" w:beforeAutospacing="0" w:after="0" w:afterAutospacing="0"/>
        <w:ind w:left="0" w:firstLine="0"/>
        <w:jc w:val="both"/>
        <w:textAlignment w:val="baseline"/>
        <w:rPr>
          <w:rStyle w:val="normaltextrun"/>
          <w:rFonts w:ascii="Calibri" w:hAnsi="Calibri" w:cs="Calibri"/>
          <w:b/>
          <w:color w:val="000000" w:themeColor="text1"/>
          <w:szCs w:val="22"/>
        </w:rPr>
      </w:pPr>
      <w:r w:rsidRPr="00353DBD">
        <w:rPr>
          <w:rStyle w:val="normaltextrun"/>
          <w:rFonts w:ascii="Calibri" w:hAnsi="Calibri" w:cs="Calibri"/>
          <w:color w:val="000000" w:themeColor="text1"/>
          <w:szCs w:val="22"/>
        </w:rPr>
        <w:t>At 1 cm in diameter, transduce tumor</w:t>
      </w:r>
      <w:r w:rsidR="00CC2EAF">
        <w:rPr>
          <w:rStyle w:val="normaltextrun"/>
          <w:rFonts w:ascii="Calibri" w:hAnsi="Calibri" w:cs="Calibri"/>
          <w:color w:val="000000" w:themeColor="text1"/>
          <w:szCs w:val="22"/>
        </w:rPr>
        <w:t>.</w:t>
      </w:r>
      <w:r w:rsidR="00353DBD" w:rsidRPr="00353DBD">
        <w:rPr>
          <w:rStyle w:val="normaltextrun"/>
          <w:rFonts w:ascii="Calibri" w:hAnsi="Calibri" w:cs="Calibri"/>
          <w:b/>
          <w:color w:val="000000" w:themeColor="text1"/>
          <w:szCs w:val="22"/>
        </w:rPr>
        <w:t xml:space="preserve"> </w:t>
      </w:r>
      <w:bookmarkStart w:id="18" w:name="_Hlk530771055"/>
      <w:r w:rsidR="00926BE5" w:rsidRPr="00646E9B">
        <w:rPr>
          <w:rStyle w:val="normaltextrun"/>
          <w:rFonts w:ascii="Calibri" w:hAnsi="Calibri" w:cs="Calibri"/>
          <w:color w:val="000000" w:themeColor="text1"/>
          <w:szCs w:val="22"/>
        </w:rPr>
        <w:t xml:space="preserve">Directly inject </w:t>
      </w:r>
      <w:r w:rsidR="00CC2EAF">
        <w:rPr>
          <w:rStyle w:val="normaltextrun"/>
          <w:rFonts w:ascii="Calibri" w:hAnsi="Calibri" w:cs="Calibri"/>
          <w:color w:val="000000" w:themeColor="text1"/>
          <w:szCs w:val="22"/>
        </w:rPr>
        <w:t xml:space="preserve">into </w:t>
      </w:r>
      <w:r w:rsidR="00926BE5" w:rsidRPr="00646E9B">
        <w:rPr>
          <w:rStyle w:val="normaltextrun"/>
          <w:rFonts w:ascii="Calibri" w:hAnsi="Calibri" w:cs="Calibri"/>
          <w:color w:val="000000" w:themeColor="text1"/>
          <w:szCs w:val="22"/>
        </w:rPr>
        <w:t>t</w:t>
      </w:r>
      <w:r w:rsidR="00DB68FB" w:rsidRPr="00646E9B">
        <w:rPr>
          <w:rStyle w:val="normaltextrun"/>
          <w:rFonts w:ascii="Calibri" w:hAnsi="Calibri" w:cs="Calibri"/>
          <w:color w:val="000000" w:themeColor="text1"/>
          <w:szCs w:val="22"/>
        </w:rPr>
        <w:t xml:space="preserve">umor </w:t>
      </w:r>
      <w:r w:rsidR="00F764DB" w:rsidRPr="00646E9B">
        <w:rPr>
          <w:rStyle w:val="normaltextrun"/>
          <w:rFonts w:ascii="Calibri" w:hAnsi="Calibri" w:cs="Calibri"/>
          <w:color w:val="000000" w:themeColor="text1"/>
          <w:szCs w:val="22"/>
        </w:rPr>
        <w:t>with</w:t>
      </w:r>
      <w:r w:rsidR="00C87757" w:rsidRPr="00646E9B">
        <w:rPr>
          <w:rStyle w:val="normaltextrun"/>
          <w:rFonts w:ascii="Calibri" w:hAnsi="Calibri" w:cs="Calibri"/>
          <w:color w:val="000000" w:themeColor="text1"/>
          <w:szCs w:val="22"/>
        </w:rPr>
        <w:t xml:space="preserve"> single </w:t>
      </w:r>
      <w:r w:rsidR="00B61010" w:rsidRPr="00646E9B">
        <w:rPr>
          <w:rStyle w:val="normaltextrun"/>
          <w:rFonts w:ascii="Calibri" w:hAnsi="Calibri" w:cs="Calibri"/>
          <w:color w:val="000000" w:themeColor="text1"/>
          <w:szCs w:val="22"/>
        </w:rPr>
        <w:t>dose</w:t>
      </w:r>
      <w:r w:rsidR="00C87757" w:rsidRPr="00646E9B">
        <w:rPr>
          <w:rStyle w:val="normaltextrun"/>
          <w:rFonts w:ascii="Calibri" w:hAnsi="Calibri" w:cs="Calibri"/>
          <w:color w:val="000000" w:themeColor="text1"/>
          <w:szCs w:val="22"/>
        </w:rPr>
        <w:t xml:space="preserve"> of </w:t>
      </w:r>
      <w:r w:rsidR="00F764DB" w:rsidRPr="00646E9B">
        <w:rPr>
          <w:rStyle w:val="normaltextrun"/>
          <w:rFonts w:ascii="Calibri" w:hAnsi="Calibri" w:cs="Calibri"/>
          <w:color w:val="000000" w:themeColor="text1"/>
          <w:szCs w:val="22"/>
        </w:rPr>
        <w:t>Luc/</w:t>
      </w:r>
      <w:r w:rsidR="00D23903" w:rsidRPr="00D23903">
        <w:rPr>
          <w:rStyle w:val="normaltextrun"/>
          <w:rFonts w:ascii="Calibri" w:hAnsi="Calibri" w:cs="Calibri"/>
          <w:color w:val="000000" w:themeColor="text1"/>
          <w:szCs w:val="22"/>
        </w:rPr>
        <w:t xml:space="preserve">red fluorescent protein </w:t>
      </w:r>
      <w:r w:rsidR="00D23903">
        <w:rPr>
          <w:rStyle w:val="normaltextrun"/>
          <w:rFonts w:ascii="Calibri" w:hAnsi="Calibri" w:cs="Calibri"/>
          <w:color w:val="000000" w:themeColor="text1"/>
          <w:szCs w:val="22"/>
        </w:rPr>
        <w:t>(</w:t>
      </w:r>
      <w:r w:rsidR="00F764DB" w:rsidRPr="00646E9B">
        <w:rPr>
          <w:rStyle w:val="normaltextrun"/>
          <w:rFonts w:ascii="Calibri" w:hAnsi="Calibri" w:cs="Calibri"/>
          <w:color w:val="000000" w:themeColor="text1"/>
          <w:szCs w:val="22"/>
        </w:rPr>
        <w:t>RFP</w:t>
      </w:r>
      <w:r w:rsidR="00D23903">
        <w:rPr>
          <w:rStyle w:val="normaltextrun"/>
          <w:rFonts w:ascii="Calibri" w:hAnsi="Calibri" w:cs="Calibri"/>
          <w:color w:val="000000" w:themeColor="text1"/>
          <w:szCs w:val="22"/>
        </w:rPr>
        <w:t>)</w:t>
      </w:r>
      <w:r w:rsidR="00F764DB" w:rsidRPr="00646E9B">
        <w:rPr>
          <w:rStyle w:val="normaltextrun"/>
          <w:rFonts w:ascii="Calibri" w:hAnsi="Calibri" w:cs="Calibri"/>
          <w:color w:val="000000" w:themeColor="text1"/>
          <w:szCs w:val="22"/>
        </w:rPr>
        <w:t>-</w:t>
      </w:r>
      <w:r w:rsidR="00DB68FB" w:rsidRPr="00646E9B">
        <w:rPr>
          <w:rStyle w:val="normaltextrun"/>
          <w:rFonts w:ascii="Calibri" w:hAnsi="Calibri" w:cs="Calibri"/>
          <w:color w:val="000000" w:themeColor="text1"/>
          <w:szCs w:val="22"/>
        </w:rPr>
        <w:t xml:space="preserve">lentivirus (50 </w:t>
      </w:r>
      <w:r w:rsidR="00AD1B71" w:rsidRPr="00646E9B">
        <w:rPr>
          <w:rStyle w:val="normaltextrun"/>
          <w:rFonts w:ascii="Calibri" w:hAnsi="Calibri" w:cs="Calibri"/>
          <w:color w:val="000000" w:themeColor="text1"/>
          <w:szCs w:val="22"/>
        </w:rPr>
        <w:t>µL</w:t>
      </w:r>
      <w:r w:rsidR="00DB68FB" w:rsidRPr="00646E9B">
        <w:rPr>
          <w:rStyle w:val="normaltextrun"/>
          <w:rFonts w:ascii="Calibri" w:hAnsi="Calibri" w:cs="Calibri"/>
          <w:color w:val="000000" w:themeColor="text1"/>
          <w:szCs w:val="22"/>
        </w:rPr>
        <w:t>/tumor, 1:30 dilution from concentrated high titer lentivirus stock)</w:t>
      </w:r>
      <w:r w:rsidR="00BD66D2">
        <w:rPr>
          <w:rStyle w:val="normaltextrun"/>
          <w:rFonts w:ascii="Calibri" w:hAnsi="Calibri" w:cs="Calibri"/>
          <w:color w:val="000000" w:themeColor="text1"/>
          <w:szCs w:val="22"/>
        </w:rPr>
        <w:t xml:space="preserve"> using a 1</w:t>
      </w:r>
      <w:r w:rsidR="00C57FEB">
        <w:rPr>
          <w:rStyle w:val="normaltextrun"/>
          <w:rFonts w:ascii="Calibri" w:hAnsi="Calibri" w:cs="Calibri"/>
          <w:color w:val="000000" w:themeColor="text1"/>
          <w:szCs w:val="22"/>
        </w:rPr>
        <w:t xml:space="preserve"> </w:t>
      </w:r>
      <w:r w:rsidR="00BD66D2">
        <w:rPr>
          <w:rStyle w:val="normaltextrun"/>
          <w:rFonts w:ascii="Calibri" w:hAnsi="Calibri" w:cs="Calibri"/>
          <w:color w:val="000000" w:themeColor="text1"/>
          <w:szCs w:val="22"/>
        </w:rPr>
        <w:t>cc syringe</w:t>
      </w:r>
      <w:r w:rsidR="00FB2FD0">
        <w:rPr>
          <w:rStyle w:val="normaltextrun"/>
          <w:rFonts w:ascii="Calibri" w:hAnsi="Calibri" w:cs="Calibri"/>
          <w:color w:val="000000" w:themeColor="text1"/>
          <w:szCs w:val="22"/>
        </w:rPr>
        <w:t xml:space="preserve"> with a 27</w:t>
      </w:r>
      <w:r w:rsidR="00AA5306">
        <w:rPr>
          <w:rStyle w:val="normaltextrun"/>
          <w:rFonts w:ascii="Calibri" w:hAnsi="Calibri" w:cs="Calibri"/>
          <w:color w:val="000000" w:themeColor="text1"/>
          <w:szCs w:val="22"/>
        </w:rPr>
        <w:t xml:space="preserve"> </w:t>
      </w:r>
      <w:r w:rsidR="00FB2FD0">
        <w:rPr>
          <w:rStyle w:val="normaltextrun"/>
          <w:rFonts w:ascii="Calibri" w:hAnsi="Calibri" w:cs="Calibri"/>
          <w:color w:val="000000" w:themeColor="text1"/>
          <w:szCs w:val="22"/>
        </w:rPr>
        <w:t>G needle</w:t>
      </w:r>
      <w:r w:rsidR="00DB68FB" w:rsidRPr="00646E9B">
        <w:rPr>
          <w:rStyle w:val="normaltextrun"/>
          <w:rFonts w:ascii="Calibri" w:hAnsi="Calibri" w:cs="Calibri"/>
          <w:color w:val="000000" w:themeColor="text1"/>
          <w:szCs w:val="22"/>
        </w:rPr>
        <w:t>.</w:t>
      </w:r>
    </w:p>
    <w:p w14:paraId="70251FE5" w14:textId="77777777" w:rsidR="00A7334E" w:rsidRDefault="00A7334E" w:rsidP="00EF2F00">
      <w:pPr>
        <w:pStyle w:val="paragraph"/>
        <w:spacing w:before="0" w:beforeAutospacing="0" w:after="0" w:afterAutospacing="0"/>
        <w:jc w:val="both"/>
        <w:textAlignment w:val="baseline"/>
        <w:rPr>
          <w:rStyle w:val="normaltextrun"/>
          <w:rFonts w:ascii="Calibri" w:hAnsi="Calibri" w:cs="Calibri"/>
          <w:b/>
          <w:color w:val="000000" w:themeColor="text1"/>
          <w:szCs w:val="22"/>
        </w:rPr>
      </w:pPr>
    </w:p>
    <w:p w14:paraId="2056577B" w14:textId="4B583A41" w:rsidR="002D5D5C" w:rsidRDefault="00A7334E" w:rsidP="00EF2F00">
      <w:pPr>
        <w:pStyle w:val="paragraph"/>
        <w:spacing w:before="0" w:beforeAutospacing="0" w:after="0" w:afterAutospacing="0"/>
        <w:jc w:val="both"/>
        <w:textAlignment w:val="baseline"/>
        <w:rPr>
          <w:rStyle w:val="normaltextrun"/>
          <w:rFonts w:ascii="Calibri" w:hAnsi="Calibri" w:cs="Calibri"/>
          <w:color w:val="000000" w:themeColor="text1"/>
          <w:szCs w:val="22"/>
        </w:rPr>
      </w:pPr>
      <w:r>
        <w:rPr>
          <w:rStyle w:val="normaltextrun"/>
          <w:rFonts w:ascii="Calibri" w:hAnsi="Calibri" w:cs="Calibri"/>
          <w:color w:val="000000" w:themeColor="text1"/>
          <w:szCs w:val="22"/>
        </w:rPr>
        <w:t xml:space="preserve">NOTE: The </w:t>
      </w:r>
      <w:r w:rsidRPr="00A7334E">
        <w:rPr>
          <w:rStyle w:val="normaltextrun"/>
          <w:rFonts w:ascii="Calibri" w:hAnsi="Calibri" w:cs="Calibri"/>
          <w:color w:val="000000" w:themeColor="text1"/>
          <w:szCs w:val="22"/>
        </w:rPr>
        <w:t xml:space="preserve">patient tumor </w:t>
      </w:r>
      <w:r>
        <w:rPr>
          <w:rStyle w:val="normaltextrun"/>
          <w:rFonts w:ascii="Calibri" w:hAnsi="Calibri" w:cs="Calibri"/>
          <w:color w:val="000000" w:themeColor="text1"/>
          <w:szCs w:val="22"/>
        </w:rPr>
        <w:t>typically reaches</w:t>
      </w:r>
      <w:r w:rsidRPr="00A7334E">
        <w:rPr>
          <w:rStyle w:val="normaltextrun"/>
          <w:rFonts w:ascii="Calibri" w:hAnsi="Calibri" w:cs="Calibri"/>
          <w:color w:val="000000" w:themeColor="text1"/>
          <w:szCs w:val="22"/>
        </w:rPr>
        <w:t xml:space="preserve"> 1 cm in diameter in 1</w:t>
      </w:r>
      <w:r w:rsidR="00342634">
        <w:rPr>
          <w:rStyle w:val="normaltextrun"/>
          <w:rFonts w:ascii="Calibri" w:hAnsi="Calibri" w:cs="Calibri"/>
          <w:color w:val="000000" w:themeColor="text1"/>
          <w:szCs w:val="22"/>
        </w:rPr>
        <w:t>−</w:t>
      </w:r>
      <w:r w:rsidRPr="00A7334E">
        <w:rPr>
          <w:rStyle w:val="normaltextrun"/>
          <w:rFonts w:ascii="Calibri" w:hAnsi="Calibri" w:cs="Calibri"/>
          <w:color w:val="000000" w:themeColor="text1"/>
          <w:szCs w:val="22"/>
        </w:rPr>
        <w:t xml:space="preserve">2 months. However, the growth rate is extremely variable and based on </w:t>
      </w:r>
      <w:proofErr w:type="gramStart"/>
      <w:r w:rsidRPr="00A7334E">
        <w:rPr>
          <w:rStyle w:val="normaltextrun"/>
          <w:rFonts w:ascii="Calibri" w:hAnsi="Calibri" w:cs="Calibri"/>
          <w:color w:val="000000" w:themeColor="text1"/>
          <w:szCs w:val="22"/>
        </w:rPr>
        <w:t>a number of</w:t>
      </w:r>
      <w:proofErr w:type="gramEnd"/>
      <w:r w:rsidRPr="00A7334E">
        <w:rPr>
          <w:rStyle w:val="normaltextrun"/>
          <w:rFonts w:ascii="Calibri" w:hAnsi="Calibri" w:cs="Calibri"/>
          <w:color w:val="000000" w:themeColor="text1"/>
          <w:szCs w:val="22"/>
        </w:rPr>
        <w:t xml:space="preserve"> factors including tumor grade and type.</w:t>
      </w:r>
    </w:p>
    <w:p w14:paraId="2DE28270" w14:textId="619EB36D" w:rsidR="00DB68FB" w:rsidRPr="00A7334E" w:rsidRDefault="00A7334E" w:rsidP="00EF2F00">
      <w:pPr>
        <w:pStyle w:val="paragraph"/>
        <w:spacing w:before="0" w:beforeAutospacing="0" w:after="0" w:afterAutospacing="0"/>
        <w:jc w:val="both"/>
        <w:textAlignment w:val="baseline"/>
        <w:rPr>
          <w:rStyle w:val="normaltextrun"/>
          <w:rFonts w:ascii="Calibri" w:hAnsi="Calibri" w:cs="Calibri"/>
          <w:color w:val="000000" w:themeColor="text1"/>
          <w:szCs w:val="22"/>
        </w:rPr>
      </w:pPr>
      <w:r w:rsidRPr="00A7334E">
        <w:rPr>
          <w:rStyle w:val="normaltextrun"/>
          <w:rFonts w:ascii="Calibri" w:hAnsi="Calibri" w:cs="Calibri"/>
          <w:color w:val="000000" w:themeColor="text1"/>
          <w:szCs w:val="22"/>
        </w:rPr>
        <w:t xml:space="preserve"> </w:t>
      </w:r>
      <w:r w:rsidR="00DB68FB" w:rsidRPr="00A7334E">
        <w:rPr>
          <w:rStyle w:val="normaltextrun"/>
          <w:rFonts w:ascii="Calibri" w:hAnsi="Calibri" w:cs="Calibri"/>
          <w:color w:val="000000" w:themeColor="text1"/>
          <w:szCs w:val="22"/>
        </w:rPr>
        <w:t xml:space="preserve"> </w:t>
      </w:r>
    </w:p>
    <w:bookmarkEnd w:id="18"/>
    <w:p w14:paraId="32CB17AD" w14:textId="35094B85" w:rsidR="00DC7CF9" w:rsidRPr="00EC2539" w:rsidRDefault="00DB68FB" w:rsidP="00EC2539">
      <w:pPr>
        <w:pStyle w:val="paragraph"/>
        <w:numPr>
          <w:ilvl w:val="1"/>
          <w:numId w:val="22"/>
        </w:numPr>
        <w:spacing w:before="0" w:beforeAutospacing="0" w:after="0" w:afterAutospacing="0"/>
        <w:ind w:left="0" w:firstLine="0"/>
        <w:jc w:val="both"/>
        <w:textAlignment w:val="baseline"/>
        <w:rPr>
          <w:rStyle w:val="normaltextrun"/>
          <w:rFonts w:ascii="Calibri" w:hAnsi="Calibri" w:cs="Calibri"/>
          <w:color w:val="000000" w:themeColor="text1"/>
          <w:szCs w:val="22"/>
        </w:rPr>
      </w:pPr>
      <w:r w:rsidRPr="00DC7CF9">
        <w:rPr>
          <w:rStyle w:val="normaltextrun"/>
          <w:rFonts w:ascii="Calibri" w:hAnsi="Calibri" w:cs="Calibri"/>
          <w:color w:val="000000" w:themeColor="text1"/>
          <w:szCs w:val="22"/>
        </w:rPr>
        <w:t xml:space="preserve">Monitor tumor weekly by </w:t>
      </w:r>
      <w:r w:rsidR="007E382D">
        <w:rPr>
          <w:rStyle w:val="normaltextrun"/>
          <w:rFonts w:ascii="Calibri" w:hAnsi="Calibri" w:cs="Calibri"/>
          <w:color w:val="000000" w:themeColor="text1"/>
          <w:szCs w:val="22"/>
        </w:rPr>
        <w:t>b</w:t>
      </w:r>
      <w:r w:rsidR="00F764DB" w:rsidRPr="00DC7CF9">
        <w:rPr>
          <w:rStyle w:val="normaltextrun"/>
          <w:rFonts w:ascii="Calibri" w:hAnsi="Calibri" w:cs="Calibri"/>
          <w:color w:val="000000" w:themeColor="text1"/>
          <w:szCs w:val="22"/>
        </w:rPr>
        <w:t>iol</w:t>
      </w:r>
      <w:r w:rsidRPr="00DC7CF9">
        <w:rPr>
          <w:rStyle w:val="normaltextrun"/>
          <w:rFonts w:ascii="Calibri" w:hAnsi="Calibri" w:cs="Calibri"/>
          <w:color w:val="000000" w:themeColor="text1"/>
          <w:szCs w:val="22"/>
        </w:rPr>
        <w:t xml:space="preserve">uminescent </w:t>
      </w:r>
      <w:r w:rsidR="007E382D">
        <w:rPr>
          <w:rStyle w:val="normaltextrun"/>
          <w:rFonts w:ascii="Calibri" w:hAnsi="Calibri" w:cs="Calibri"/>
          <w:color w:val="000000" w:themeColor="text1"/>
          <w:szCs w:val="22"/>
        </w:rPr>
        <w:t>i</w:t>
      </w:r>
      <w:r w:rsidRPr="00DC7CF9">
        <w:rPr>
          <w:rStyle w:val="normaltextrun"/>
          <w:rFonts w:ascii="Calibri" w:hAnsi="Calibri" w:cs="Calibri"/>
          <w:color w:val="000000" w:themeColor="text1"/>
          <w:szCs w:val="22"/>
        </w:rPr>
        <w:t>maging (BLI)</w:t>
      </w:r>
      <w:r w:rsidR="00F764DB" w:rsidRPr="00DC7CF9">
        <w:rPr>
          <w:rStyle w:val="normaltextrun"/>
          <w:rFonts w:ascii="Calibri" w:hAnsi="Calibri" w:cs="Calibri"/>
          <w:color w:val="000000" w:themeColor="text1"/>
          <w:szCs w:val="22"/>
        </w:rPr>
        <w:t xml:space="preserve"> in live animals</w:t>
      </w:r>
      <w:r w:rsidRPr="00DC7CF9">
        <w:rPr>
          <w:rStyle w:val="normaltextrun"/>
          <w:rFonts w:ascii="Calibri" w:hAnsi="Calibri" w:cs="Calibri"/>
          <w:color w:val="000000" w:themeColor="text1"/>
          <w:szCs w:val="22"/>
        </w:rPr>
        <w:t>.</w:t>
      </w:r>
      <w:r w:rsidR="00DC7CF9" w:rsidRPr="00EC2539">
        <w:rPr>
          <w:rStyle w:val="normaltextrun"/>
          <w:rFonts w:ascii="Calibri" w:hAnsi="Calibri" w:cs="Calibri"/>
          <w:color w:val="000000" w:themeColor="text1"/>
          <w:szCs w:val="22"/>
        </w:rPr>
        <w:t xml:space="preserve"> </w:t>
      </w:r>
    </w:p>
    <w:p w14:paraId="105635B0" w14:textId="77777777" w:rsidR="009F0630" w:rsidRDefault="009F0630" w:rsidP="009F0630">
      <w:pPr>
        <w:pStyle w:val="paragraph"/>
        <w:spacing w:before="0" w:beforeAutospacing="0" w:after="0" w:afterAutospacing="0"/>
        <w:jc w:val="both"/>
        <w:textAlignment w:val="baseline"/>
        <w:rPr>
          <w:rStyle w:val="normaltextrun"/>
          <w:rFonts w:ascii="Calibri" w:hAnsi="Calibri" w:cs="Calibri"/>
          <w:color w:val="000000" w:themeColor="text1"/>
          <w:szCs w:val="22"/>
        </w:rPr>
      </w:pPr>
    </w:p>
    <w:p w14:paraId="3458194C" w14:textId="45F62E2C" w:rsidR="00DC7CF9" w:rsidRPr="00EC2539" w:rsidRDefault="00DC7CF9" w:rsidP="00EC2539">
      <w:pPr>
        <w:pStyle w:val="paragraph"/>
        <w:numPr>
          <w:ilvl w:val="2"/>
          <w:numId w:val="22"/>
        </w:numPr>
        <w:spacing w:before="0" w:beforeAutospacing="0" w:after="0" w:afterAutospacing="0"/>
        <w:ind w:left="0" w:firstLine="0"/>
        <w:jc w:val="both"/>
        <w:textAlignment w:val="baseline"/>
        <w:rPr>
          <w:rStyle w:val="normaltextrun"/>
          <w:rFonts w:ascii="Calibri" w:hAnsi="Calibri" w:cs="Calibri"/>
          <w:color w:val="000000" w:themeColor="text1"/>
          <w:szCs w:val="22"/>
        </w:rPr>
      </w:pPr>
      <w:r w:rsidRPr="00EC2539">
        <w:rPr>
          <w:rStyle w:val="normaltextrun"/>
          <w:rFonts w:ascii="Calibri" w:hAnsi="Calibri" w:cs="Calibri"/>
          <w:color w:val="000000" w:themeColor="text1"/>
          <w:szCs w:val="22"/>
        </w:rPr>
        <w:t>Weigh the mice. Inject</w:t>
      </w:r>
      <w:r>
        <w:rPr>
          <w:rStyle w:val="normaltextrun"/>
          <w:rFonts w:ascii="Calibri" w:hAnsi="Calibri" w:cs="Calibri"/>
          <w:color w:val="000000" w:themeColor="text1"/>
          <w:szCs w:val="22"/>
        </w:rPr>
        <w:t xml:space="preserve"> conscious mouse with</w:t>
      </w:r>
      <w:r w:rsidRPr="00EC2539">
        <w:rPr>
          <w:rStyle w:val="normaltextrun"/>
          <w:rFonts w:ascii="Calibri" w:hAnsi="Calibri" w:cs="Calibri"/>
          <w:color w:val="000000" w:themeColor="text1"/>
          <w:szCs w:val="22"/>
        </w:rPr>
        <w:t xml:space="preserve"> 150 mg/kg luciferin intraperitoneally and wait 5 min for the substrate to circulate in the mouse’s body.</w:t>
      </w:r>
    </w:p>
    <w:p w14:paraId="45CFAA7A" w14:textId="77777777" w:rsidR="009F0630" w:rsidRDefault="009F0630" w:rsidP="009F0630">
      <w:pPr>
        <w:pStyle w:val="paragraph"/>
        <w:spacing w:before="0" w:beforeAutospacing="0" w:after="0" w:afterAutospacing="0"/>
        <w:jc w:val="both"/>
        <w:textAlignment w:val="baseline"/>
        <w:rPr>
          <w:rStyle w:val="normaltextrun"/>
          <w:rFonts w:ascii="Calibri" w:hAnsi="Calibri" w:cs="Calibri"/>
          <w:color w:val="000000" w:themeColor="text1"/>
          <w:szCs w:val="22"/>
        </w:rPr>
      </w:pPr>
    </w:p>
    <w:p w14:paraId="03443DFA" w14:textId="3A1E8E37" w:rsidR="007B738B" w:rsidRDefault="00DC7CF9" w:rsidP="007B738B">
      <w:pPr>
        <w:pStyle w:val="paragraph"/>
        <w:numPr>
          <w:ilvl w:val="2"/>
          <w:numId w:val="22"/>
        </w:numPr>
        <w:spacing w:before="0" w:beforeAutospacing="0" w:after="0" w:afterAutospacing="0"/>
        <w:ind w:left="0" w:firstLine="0"/>
        <w:jc w:val="both"/>
        <w:textAlignment w:val="baseline"/>
        <w:rPr>
          <w:rStyle w:val="normaltextrun"/>
          <w:rFonts w:ascii="Calibri" w:hAnsi="Calibri" w:cs="Calibri"/>
          <w:color w:val="000000" w:themeColor="text1"/>
          <w:szCs w:val="22"/>
        </w:rPr>
      </w:pPr>
      <w:r w:rsidRPr="00EC2539">
        <w:rPr>
          <w:rStyle w:val="normaltextrun"/>
          <w:rFonts w:ascii="Calibri" w:hAnsi="Calibri" w:cs="Calibri"/>
          <w:color w:val="000000" w:themeColor="text1"/>
          <w:szCs w:val="22"/>
        </w:rPr>
        <w:t>Anesthetize the m</w:t>
      </w:r>
      <w:r w:rsidR="009F0630">
        <w:rPr>
          <w:rStyle w:val="normaltextrun"/>
          <w:rFonts w:ascii="Calibri" w:hAnsi="Calibri" w:cs="Calibri"/>
          <w:color w:val="000000" w:themeColor="text1"/>
          <w:szCs w:val="22"/>
        </w:rPr>
        <w:t>ouse</w:t>
      </w:r>
      <w:r w:rsidRPr="00EC2539">
        <w:rPr>
          <w:rStyle w:val="normaltextrun"/>
          <w:rFonts w:ascii="Calibri" w:hAnsi="Calibri" w:cs="Calibri"/>
          <w:color w:val="000000" w:themeColor="text1"/>
          <w:szCs w:val="22"/>
        </w:rPr>
        <w:t xml:space="preserve"> with 2.5% isoflurane in 100% oxygen, 1 L/min in</w:t>
      </w:r>
      <w:r w:rsidR="00E62182">
        <w:rPr>
          <w:rStyle w:val="normaltextrun"/>
          <w:rFonts w:ascii="Calibri" w:hAnsi="Calibri" w:cs="Calibri"/>
          <w:color w:val="000000" w:themeColor="text1"/>
          <w:szCs w:val="22"/>
        </w:rPr>
        <w:t xml:space="preserve"> an</w:t>
      </w:r>
      <w:r w:rsidRPr="00EC2539">
        <w:rPr>
          <w:rStyle w:val="normaltextrun"/>
          <w:rFonts w:ascii="Calibri" w:hAnsi="Calibri" w:cs="Calibri"/>
          <w:color w:val="000000" w:themeColor="text1"/>
          <w:szCs w:val="22"/>
        </w:rPr>
        <w:t xml:space="preserve"> induction chamber.</w:t>
      </w:r>
    </w:p>
    <w:p w14:paraId="2696BF4F" w14:textId="77777777" w:rsidR="007B738B" w:rsidRDefault="007B738B" w:rsidP="007B738B">
      <w:pPr>
        <w:pStyle w:val="paragraph"/>
        <w:spacing w:before="0" w:beforeAutospacing="0" w:after="0" w:afterAutospacing="0"/>
        <w:jc w:val="both"/>
        <w:textAlignment w:val="baseline"/>
        <w:rPr>
          <w:rStyle w:val="normaltextrun"/>
          <w:rFonts w:ascii="Calibri" w:hAnsi="Calibri" w:cs="Calibri"/>
          <w:color w:val="000000" w:themeColor="text1"/>
          <w:szCs w:val="22"/>
        </w:rPr>
      </w:pPr>
    </w:p>
    <w:p w14:paraId="4DADEAA8" w14:textId="7D99AE68" w:rsidR="00EF4B77" w:rsidRPr="007B738B" w:rsidRDefault="00DC7CF9" w:rsidP="007B738B">
      <w:pPr>
        <w:pStyle w:val="paragraph"/>
        <w:numPr>
          <w:ilvl w:val="2"/>
          <w:numId w:val="22"/>
        </w:numPr>
        <w:spacing w:before="0" w:beforeAutospacing="0" w:after="0" w:afterAutospacing="0"/>
        <w:ind w:left="0" w:firstLine="0"/>
        <w:jc w:val="both"/>
        <w:textAlignment w:val="baseline"/>
        <w:rPr>
          <w:rStyle w:val="normaltextrun"/>
          <w:rFonts w:ascii="Calibri" w:hAnsi="Calibri" w:cs="Calibri"/>
          <w:color w:val="000000" w:themeColor="text1"/>
          <w:szCs w:val="22"/>
        </w:rPr>
      </w:pPr>
      <w:r w:rsidRPr="007B738B">
        <w:rPr>
          <w:rStyle w:val="normaltextrun"/>
          <w:rFonts w:ascii="Calibri" w:hAnsi="Calibri" w:cs="Calibri"/>
          <w:color w:val="000000" w:themeColor="text1"/>
          <w:szCs w:val="22"/>
        </w:rPr>
        <w:t xml:space="preserve">Place mouse on stomach in </w:t>
      </w:r>
      <w:r w:rsidR="00B665B3">
        <w:rPr>
          <w:rStyle w:val="normaltextrun"/>
          <w:rFonts w:ascii="Calibri" w:hAnsi="Calibri" w:cs="Calibri"/>
          <w:color w:val="000000" w:themeColor="text1"/>
          <w:szCs w:val="22"/>
        </w:rPr>
        <w:t xml:space="preserve">a </w:t>
      </w:r>
      <w:r w:rsidR="00090BEA" w:rsidRPr="007B738B">
        <w:rPr>
          <w:rStyle w:val="normaltextrun"/>
          <w:rFonts w:ascii="Calibri" w:hAnsi="Calibri" w:cs="Calibri"/>
          <w:color w:val="000000" w:themeColor="text1"/>
          <w:szCs w:val="22"/>
        </w:rPr>
        <w:t xml:space="preserve">BLI </w:t>
      </w:r>
      <w:r w:rsidRPr="007B738B">
        <w:rPr>
          <w:rStyle w:val="normaltextrun"/>
          <w:rFonts w:ascii="Calibri" w:hAnsi="Calibri" w:cs="Calibri"/>
          <w:color w:val="000000" w:themeColor="text1"/>
          <w:szCs w:val="22"/>
        </w:rPr>
        <w:t>imaging machine with isoflurane flow</w:t>
      </w:r>
      <w:r w:rsidR="0002596A" w:rsidRPr="007B738B">
        <w:rPr>
          <w:rStyle w:val="normaltextrun"/>
          <w:rFonts w:ascii="Calibri" w:hAnsi="Calibri" w:cs="Calibri"/>
          <w:color w:val="000000" w:themeColor="text1"/>
          <w:szCs w:val="22"/>
        </w:rPr>
        <w:t>ing</w:t>
      </w:r>
      <w:r w:rsidRPr="007B738B">
        <w:rPr>
          <w:rStyle w:val="normaltextrun"/>
          <w:rFonts w:ascii="Calibri" w:hAnsi="Calibri" w:cs="Calibri"/>
          <w:color w:val="000000" w:themeColor="text1"/>
          <w:szCs w:val="22"/>
        </w:rPr>
        <w:t xml:space="preserve"> and image.</w:t>
      </w:r>
      <w:r w:rsidR="00090BEA" w:rsidRPr="007B738B">
        <w:rPr>
          <w:rStyle w:val="normaltextrun"/>
          <w:rFonts w:ascii="Calibri" w:hAnsi="Calibri" w:cs="Calibri"/>
          <w:color w:val="000000" w:themeColor="text1"/>
          <w:szCs w:val="22"/>
        </w:rPr>
        <w:t xml:space="preserve"> Take sequential images to confirm the presence of Luc/RFP positive tumor regions (</w:t>
      </w:r>
      <w:r w:rsidR="00993475" w:rsidRPr="007B738B">
        <w:rPr>
          <w:rStyle w:val="normaltextrun"/>
          <w:rFonts w:ascii="Calibri" w:hAnsi="Calibri" w:cs="Calibri"/>
          <w:color w:val="000000" w:themeColor="text1"/>
          <w:szCs w:val="22"/>
        </w:rPr>
        <w:t>false-color bio-luminescent image</w:t>
      </w:r>
      <w:r w:rsidR="00090BEA" w:rsidRPr="007B738B">
        <w:rPr>
          <w:rStyle w:val="normaltextrun"/>
          <w:rFonts w:ascii="Calibri" w:hAnsi="Calibri" w:cs="Calibri"/>
          <w:color w:val="000000" w:themeColor="text1"/>
          <w:szCs w:val="22"/>
        </w:rPr>
        <w:t xml:space="preserve">).  Return mouse to cage after imaging is complete. </w:t>
      </w:r>
    </w:p>
    <w:p w14:paraId="2DE490B1" w14:textId="77777777" w:rsidR="00F0757A" w:rsidRPr="00AD1B71" w:rsidRDefault="00F0757A" w:rsidP="00F0757A">
      <w:pPr>
        <w:pStyle w:val="paragraph"/>
        <w:spacing w:before="0" w:beforeAutospacing="0" w:after="0" w:afterAutospacing="0"/>
        <w:jc w:val="both"/>
        <w:textAlignment w:val="baseline"/>
        <w:rPr>
          <w:rStyle w:val="normaltextrun"/>
          <w:rFonts w:ascii="Calibri" w:hAnsi="Calibri" w:cs="Calibri"/>
          <w:b/>
          <w:color w:val="000000" w:themeColor="text1"/>
          <w:szCs w:val="22"/>
        </w:rPr>
      </w:pPr>
    </w:p>
    <w:p w14:paraId="6A6DF093" w14:textId="77777777" w:rsidR="00DB68FB" w:rsidRPr="00AD1B71" w:rsidRDefault="00DB68FB" w:rsidP="00EC2539">
      <w:pPr>
        <w:pStyle w:val="paragraph"/>
        <w:numPr>
          <w:ilvl w:val="0"/>
          <w:numId w:val="22"/>
        </w:numPr>
        <w:spacing w:before="0" w:beforeAutospacing="0" w:after="0" w:afterAutospacing="0"/>
        <w:ind w:left="0" w:firstLine="0"/>
        <w:jc w:val="both"/>
        <w:textAlignment w:val="baseline"/>
        <w:rPr>
          <w:rStyle w:val="normaltextrun"/>
          <w:rFonts w:ascii="Calibri" w:hAnsi="Calibri" w:cs="Calibri"/>
          <w:b/>
          <w:color w:val="000000" w:themeColor="text1"/>
          <w:szCs w:val="22"/>
        </w:rPr>
      </w:pPr>
      <w:r w:rsidRPr="00AD1B71">
        <w:rPr>
          <w:rStyle w:val="normaltextrun"/>
          <w:rFonts w:ascii="Calibri" w:hAnsi="Calibri" w:cs="Calibri"/>
          <w:b/>
          <w:color w:val="000000" w:themeColor="text1"/>
          <w:szCs w:val="22"/>
        </w:rPr>
        <w:t>Select appropriate portion of tumor for enzymatic digestion</w:t>
      </w:r>
    </w:p>
    <w:p w14:paraId="0688D318" w14:textId="77777777" w:rsidR="00F0757A" w:rsidRDefault="00F0757A" w:rsidP="00F0757A">
      <w:pPr>
        <w:pStyle w:val="paragraph"/>
        <w:spacing w:before="0" w:beforeAutospacing="0" w:after="0" w:afterAutospacing="0"/>
        <w:jc w:val="both"/>
        <w:textAlignment w:val="baseline"/>
        <w:rPr>
          <w:rStyle w:val="normaltextrun"/>
          <w:rFonts w:ascii="Calibri" w:hAnsi="Calibri" w:cs="Calibri"/>
          <w:color w:val="000000" w:themeColor="text1"/>
          <w:szCs w:val="22"/>
        </w:rPr>
      </w:pPr>
    </w:p>
    <w:p w14:paraId="700AD949" w14:textId="520745A8" w:rsidR="00DB68FB" w:rsidRPr="00E25B5B" w:rsidRDefault="00901ED9" w:rsidP="00BB728A">
      <w:pPr>
        <w:pStyle w:val="paragraph"/>
        <w:numPr>
          <w:ilvl w:val="1"/>
          <w:numId w:val="22"/>
        </w:numPr>
        <w:spacing w:before="0" w:beforeAutospacing="0" w:after="0" w:afterAutospacing="0"/>
        <w:ind w:left="0" w:firstLine="0"/>
        <w:jc w:val="both"/>
        <w:textAlignment w:val="baseline"/>
        <w:rPr>
          <w:rStyle w:val="normaltextrun"/>
          <w:rFonts w:ascii="Calibri" w:hAnsi="Calibri" w:cs="Calibri"/>
          <w:color w:val="000000" w:themeColor="text1"/>
          <w:szCs w:val="22"/>
        </w:rPr>
      </w:pPr>
      <w:r w:rsidRPr="00E25B5B">
        <w:rPr>
          <w:rStyle w:val="normaltextrun"/>
          <w:rFonts w:ascii="Calibri" w:hAnsi="Calibri" w:cs="Calibri"/>
          <w:color w:val="000000" w:themeColor="text1"/>
          <w:szCs w:val="22"/>
        </w:rPr>
        <w:t>On the day of UCC or CRC procedure, i</w:t>
      </w:r>
      <w:r w:rsidR="00090BEA" w:rsidRPr="00E25B5B">
        <w:rPr>
          <w:rStyle w:val="normaltextrun"/>
          <w:rFonts w:ascii="Calibri" w:hAnsi="Calibri" w:cs="Calibri"/>
          <w:color w:val="000000" w:themeColor="text1"/>
          <w:szCs w:val="22"/>
        </w:rPr>
        <w:t>mage mouse</w:t>
      </w:r>
      <w:r w:rsidRPr="00E25B5B">
        <w:rPr>
          <w:rStyle w:val="normaltextrun"/>
          <w:rFonts w:ascii="Calibri" w:hAnsi="Calibri" w:cs="Calibri"/>
          <w:color w:val="000000" w:themeColor="text1"/>
          <w:szCs w:val="22"/>
        </w:rPr>
        <w:t xml:space="preserve"> with luciferase tagged tumor</w:t>
      </w:r>
      <w:r w:rsidR="00090BEA" w:rsidRPr="00E25B5B">
        <w:rPr>
          <w:rStyle w:val="normaltextrun"/>
          <w:rFonts w:ascii="Calibri" w:hAnsi="Calibri" w:cs="Calibri"/>
          <w:color w:val="000000" w:themeColor="text1"/>
          <w:szCs w:val="22"/>
        </w:rPr>
        <w:t xml:space="preserve"> as in steps 4.3.1</w:t>
      </w:r>
      <w:r w:rsidR="006E08D0">
        <w:rPr>
          <w:rStyle w:val="normaltextrun"/>
          <w:rFonts w:ascii="Calibri" w:hAnsi="Calibri" w:cs="Calibri"/>
          <w:color w:val="000000" w:themeColor="text1"/>
          <w:szCs w:val="22"/>
        </w:rPr>
        <w:t>−</w:t>
      </w:r>
      <w:r w:rsidR="00090BEA" w:rsidRPr="00E25B5B">
        <w:rPr>
          <w:rStyle w:val="normaltextrun"/>
          <w:rFonts w:ascii="Calibri" w:hAnsi="Calibri" w:cs="Calibri"/>
          <w:color w:val="000000" w:themeColor="text1"/>
          <w:szCs w:val="22"/>
        </w:rPr>
        <w:t>4.3.3.</w:t>
      </w:r>
    </w:p>
    <w:p w14:paraId="7A7CCEC6" w14:textId="70AE0CD8" w:rsidR="00DB68FB" w:rsidRDefault="00DB68FB" w:rsidP="00BB728A">
      <w:pPr>
        <w:pStyle w:val="paragraph"/>
        <w:spacing w:before="0" w:beforeAutospacing="0" w:after="0" w:afterAutospacing="0"/>
        <w:jc w:val="both"/>
        <w:textAlignment w:val="baseline"/>
        <w:rPr>
          <w:rStyle w:val="normaltextrun"/>
          <w:rFonts w:ascii="Calibri" w:hAnsi="Calibri" w:cs="Calibri"/>
          <w:color w:val="000000" w:themeColor="text1"/>
          <w:szCs w:val="22"/>
        </w:rPr>
      </w:pPr>
    </w:p>
    <w:p w14:paraId="602FAEAE" w14:textId="49C58CF3" w:rsidR="00BB728A" w:rsidRDefault="00BB728A" w:rsidP="00D9420A">
      <w:pPr>
        <w:pStyle w:val="paragraph"/>
        <w:spacing w:before="0" w:beforeAutospacing="0" w:after="0" w:afterAutospacing="0"/>
        <w:jc w:val="both"/>
        <w:textAlignment w:val="baseline"/>
        <w:rPr>
          <w:rStyle w:val="normaltextrun"/>
          <w:rFonts w:ascii="Calibri" w:hAnsi="Calibri" w:cs="Calibri"/>
          <w:color w:val="000000" w:themeColor="text1"/>
          <w:szCs w:val="22"/>
        </w:rPr>
      </w:pPr>
      <w:r>
        <w:rPr>
          <w:rStyle w:val="normaltextrun"/>
          <w:rFonts w:ascii="Calibri" w:hAnsi="Calibri" w:cs="Calibri"/>
          <w:color w:val="000000" w:themeColor="text1"/>
          <w:szCs w:val="22"/>
        </w:rPr>
        <w:t xml:space="preserve">NOTE: </w:t>
      </w:r>
      <w:r w:rsidRPr="00BB728A">
        <w:rPr>
          <w:rStyle w:val="normaltextrun"/>
          <w:rFonts w:ascii="Calibri" w:hAnsi="Calibri" w:cs="Calibri"/>
          <w:color w:val="000000" w:themeColor="text1"/>
          <w:szCs w:val="22"/>
        </w:rPr>
        <w:t xml:space="preserve">The </w:t>
      </w:r>
      <w:r w:rsidR="000261E7">
        <w:rPr>
          <w:rStyle w:val="normaltextrun"/>
          <w:rFonts w:ascii="Calibri" w:hAnsi="Calibri" w:cs="Calibri"/>
          <w:color w:val="000000" w:themeColor="text1"/>
          <w:szCs w:val="22"/>
        </w:rPr>
        <w:t>length of time for the subcutaneous tumor to grow</w:t>
      </w:r>
      <w:r>
        <w:rPr>
          <w:rStyle w:val="normaltextrun"/>
          <w:rFonts w:ascii="Calibri" w:hAnsi="Calibri" w:cs="Calibri"/>
          <w:color w:val="000000" w:themeColor="text1"/>
          <w:szCs w:val="22"/>
        </w:rPr>
        <w:t xml:space="preserve"> </w:t>
      </w:r>
      <w:r w:rsidRPr="00BB728A">
        <w:rPr>
          <w:rStyle w:val="normaltextrun"/>
          <w:rFonts w:ascii="Calibri" w:hAnsi="Calibri" w:cs="Calibri"/>
          <w:color w:val="000000" w:themeColor="text1"/>
          <w:szCs w:val="22"/>
        </w:rPr>
        <w:t xml:space="preserve">depends on the </w:t>
      </w:r>
      <w:r w:rsidR="000261E7">
        <w:rPr>
          <w:rStyle w:val="normaltextrun"/>
          <w:rFonts w:ascii="Calibri" w:hAnsi="Calibri" w:cs="Calibri"/>
          <w:color w:val="000000" w:themeColor="text1"/>
          <w:szCs w:val="22"/>
        </w:rPr>
        <w:t xml:space="preserve">speed of tumor </w:t>
      </w:r>
      <w:r w:rsidRPr="00BB728A">
        <w:rPr>
          <w:rStyle w:val="normaltextrun"/>
          <w:rFonts w:ascii="Calibri" w:hAnsi="Calibri" w:cs="Calibri"/>
          <w:color w:val="000000" w:themeColor="text1"/>
          <w:szCs w:val="22"/>
        </w:rPr>
        <w:t xml:space="preserve">growth and </w:t>
      </w:r>
      <w:r w:rsidR="000261E7">
        <w:rPr>
          <w:rStyle w:val="normaltextrun"/>
          <w:rFonts w:ascii="Calibri" w:hAnsi="Calibri" w:cs="Calibri"/>
          <w:color w:val="000000" w:themeColor="text1"/>
          <w:szCs w:val="22"/>
        </w:rPr>
        <w:t xml:space="preserve">the </w:t>
      </w:r>
      <w:r w:rsidRPr="00BB728A">
        <w:rPr>
          <w:rStyle w:val="normaltextrun"/>
          <w:rFonts w:ascii="Calibri" w:hAnsi="Calibri" w:cs="Calibri"/>
          <w:color w:val="000000" w:themeColor="text1"/>
          <w:szCs w:val="22"/>
        </w:rPr>
        <w:t xml:space="preserve">planned </w:t>
      </w:r>
      <w:r w:rsidR="000261E7">
        <w:rPr>
          <w:rStyle w:val="normaltextrun"/>
          <w:rFonts w:ascii="Calibri" w:hAnsi="Calibri" w:cs="Calibri"/>
          <w:color w:val="000000" w:themeColor="text1"/>
          <w:szCs w:val="22"/>
        </w:rPr>
        <w:t>number of animals to be injected in the experim</w:t>
      </w:r>
      <w:r w:rsidRPr="00BB728A">
        <w:rPr>
          <w:rStyle w:val="normaltextrun"/>
          <w:rFonts w:ascii="Calibri" w:hAnsi="Calibri" w:cs="Calibri"/>
          <w:color w:val="000000" w:themeColor="text1"/>
          <w:szCs w:val="22"/>
        </w:rPr>
        <w:t>ent.</w:t>
      </w:r>
    </w:p>
    <w:p w14:paraId="67B72B68" w14:textId="77777777" w:rsidR="00BB728A" w:rsidRPr="006D39E9" w:rsidRDefault="00BB728A" w:rsidP="00BB728A">
      <w:pPr>
        <w:pStyle w:val="paragraph"/>
        <w:spacing w:before="0" w:beforeAutospacing="0" w:after="0" w:afterAutospacing="0"/>
        <w:textAlignment w:val="baseline"/>
        <w:rPr>
          <w:rStyle w:val="normaltextrun"/>
          <w:rFonts w:ascii="Calibri" w:hAnsi="Calibri" w:cs="Calibri"/>
          <w:color w:val="000000" w:themeColor="text1"/>
          <w:szCs w:val="22"/>
        </w:rPr>
      </w:pPr>
    </w:p>
    <w:p w14:paraId="211578C5" w14:textId="31ECDFBD" w:rsidR="00DB68FB" w:rsidRDefault="00DB68FB" w:rsidP="00BB728A">
      <w:pPr>
        <w:pStyle w:val="paragraph"/>
        <w:numPr>
          <w:ilvl w:val="1"/>
          <w:numId w:val="22"/>
        </w:numPr>
        <w:spacing w:before="0" w:beforeAutospacing="0" w:after="0" w:afterAutospacing="0"/>
        <w:ind w:left="0" w:firstLine="0"/>
        <w:jc w:val="both"/>
        <w:textAlignment w:val="baseline"/>
        <w:rPr>
          <w:rStyle w:val="normaltextrun"/>
          <w:rFonts w:ascii="Calibri" w:hAnsi="Calibri" w:cs="Calibri"/>
          <w:color w:val="000000" w:themeColor="text1"/>
          <w:szCs w:val="22"/>
        </w:rPr>
      </w:pPr>
      <w:r w:rsidRPr="00AD1B71">
        <w:rPr>
          <w:rStyle w:val="normaltextrun"/>
          <w:rFonts w:ascii="Calibri" w:hAnsi="Calibri" w:cs="Calibri"/>
          <w:color w:val="000000" w:themeColor="text1"/>
          <w:szCs w:val="22"/>
        </w:rPr>
        <w:t>Harvest tumor from mouse flank and image.</w:t>
      </w:r>
    </w:p>
    <w:p w14:paraId="7B098805" w14:textId="77777777" w:rsidR="00913A0C" w:rsidRDefault="00913A0C" w:rsidP="00913A0C">
      <w:pPr>
        <w:pStyle w:val="paragraph"/>
        <w:spacing w:before="0" w:beforeAutospacing="0" w:after="0" w:afterAutospacing="0"/>
        <w:jc w:val="both"/>
        <w:textAlignment w:val="baseline"/>
        <w:rPr>
          <w:rStyle w:val="normaltextrun"/>
          <w:rFonts w:ascii="Calibri" w:hAnsi="Calibri" w:cs="Calibri"/>
          <w:color w:val="000000" w:themeColor="text1"/>
          <w:szCs w:val="22"/>
        </w:rPr>
      </w:pPr>
    </w:p>
    <w:p w14:paraId="077EEC8D" w14:textId="24AB09A9" w:rsidR="009E5CA5" w:rsidRDefault="008E512C" w:rsidP="00440609">
      <w:pPr>
        <w:pStyle w:val="paragraph"/>
        <w:numPr>
          <w:ilvl w:val="2"/>
          <w:numId w:val="22"/>
        </w:numPr>
        <w:spacing w:before="0" w:beforeAutospacing="0" w:after="0" w:afterAutospacing="0"/>
        <w:ind w:left="0" w:firstLine="0"/>
        <w:jc w:val="both"/>
        <w:textAlignment w:val="baseline"/>
        <w:rPr>
          <w:rStyle w:val="normaltextrun"/>
          <w:rFonts w:ascii="Calibri" w:hAnsi="Calibri" w:cs="Calibri"/>
          <w:color w:val="000000" w:themeColor="text1"/>
          <w:szCs w:val="22"/>
        </w:rPr>
      </w:pPr>
      <w:r>
        <w:rPr>
          <w:rStyle w:val="normaltextrun"/>
          <w:rFonts w:ascii="Calibri" w:hAnsi="Calibri" w:cs="Calibri"/>
          <w:color w:val="000000" w:themeColor="text1"/>
          <w:szCs w:val="22"/>
        </w:rPr>
        <w:t>Euthanize m</w:t>
      </w:r>
      <w:r w:rsidR="00C57FEB" w:rsidRPr="00C57FEB">
        <w:rPr>
          <w:rStyle w:val="normaltextrun"/>
          <w:rFonts w:ascii="Calibri" w:hAnsi="Calibri" w:cs="Calibri"/>
          <w:color w:val="000000" w:themeColor="text1"/>
          <w:szCs w:val="22"/>
        </w:rPr>
        <w:t>ouse</w:t>
      </w:r>
      <w:r w:rsidR="00C57FEB">
        <w:rPr>
          <w:rStyle w:val="normaltextrun"/>
          <w:rFonts w:ascii="Calibri" w:hAnsi="Calibri" w:cs="Calibri"/>
          <w:color w:val="000000" w:themeColor="text1"/>
          <w:szCs w:val="22"/>
        </w:rPr>
        <w:t xml:space="preserve"> </w:t>
      </w:r>
      <w:r w:rsidR="007E1BAB" w:rsidRPr="00F72F76">
        <w:rPr>
          <w:rStyle w:val="normaltextrun"/>
          <w:rFonts w:ascii="Calibri" w:hAnsi="Calibri" w:cs="Calibri"/>
          <w:color w:val="000000" w:themeColor="text1"/>
          <w:szCs w:val="22"/>
        </w:rPr>
        <w:t>by CO</w:t>
      </w:r>
      <w:r w:rsidR="007E1BAB" w:rsidRPr="00F72F76">
        <w:rPr>
          <w:rStyle w:val="normaltextrun"/>
          <w:rFonts w:ascii="Calibri" w:hAnsi="Calibri" w:cs="Calibri"/>
          <w:color w:val="000000" w:themeColor="text1"/>
          <w:szCs w:val="22"/>
          <w:vertAlign w:val="subscript"/>
        </w:rPr>
        <w:t xml:space="preserve">2 </w:t>
      </w:r>
      <w:r w:rsidR="007E1BAB" w:rsidRPr="00F72F76">
        <w:rPr>
          <w:rStyle w:val="normaltextrun"/>
          <w:rFonts w:ascii="Calibri" w:hAnsi="Calibri" w:cs="Calibri"/>
          <w:color w:val="000000" w:themeColor="text1"/>
          <w:szCs w:val="22"/>
        </w:rPr>
        <w:t xml:space="preserve">inhalation </w:t>
      </w:r>
      <w:r w:rsidR="00C57FEB">
        <w:rPr>
          <w:rStyle w:val="normaltextrun"/>
          <w:rFonts w:ascii="Calibri" w:hAnsi="Calibri" w:cs="Calibri"/>
          <w:color w:val="000000" w:themeColor="text1"/>
          <w:szCs w:val="22"/>
        </w:rPr>
        <w:t xml:space="preserve">after imaging. </w:t>
      </w:r>
      <w:r w:rsidR="009E5CA5" w:rsidRPr="00F72F76">
        <w:rPr>
          <w:rStyle w:val="normaltextrun"/>
          <w:rFonts w:ascii="Calibri" w:hAnsi="Calibri" w:cs="Calibri"/>
          <w:color w:val="000000" w:themeColor="text1"/>
          <w:szCs w:val="22"/>
        </w:rPr>
        <w:t xml:space="preserve">Place mouse in </w:t>
      </w:r>
      <w:r w:rsidR="006E08D0">
        <w:rPr>
          <w:rStyle w:val="normaltextrun"/>
          <w:rFonts w:ascii="Calibri" w:hAnsi="Calibri" w:cs="Calibri"/>
          <w:color w:val="000000" w:themeColor="text1"/>
          <w:szCs w:val="22"/>
        </w:rPr>
        <w:t xml:space="preserve">the </w:t>
      </w:r>
      <w:r w:rsidR="009E5CA5" w:rsidRPr="00F72F76">
        <w:rPr>
          <w:rStyle w:val="normaltextrun"/>
          <w:rFonts w:ascii="Calibri" w:hAnsi="Calibri" w:cs="Calibri"/>
          <w:color w:val="000000" w:themeColor="text1"/>
          <w:szCs w:val="22"/>
        </w:rPr>
        <w:t>CO</w:t>
      </w:r>
      <w:r w:rsidR="009E5CA5" w:rsidRPr="00F72F76">
        <w:rPr>
          <w:rStyle w:val="normaltextrun"/>
          <w:rFonts w:ascii="Calibri" w:hAnsi="Calibri" w:cs="Calibri"/>
          <w:color w:val="000000" w:themeColor="text1"/>
          <w:szCs w:val="22"/>
          <w:vertAlign w:val="subscript"/>
        </w:rPr>
        <w:t>2</w:t>
      </w:r>
      <w:r w:rsidR="009E5CA5" w:rsidRPr="00F72F76">
        <w:rPr>
          <w:rStyle w:val="normaltextrun"/>
          <w:rFonts w:ascii="Calibri" w:hAnsi="Calibri" w:cs="Calibri"/>
          <w:color w:val="000000" w:themeColor="text1"/>
          <w:szCs w:val="22"/>
        </w:rPr>
        <w:t xml:space="preserve"> chamber</w:t>
      </w:r>
      <w:r w:rsidR="000261E7">
        <w:rPr>
          <w:rStyle w:val="normaltextrun"/>
          <w:rFonts w:ascii="Calibri" w:hAnsi="Calibri" w:cs="Calibri"/>
          <w:color w:val="000000" w:themeColor="text1"/>
          <w:szCs w:val="22"/>
        </w:rPr>
        <w:t>, t</w:t>
      </w:r>
      <w:r w:rsidR="00811C07">
        <w:rPr>
          <w:rStyle w:val="normaltextrun"/>
          <w:rFonts w:ascii="Calibri" w:hAnsi="Calibri" w:cs="Calibri"/>
          <w:color w:val="000000" w:themeColor="text1"/>
          <w:szCs w:val="22"/>
        </w:rPr>
        <w:t>urn on gas at</w:t>
      </w:r>
      <w:r w:rsidR="000261E7">
        <w:rPr>
          <w:rStyle w:val="normaltextrun"/>
          <w:rFonts w:ascii="Calibri" w:hAnsi="Calibri" w:cs="Calibri"/>
          <w:color w:val="000000" w:themeColor="text1"/>
          <w:szCs w:val="22"/>
        </w:rPr>
        <w:t xml:space="preserve"> </w:t>
      </w:r>
      <w:r w:rsidR="00811C07">
        <w:rPr>
          <w:rStyle w:val="normaltextrun"/>
          <w:rFonts w:ascii="Calibri" w:hAnsi="Calibri" w:cs="Calibri"/>
          <w:color w:val="000000" w:themeColor="text1"/>
          <w:szCs w:val="22"/>
        </w:rPr>
        <w:t xml:space="preserve">1.4 L/min </w:t>
      </w:r>
      <w:r w:rsidR="009E5CA5" w:rsidRPr="00F72F76">
        <w:rPr>
          <w:rStyle w:val="normaltextrun"/>
          <w:rFonts w:ascii="Calibri" w:hAnsi="Calibri" w:cs="Calibri"/>
          <w:color w:val="000000" w:themeColor="text1"/>
          <w:szCs w:val="22"/>
        </w:rPr>
        <w:t xml:space="preserve">until </w:t>
      </w:r>
      <w:r w:rsidR="000261E7">
        <w:rPr>
          <w:rStyle w:val="normaltextrun"/>
          <w:rFonts w:ascii="Calibri" w:hAnsi="Calibri" w:cs="Calibri"/>
          <w:color w:val="000000" w:themeColor="text1"/>
          <w:szCs w:val="22"/>
        </w:rPr>
        <w:t xml:space="preserve">respiratory arrest and leave on for 3 min. </w:t>
      </w:r>
      <w:r w:rsidR="00811C07">
        <w:rPr>
          <w:rStyle w:val="normaltextrun"/>
          <w:rFonts w:ascii="Calibri" w:hAnsi="Calibri" w:cs="Calibri"/>
          <w:color w:val="000000" w:themeColor="text1"/>
          <w:szCs w:val="22"/>
        </w:rPr>
        <w:t>F</w:t>
      </w:r>
      <w:r w:rsidR="000261E7">
        <w:rPr>
          <w:rStyle w:val="normaltextrun"/>
          <w:rFonts w:ascii="Calibri" w:hAnsi="Calibri" w:cs="Calibri"/>
          <w:color w:val="000000" w:themeColor="text1"/>
          <w:szCs w:val="22"/>
        </w:rPr>
        <w:t>ollow this with c</w:t>
      </w:r>
      <w:r w:rsidR="00811C07">
        <w:rPr>
          <w:rStyle w:val="normaltextrun"/>
          <w:rFonts w:ascii="Calibri" w:hAnsi="Calibri" w:cs="Calibri"/>
          <w:color w:val="000000" w:themeColor="text1"/>
          <w:szCs w:val="22"/>
        </w:rPr>
        <w:t xml:space="preserve">ervical </w:t>
      </w:r>
      <w:r w:rsidR="000261E7">
        <w:rPr>
          <w:rStyle w:val="normaltextrun"/>
          <w:rFonts w:ascii="Calibri" w:hAnsi="Calibri" w:cs="Calibri"/>
          <w:color w:val="000000" w:themeColor="text1"/>
          <w:szCs w:val="22"/>
        </w:rPr>
        <w:t>dislocation.</w:t>
      </w:r>
    </w:p>
    <w:p w14:paraId="490121DF" w14:textId="77777777" w:rsidR="009E5CA5" w:rsidRDefault="009E5CA5" w:rsidP="009E5CA5">
      <w:pPr>
        <w:pStyle w:val="paragraph"/>
        <w:spacing w:before="0" w:beforeAutospacing="0" w:after="0" w:afterAutospacing="0"/>
        <w:jc w:val="both"/>
        <w:textAlignment w:val="baseline"/>
        <w:rPr>
          <w:rStyle w:val="normaltextrun"/>
          <w:rFonts w:ascii="Calibri" w:hAnsi="Calibri" w:cs="Calibri"/>
          <w:color w:val="000000" w:themeColor="text1"/>
          <w:szCs w:val="22"/>
        </w:rPr>
      </w:pPr>
    </w:p>
    <w:p w14:paraId="523E953F" w14:textId="142E22FE" w:rsidR="002F6F4B" w:rsidRDefault="00440609" w:rsidP="00440609">
      <w:pPr>
        <w:pStyle w:val="paragraph"/>
        <w:numPr>
          <w:ilvl w:val="2"/>
          <w:numId w:val="22"/>
        </w:numPr>
        <w:spacing w:before="0" w:beforeAutospacing="0" w:after="0" w:afterAutospacing="0"/>
        <w:ind w:left="0" w:firstLine="0"/>
        <w:jc w:val="both"/>
        <w:textAlignment w:val="baseline"/>
        <w:rPr>
          <w:rStyle w:val="normaltextrun"/>
          <w:rFonts w:ascii="Calibri" w:hAnsi="Calibri" w:cs="Calibri"/>
          <w:color w:val="000000" w:themeColor="text1"/>
          <w:szCs w:val="22"/>
        </w:rPr>
      </w:pPr>
      <w:r>
        <w:rPr>
          <w:rStyle w:val="normaltextrun"/>
          <w:rFonts w:ascii="Calibri" w:hAnsi="Calibri" w:cs="Calibri"/>
          <w:color w:val="000000" w:themeColor="text1"/>
          <w:szCs w:val="22"/>
        </w:rPr>
        <w:t>Clean s</w:t>
      </w:r>
      <w:r w:rsidR="00C57FEB" w:rsidRPr="00C57FEB">
        <w:rPr>
          <w:rStyle w:val="normaltextrun"/>
          <w:rFonts w:ascii="Calibri" w:hAnsi="Calibri" w:cs="Calibri"/>
          <w:color w:val="000000" w:themeColor="text1"/>
          <w:szCs w:val="22"/>
        </w:rPr>
        <w:t>kin with 70% ethanol</w:t>
      </w:r>
      <w:r w:rsidR="00C57FEB">
        <w:rPr>
          <w:rStyle w:val="normaltextrun"/>
          <w:rFonts w:ascii="Calibri" w:hAnsi="Calibri" w:cs="Calibri"/>
          <w:color w:val="000000" w:themeColor="text1"/>
          <w:szCs w:val="22"/>
        </w:rPr>
        <w:t>.</w:t>
      </w:r>
      <w:r w:rsidR="00C57FEB" w:rsidRPr="00C57FEB">
        <w:rPr>
          <w:rStyle w:val="normaltextrun"/>
          <w:rFonts w:ascii="Calibri" w:hAnsi="Calibri" w:cs="Calibri"/>
          <w:color w:val="000000" w:themeColor="text1"/>
          <w:szCs w:val="22"/>
        </w:rPr>
        <w:t xml:space="preserve"> </w:t>
      </w:r>
      <w:r w:rsidR="00AF4EAE">
        <w:rPr>
          <w:rStyle w:val="normaltextrun"/>
          <w:rFonts w:ascii="Calibri" w:hAnsi="Calibri" w:cs="Calibri"/>
          <w:color w:val="000000" w:themeColor="text1"/>
          <w:szCs w:val="22"/>
        </w:rPr>
        <w:t xml:space="preserve">Tent skin directly above tumor. </w:t>
      </w:r>
      <w:r w:rsidR="002F6F4B">
        <w:rPr>
          <w:rStyle w:val="normaltextrun"/>
          <w:rFonts w:ascii="Calibri" w:hAnsi="Calibri" w:cs="Calibri"/>
          <w:color w:val="000000" w:themeColor="text1"/>
          <w:szCs w:val="22"/>
        </w:rPr>
        <w:t xml:space="preserve">With surgical scissors make </w:t>
      </w:r>
      <w:r w:rsidR="00755994">
        <w:rPr>
          <w:rStyle w:val="normaltextrun"/>
          <w:rFonts w:ascii="Calibri" w:hAnsi="Calibri" w:cs="Calibri"/>
          <w:color w:val="000000" w:themeColor="text1"/>
          <w:szCs w:val="22"/>
        </w:rPr>
        <w:t xml:space="preserve">a </w:t>
      </w:r>
      <w:r w:rsidR="002F6F4B">
        <w:rPr>
          <w:rStyle w:val="normaltextrun"/>
          <w:rFonts w:ascii="Calibri" w:hAnsi="Calibri" w:cs="Calibri"/>
          <w:color w:val="000000" w:themeColor="text1"/>
          <w:szCs w:val="22"/>
        </w:rPr>
        <w:t xml:space="preserve">small incision </w:t>
      </w:r>
      <w:r w:rsidR="00C15EA6">
        <w:rPr>
          <w:rStyle w:val="normaltextrun"/>
          <w:rFonts w:ascii="Calibri" w:hAnsi="Calibri" w:cs="Calibri"/>
          <w:color w:val="000000" w:themeColor="text1"/>
          <w:szCs w:val="22"/>
        </w:rPr>
        <w:t>in</w:t>
      </w:r>
      <w:r w:rsidR="002F6F4B">
        <w:rPr>
          <w:rStyle w:val="normaltextrun"/>
          <w:rFonts w:ascii="Calibri" w:hAnsi="Calibri" w:cs="Calibri"/>
          <w:color w:val="000000" w:themeColor="text1"/>
          <w:szCs w:val="22"/>
        </w:rPr>
        <w:t xml:space="preserve"> skin. Separate skin from tumor with scissors. </w:t>
      </w:r>
    </w:p>
    <w:p w14:paraId="78A0B6EE" w14:textId="77777777" w:rsidR="00913A0C" w:rsidRDefault="00913A0C" w:rsidP="00913A0C">
      <w:pPr>
        <w:pStyle w:val="paragraph"/>
        <w:spacing w:before="0" w:beforeAutospacing="0" w:after="0" w:afterAutospacing="0"/>
        <w:jc w:val="both"/>
        <w:textAlignment w:val="baseline"/>
        <w:rPr>
          <w:rStyle w:val="normaltextrun"/>
          <w:rFonts w:ascii="Calibri" w:hAnsi="Calibri" w:cs="Calibri"/>
          <w:color w:val="000000" w:themeColor="text1"/>
          <w:szCs w:val="22"/>
        </w:rPr>
      </w:pPr>
    </w:p>
    <w:p w14:paraId="56896090" w14:textId="7F8BB884" w:rsidR="002F6F4B" w:rsidRDefault="002F6F4B" w:rsidP="00913A0C">
      <w:pPr>
        <w:pStyle w:val="paragraph"/>
        <w:numPr>
          <w:ilvl w:val="2"/>
          <w:numId w:val="22"/>
        </w:numPr>
        <w:spacing w:before="0" w:beforeAutospacing="0" w:after="0" w:afterAutospacing="0"/>
        <w:ind w:left="0" w:firstLine="0"/>
        <w:jc w:val="both"/>
        <w:textAlignment w:val="baseline"/>
        <w:rPr>
          <w:rStyle w:val="normaltextrun"/>
          <w:rFonts w:ascii="Calibri" w:hAnsi="Calibri" w:cs="Calibri"/>
          <w:color w:val="000000" w:themeColor="text1"/>
          <w:szCs w:val="22"/>
        </w:rPr>
      </w:pPr>
      <w:r>
        <w:rPr>
          <w:rStyle w:val="normaltextrun"/>
          <w:rFonts w:ascii="Calibri" w:hAnsi="Calibri" w:cs="Calibri"/>
          <w:color w:val="000000" w:themeColor="text1"/>
          <w:szCs w:val="22"/>
        </w:rPr>
        <w:t xml:space="preserve">Remove tumor and place in a sterile petri-dish. </w:t>
      </w:r>
      <w:r w:rsidRPr="00913A0C">
        <w:rPr>
          <w:rStyle w:val="normaltextrun"/>
          <w:rFonts w:ascii="Calibri" w:hAnsi="Calibri" w:cs="Calibri"/>
          <w:color w:val="000000" w:themeColor="text1"/>
          <w:szCs w:val="22"/>
        </w:rPr>
        <w:t xml:space="preserve">Image entire dish in </w:t>
      </w:r>
      <w:r w:rsidR="00CF71C5">
        <w:rPr>
          <w:rStyle w:val="normaltextrun"/>
          <w:rFonts w:ascii="Calibri" w:hAnsi="Calibri" w:cs="Calibri"/>
          <w:color w:val="000000" w:themeColor="text1"/>
          <w:szCs w:val="22"/>
        </w:rPr>
        <w:t xml:space="preserve">an </w:t>
      </w:r>
      <w:r w:rsidR="00C15EA6" w:rsidRPr="00913A0C">
        <w:rPr>
          <w:rStyle w:val="normaltextrun"/>
          <w:rFonts w:ascii="Calibri" w:hAnsi="Calibri" w:cs="Calibri"/>
          <w:color w:val="000000" w:themeColor="text1"/>
          <w:szCs w:val="22"/>
        </w:rPr>
        <w:t>imaging</w:t>
      </w:r>
      <w:r w:rsidRPr="00913A0C">
        <w:rPr>
          <w:rStyle w:val="normaltextrun"/>
          <w:rFonts w:ascii="Calibri" w:hAnsi="Calibri" w:cs="Calibri"/>
          <w:color w:val="000000" w:themeColor="text1"/>
          <w:szCs w:val="22"/>
        </w:rPr>
        <w:t xml:space="preserve"> machine.</w:t>
      </w:r>
    </w:p>
    <w:p w14:paraId="51B5825C" w14:textId="77777777" w:rsidR="00913A0C" w:rsidRPr="00913A0C" w:rsidRDefault="00913A0C" w:rsidP="00CE198B">
      <w:pPr>
        <w:pStyle w:val="paragraph"/>
        <w:spacing w:before="0" w:beforeAutospacing="0" w:after="0" w:afterAutospacing="0"/>
        <w:jc w:val="both"/>
        <w:textAlignment w:val="baseline"/>
        <w:rPr>
          <w:rStyle w:val="normaltextrun"/>
          <w:rFonts w:ascii="Calibri" w:hAnsi="Calibri" w:cs="Calibri"/>
          <w:color w:val="000000" w:themeColor="text1"/>
          <w:szCs w:val="22"/>
        </w:rPr>
      </w:pPr>
    </w:p>
    <w:p w14:paraId="4FC6D457" w14:textId="775B75C0" w:rsidR="00DB68FB" w:rsidRDefault="00B72ACC" w:rsidP="00EC2539">
      <w:pPr>
        <w:pStyle w:val="paragraph"/>
        <w:numPr>
          <w:ilvl w:val="1"/>
          <w:numId w:val="22"/>
        </w:numPr>
        <w:spacing w:before="0" w:beforeAutospacing="0" w:after="0" w:afterAutospacing="0"/>
        <w:ind w:left="0" w:firstLine="0"/>
        <w:jc w:val="both"/>
        <w:textAlignment w:val="baseline"/>
        <w:rPr>
          <w:rStyle w:val="normaltextrun"/>
          <w:rFonts w:ascii="Calibri" w:hAnsi="Calibri" w:cs="Calibri"/>
          <w:color w:val="000000" w:themeColor="text1"/>
          <w:szCs w:val="22"/>
        </w:rPr>
      </w:pPr>
      <w:r>
        <w:rPr>
          <w:rStyle w:val="normaltextrun"/>
          <w:rFonts w:ascii="Calibri" w:hAnsi="Calibri" w:cs="Calibri"/>
          <w:color w:val="000000" w:themeColor="text1"/>
          <w:szCs w:val="22"/>
        </w:rPr>
        <w:lastRenderedPageBreak/>
        <w:t xml:space="preserve">Use sterile scissors or scalpel to </w:t>
      </w:r>
      <w:r w:rsidR="00AF4EAE">
        <w:rPr>
          <w:rStyle w:val="normaltextrun"/>
          <w:rFonts w:ascii="Calibri" w:hAnsi="Calibri" w:cs="Calibri"/>
          <w:color w:val="000000" w:themeColor="text1"/>
          <w:szCs w:val="22"/>
        </w:rPr>
        <w:t>separate</w:t>
      </w:r>
      <w:r w:rsidR="00DB68FB" w:rsidRPr="00AD1B71">
        <w:rPr>
          <w:rStyle w:val="normaltextrun"/>
          <w:rFonts w:ascii="Calibri" w:hAnsi="Calibri" w:cs="Calibri"/>
          <w:color w:val="000000" w:themeColor="text1"/>
          <w:szCs w:val="22"/>
        </w:rPr>
        <w:t xml:space="preserve"> </w:t>
      </w:r>
      <w:r w:rsidR="00C15EA6">
        <w:rPr>
          <w:rStyle w:val="normaltextrun"/>
          <w:rFonts w:ascii="Calibri" w:hAnsi="Calibri" w:cs="Calibri"/>
          <w:color w:val="000000" w:themeColor="text1"/>
          <w:szCs w:val="22"/>
        </w:rPr>
        <w:t>luciferase-negative</w:t>
      </w:r>
      <w:r w:rsidR="00DB68FB" w:rsidRPr="00AD1B71">
        <w:rPr>
          <w:rStyle w:val="normaltextrun"/>
          <w:rFonts w:ascii="Calibri" w:hAnsi="Calibri" w:cs="Calibri"/>
          <w:color w:val="000000" w:themeColor="text1"/>
          <w:szCs w:val="22"/>
        </w:rPr>
        <w:t xml:space="preserve"> sections from </w:t>
      </w:r>
      <w:r w:rsidR="00C15EA6">
        <w:rPr>
          <w:rStyle w:val="normaltextrun"/>
          <w:rFonts w:ascii="Calibri" w:hAnsi="Calibri" w:cs="Calibri"/>
          <w:color w:val="000000" w:themeColor="text1"/>
          <w:szCs w:val="22"/>
        </w:rPr>
        <w:t xml:space="preserve">luciferase positive sections in the </w:t>
      </w:r>
      <w:r w:rsidR="00DB68FB" w:rsidRPr="00AD1B71">
        <w:rPr>
          <w:rStyle w:val="normaltextrun"/>
          <w:rFonts w:ascii="Calibri" w:hAnsi="Calibri" w:cs="Calibri"/>
          <w:color w:val="000000" w:themeColor="text1"/>
          <w:szCs w:val="22"/>
        </w:rPr>
        <w:t xml:space="preserve">tumor and re-image. </w:t>
      </w:r>
    </w:p>
    <w:p w14:paraId="0AC136C5" w14:textId="77777777" w:rsidR="00255844" w:rsidRPr="00AD1B71" w:rsidRDefault="00255844" w:rsidP="00255844">
      <w:pPr>
        <w:pStyle w:val="paragraph"/>
        <w:spacing w:before="0" w:beforeAutospacing="0" w:after="0" w:afterAutospacing="0"/>
        <w:jc w:val="both"/>
        <w:textAlignment w:val="baseline"/>
        <w:rPr>
          <w:rStyle w:val="normaltextrun"/>
          <w:rFonts w:ascii="Calibri" w:hAnsi="Calibri" w:cs="Calibri"/>
          <w:color w:val="000000" w:themeColor="text1"/>
          <w:szCs w:val="22"/>
        </w:rPr>
      </w:pPr>
    </w:p>
    <w:p w14:paraId="085E025D" w14:textId="77777777" w:rsidR="00C161CE" w:rsidRDefault="00DB68FB" w:rsidP="00EC2539">
      <w:pPr>
        <w:pStyle w:val="paragraph"/>
        <w:numPr>
          <w:ilvl w:val="1"/>
          <w:numId w:val="22"/>
        </w:numPr>
        <w:spacing w:before="0" w:beforeAutospacing="0" w:after="0" w:afterAutospacing="0"/>
        <w:ind w:left="0" w:firstLine="0"/>
        <w:jc w:val="both"/>
        <w:textAlignment w:val="baseline"/>
        <w:rPr>
          <w:rStyle w:val="normaltextrun"/>
          <w:rFonts w:ascii="Calibri" w:hAnsi="Calibri" w:cs="Calibri"/>
          <w:color w:val="000000" w:themeColor="text1"/>
          <w:szCs w:val="22"/>
        </w:rPr>
      </w:pPr>
      <w:r w:rsidRPr="00AD1B71">
        <w:rPr>
          <w:rStyle w:val="normaltextrun"/>
          <w:rFonts w:ascii="Calibri" w:hAnsi="Calibri" w:cs="Calibri"/>
          <w:color w:val="000000" w:themeColor="text1"/>
          <w:szCs w:val="22"/>
        </w:rPr>
        <w:t xml:space="preserve">Repeat until only </w:t>
      </w:r>
      <w:r w:rsidR="00C15EA6">
        <w:rPr>
          <w:rStyle w:val="normaltextrun"/>
          <w:rFonts w:ascii="Calibri" w:hAnsi="Calibri" w:cs="Calibri"/>
          <w:color w:val="000000" w:themeColor="text1"/>
          <w:szCs w:val="22"/>
        </w:rPr>
        <w:t>most highly positive</w:t>
      </w:r>
      <w:r w:rsidR="00C15EA6" w:rsidRPr="00AD1B71">
        <w:rPr>
          <w:rStyle w:val="normaltextrun"/>
          <w:rFonts w:ascii="Calibri" w:hAnsi="Calibri" w:cs="Calibri"/>
          <w:color w:val="000000" w:themeColor="text1"/>
          <w:szCs w:val="22"/>
        </w:rPr>
        <w:t xml:space="preserve"> </w:t>
      </w:r>
      <w:r w:rsidRPr="00AD1B71">
        <w:rPr>
          <w:rStyle w:val="normaltextrun"/>
          <w:rFonts w:ascii="Calibri" w:hAnsi="Calibri" w:cs="Calibri"/>
          <w:color w:val="000000" w:themeColor="text1"/>
          <w:szCs w:val="22"/>
        </w:rPr>
        <w:t>tumor pieces remain.</w:t>
      </w:r>
    </w:p>
    <w:p w14:paraId="19CCDEFB" w14:textId="6A458722" w:rsidR="00DB68FB" w:rsidRPr="00AD1B71" w:rsidRDefault="00DB68FB" w:rsidP="00C161CE">
      <w:pPr>
        <w:pStyle w:val="paragraph"/>
        <w:spacing w:before="0" w:beforeAutospacing="0" w:after="0" w:afterAutospacing="0"/>
        <w:jc w:val="both"/>
        <w:textAlignment w:val="baseline"/>
        <w:rPr>
          <w:rStyle w:val="normaltextrun"/>
          <w:rFonts w:ascii="Calibri" w:hAnsi="Calibri" w:cs="Calibri"/>
          <w:color w:val="000000" w:themeColor="text1"/>
          <w:szCs w:val="22"/>
        </w:rPr>
      </w:pPr>
      <w:r w:rsidRPr="00AD1B71">
        <w:rPr>
          <w:rStyle w:val="normaltextrun"/>
          <w:rFonts w:ascii="Calibri" w:hAnsi="Calibri" w:cs="Calibri"/>
          <w:color w:val="000000" w:themeColor="text1"/>
          <w:szCs w:val="22"/>
        </w:rPr>
        <w:t xml:space="preserve"> </w:t>
      </w:r>
    </w:p>
    <w:p w14:paraId="639300B3" w14:textId="5F991196" w:rsidR="00DB68FB" w:rsidRPr="00AD1B71" w:rsidRDefault="00DB68FB" w:rsidP="00EC2539">
      <w:pPr>
        <w:pStyle w:val="paragraph"/>
        <w:numPr>
          <w:ilvl w:val="0"/>
          <w:numId w:val="22"/>
        </w:numPr>
        <w:spacing w:before="0" w:beforeAutospacing="0" w:after="0" w:afterAutospacing="0"/>
        <w:ind w:left="0" w:firstLine="0"/>
        <w:jc w:val="both"/>
        <w:textAlignment w:val="baseline"/>
        <w:rPr>
          <w:rStyle w:val="normaltextrun"/>
          <w:rFonts w:ascii="Calibri" w:hAnsi="Calibri" w:cs="Calibri"/>
          <w:b/>
          <w:color w:val="000000" w:themeColor="text1"/>
          <w:szCs w:val="22"/>
          <w:highlight w:val="yellow"/>
        </w:rPr>
      </w:pPr>
      <w:r w:rsidRPr="00AD1B71">
        <w:rPr>
          <w:rStyle w:val="normaltextrun"/>
          <w:rFonts w:ascii="Calibri" w:hAnsi="Calibri" w:cs="Calibri"/>
          <w:b/>
          <w:color w:val="000000" w:themeColor="text1"/>
          <w:szCs w:val="22"/>
          <w:highlight w:val="yellow"/>
        </w:rPr>
        <w:t xml:space="preserve">Enzymatic </w:t>
      </w:r>
      <w:r w:rsidR="00C161CE" w:rsidRPr="00AD1B71">
        <w:rPr>
          <w:rStyle w:val="normaltextrun"/>
          <w:rFonts w:ascii="Calibri" w:hAnsi="Calibri" w:cs="Calibri"/>
          <w:b/>
          <w:color w:val="000000" w:themeColor="text1"/>
          <w:szCs w:val="22"/>
          <w:highlight w:val="yellow"/>
        </w:rPr>
        <w:t xml:space="preserve">digestion of tumor </w:t>
      </w:r>
    </w:p>
    <w:p w14:paraId="2FA2797A" w14:textId="77777777" w:rsidR="00392266" w:rsidRPr="00392266" w:rsidRDefault="00392266" w:rsidP="00392266">
      <w:pPr>
        <w:pStyle w:val="paragraph"/>
        <w:spacing w:before="0" w:beforeAutospacing="0" w:after="0" w:afterAutospacing="0"/>
        <w:jc w:val="both"/>
        <w:textAlignment w:val="baseline"/>
        <w:rPr>
          <w:rStyle w:val="normaltextrun"/>
          <w:rFonts w:ascii="Calibri" w:hAnsi="Calibri" w:cs="Calibri"/>
          <w:b/>
          <w:color w:val="000000" w:themeColor="text1"/>
          <w:szCs w:val="22"/>
          <w:highlight w:val="yellow"/>
        </w:rPr>
      </w:pPr>
    </w:p>
    <w:p w14:paraId="3EE7A5F9" w14:textId="64D7593E" w:rsidR="00392266" w:rsidRPr="00392266" w:rsidRDefault="00E43E30" w:rsidP="00EC2539">
      <w:pPr>
        <w:pStyle w:val="paragraph"/>
        <w:numPr>
          <w:ilvl w:val="1"/>
          <w:numId w:val="22"/>
        </w:numPr>
        <w:spacing w:before="0" w:beforeAutospacing="0" w:after="0" w:afterAutospacing="0"/>
        <w:ind w:left="0" w:firstLine="0"/>
        <w:jc w:val="both"/>
        <w:textAlignment w:val="baseline"/>
        <w:rPr>
          <w:rStyle w:val="normaltextrun"/>
          <w:rFonts w:ascii="Calibri" w:hAnsi="Calibri" w:cs="Calibri"/>
          <w:b/>
          <w:color w:val="000000" w:themeColor="text1"/>
          <w:szCs w:val="22"/>
          <w:highlight w:val="yellow"/>
        </w:rPr>
      </w:pPr>
      <w:r w:rsidRPr="00183CB8">
        <w:rPr>
          <w:rStyle w:val="normaltextrun"/>
          <w:rFonts w:ascii="Calibri" w:hAnsi="Calibri" w:cs="Calibri"/>
          <w:color w:val="000000" w:themeColor="text1"/>
          <w:szCs w:val="22"/>
          <w:highlight w:val="yellow"/>
        </w:rPr>
        <w:t>Under laminar flow hood, m</w:t>
      </w:r>
      <w:r w:rsidR="00DB68FB" w:rsidRPr="00183CB8">
        <w:rPr>
          <w:rStyle w:val="normaltextrun"/>
          <w:rFonts w:ascii="Calibri" w:hAnsi="Calibri" w:cs="Calibri"/>
          <w:color w:val="000000" w:themeColor="text1"/>
          <w:szCs w:val="22"/>
          <w:highlight w:val="yellow"/>
        </w:rPr>
        <w:t xml:space="preserve">ince </w:t>
      </w:r>
      <w:r w:rsidR="004C338E" w:rsidRPr="00183CB8">
        <w:rPr>
          <w:rStyle w:val="normaltextrun"/>
          <w:rFonts w:ascii="Calibri" w:hAnsi="Calibri" w:cs="Calibri"/>
          <w:color w:val="000000" w:themeColor="text1"/>
          <w:szCs w:val="22"/>
          <w:highlight w:val="yellow"/>
        </w:rPr>
        <w:t xml:space="preserve">luciferase positive </w:t>
      </w:r>
      <w:r w:rsidR="00DB68FB" w:rsidRPr="00183CB8">
        <w:rPr>
          <w:rStyle w:val="normaltextrun"/>
          <w:rFonts w:ascii="Calibri" w:hAnsi="Calibri" w:cs="Calibri"/>
          <w:color w:val="000000" w:themeColor="text1"/>
          <w:szCs w:val="22"/>
          <w:highlight w:val="yellow"/>
        </w:rPr>
        <w:t>tumor</w:t>
      </w:r>
      <w:r w:rsidR="002F6F4B" w:rsidRPr="00183CB8">
        <w:rPr>
          <w:rStyle w:val="normaltextrun"/>
          <w:rFonts w:ascii="Calibri" w:hAnsi="Calibri" w:cs="Calibri"/>
          <w:color w:val="000000" w:themeColor="text1"/>
          <w:szCs w:val="22"/>
          <w:highlight w:val="yellow"/>
        </w:rPr>
        <w:t xml:space="preserve"> </w:t>
      </w:r>
      <w:r w:rsidR="00090BEA" w:rsidRPr="00183CB8">
        <w:rPr>
          <w:rStyle w:val="normaltextrun"/>
          <w:rFonts w:ascii="Calibri" w:hAnsi="Calibri" w:cs="Calibri"/>
          <w:color w:val="000000" w:themeColor="text1"/>
          <w:szCs w:val="22"/>
          <w:highlight w:val="yellow"/>
        </w:rPr>
        <w:t xml:space="preserve">pieces </w:t>
      </w:r>
      <w:r w:rsidR="00560494">
        <w:rPr>
          <w:rStyle w:val="normaltextrun"/>
          <w:rFonts w:ascii="Calibri" w:hAnsi="Calibri" w:cs="Calibri"/>
          <w:color w:val="000000" w:themeColor="text1"/>
          <w:szCs w:val="22"/>
          <w:highlight w:val="yellow"/>
        </w:rPr>
        <w:t>(s</w:t>
      </w:r>
      <w:r w:rsidR="00090BEA" w:rsidRPr="00183CB8">
        <w:rPr>
          <w:rStyle w:val="normaltextrun"/>
          <w:rFonts w:ascii="Calibri" w:hAnsi="Calibri" w:cs="Calibri"/>
          <w:color w:val="000000" w:themeColor="text1"/>
          <w:szCs w:val="22"/>
          <w:highlight w:val="yellow"/>
        </w:rPr>
        <w:t>tep 5.4</w:t>
      </w:r>
      <w:r w:rsidR="00560494">
        <w:rPr>
          <w:rStyle w:val="normaltextrun"/>
          <w:rFonts w:ascii="Calibri" w:hAnsi="Calibri" w:cs="Calibri"/>
          <w:color w:val="000000" w:themeColor="text1"/>
          <w:szCs w:val="22"/>
          <w:highlight w:val="yellow"/>
        </w:rPr>
        <w:t>)</w:t>
      </w:r>
      <w:r w:rsidR="00090BEA" w:rsidRPr="00183CB8">
        <w:rPr>
          <w:rStyle w:val="normaltextrun"/>
          <w:rFonts w:ascii="Calibri" w:hAnsi="Calibri" w:cs="Calibri"/>
          <w:color w:val="000000" w:themeColor="text1"/>
          <w:szCs w:val="22"/>
          <w:highlight w:val="yellow"/>
        </w:rPr>
        <w:t xml:space="preserve"> </w:t>
      </w:r>
      <w:r w:rsidR="001700A9" w:rsidRPr="00183CB8">
        <w:rPr>
          <w:rStyle w:val="normaltextrun"/>
          <w:rFonts w:ascii="Calibri" w:hAnsi="Calibri" w:cs="Calibri"/>
          <w:color w:val="000000" w:themeColor="text1"/>
          <w:szCs w:val="22"/>
          <w:highlight w:val="yellow"/>
        </w:rPr>
        <w:t xml:space="preserve">into the </w:t>
      </w:r>
      <w:r w:rsidR="001700A9">
        <w:rPr>
          <w:rStyle w:val="normaltextrun"/>
          <w:rFonts w:ascii="Calibri" w:hAnsi="Calibri" w:cs="Calibri"/>
          <w:color w:val="000000" w:themeColor="text1"/>
          <w:szCs w:val="22"/>
          <w:highlight w:val="yellow"/>
        </w:rPr>
        <w:t xml:space="preserve">smallest possible pieces </w:t>
      </w:r>
      <w:r w:rsidR="002F6F4B">
        <w:rPr>
          <w:rStyle w:val="normaltextrun"/>
          <w:rFonts w:ascii="Calibri" w:hAnsi="Calibri" w:cs="Calibri"/>
          <w:color w:val="000000" w:themeColor="text1"/>
          <w:szCs w:val="22"/>
          <w:highlight w:val="yellow"/>
        </w:rPr>
        <w:t>using sterile surgical scissors</w:t>
      </w:r>
      <w:r w:rsidR="00DB68FB" w:rsidRPr="00AD1B71">
        <w:rPr>
          <w:rStyle w:val="normaltextrun"/>
          <w:rFonts w:ascii="Calibri" w:hAnsi="Calibri" w:cs="Calibri"/>
          <w:color w:val="000000" w:themeColor="text1"/>
          <w:szCs w:val="22"/>
          <w:highlight w:val="yellow"/>
        </w:rPr>
        <w:t xml:space="preserve"> and put </w:t>
      </w:r>
      <w:r w:rsidR="00087C03">
        <w:rPr>
          <w:rStyle w:val="normaltextrun"/>
          <w:rFonts w:ascii="Calibri" w:hAnsi="Calibri" w:cs="Calibri"/>
          <w:color w:val="000000" w:themeColor="text1"/>
          <w:szCs w:val="22"/>
          <w:highlight w:val="yellow"/>
        </w:rPr>
        <w:t xml:space="preserve">them </w:t>
      </w:r>
      <w:r w:rsidR="00DB68FB" w:rsidRPr="00AD1B71">
        <w:rPr>
          <w:rStyle w:val="normaltextrun"/>
          <w:rFonts w:ascii="Calibri" w:hAnsi="Calibri" w:cs="Calibri"/>
          <w:color w:val="000000" w:themeColor="text1"/>
          <w:szCs w:val="22"/>
          <w:highlight w:val="yellow"/>
        </w:rPr>
        <w:t xml:space="preserve">into </w:t>
      </w:r>
      <w:r w:rsidR="00E45774">
        <w:rPr>
          <w:rStyle w:val="normaltextrun"/>
          <w:rFonts w:ascii="Calibri" w:hAnsi="Calibri" w:cs="Calibri"/>
          <w:color w:val="000000" w:themeColor="text1"/>
          <w:szCs w:val="22"/>
          <w:highlight w:val="yellow"/>
        </w:rPr>
        <w:t xml:space="preserve">a </w:t>
      </w:r>
      <w:r w:rsidR="00DB68FB" w:rsidRPr="00AD1B71">
        <w:rPr>
          <w:rStyle w:val="normaltextrun"/>
          <w:rFonts w:ascii="Calibri" w:hAnsi="Calibri" w:cs="Calibri"/>
          <w:color w:val="000000" w:themeColor="text1"/>
          <w:szCs w:val="22"/>
          <w:highlight w:val="yellow"/>
        </w:rPr>
        <w:t>sterile 50</w:t>
      </w:r>
      <w:r w:rsidR="00AB78DF" w:rsidRPr="00AD1B71">
        <w:rPr>
          <w:rStyle w:val="normaltextrun"/>
          <w:rFonts w:ascii="Calibri" w:hAnsi="Calibri" w:cs="Calibri"/>
          <w:color w:val="000000" w:themeColor="text1"/>
          <w:szCs w:val="22"/>
          <w:highlight w:val="yellow"/>
        </w:rPr>
        <w:t xml:space="preserve"> </w:t>
      </w:r>
      <w:r w:rsidR="00AD1B71">
        <w:rPr>
          <w:rStyle w:val="normaltextrun"/>
          <w:rFonts w:ascii="Calibri" w:hAnsi="Calibri" w:cs="Calibri"/>
          <w:color w:val="000000" w:themeColor="text1"/>
          <w:szCs w:val="22"/>
          <w:highlight w:val="yellow"/>
        </w:rPr>
        <w:t>mL</w:t>
      </w:r>
      <w:r w:rsidR="00DB68FB" w:rsidRPr="00AD1B71">
        <w:rPr>
          <w:rStyle w:val="normaltextrun"/>
          <w:rFonts w:ascii="Calibri" w:hAnsi="Calibri" w:cs="Calibri"/>
          <w:color w:val="000000" w:themeColor="text1"/>
          <w:szCs w:val="22"/>
          <w:highlight w:val="yellow"/>
        </w:rPr>
        <w:t xml:space="preserve"> conical tube.</w:t>
      </w:r>
      <w:r w:rsidR="00AF4EAE">
        <w:rPr>
          <w:rStyle w:val="normaltextrun"/>
          <w:rFonts w:ascii="Calibri" w:hAnsi="Calibri" w:cs="Calibri"/>
          <w:color w:val="000000" w:themeColor="text1"/>
          <w:szCs w:val="22"/>
          <w:highlight w:val="yellow"/>
        </w:rPr>
        <w:t xml:space="preserve"> </w:t>
      </w:r>
    </w:p>
    <w:p w14:paraId="1721932B" w14:textId="77777777" w:rsidR="00392266" w:rsidRDefault="00392266" w:rsidP="00392266">
      <w:pPr>
        <w:pStyle w:val="paragraph"/>
        <w:spacing w:before="0" w:beforeAutospacing="0" w:after="0" w:afterAutospacing="0"/>
        <w:jc w:val="both"/>
        <w:textAlignment w:val="baseline"/>
        <w:rPr>
          <w:rStyle w:val="normaltextrun"/>
          <w:rFonts w:ascii="Calibri" w:hAnsi="Calibri" w:cs="Calibri"/>
          <w:caps/>
          <w:color w:val="000000" w:themeColor="text1"/>
          <w:szCs w:val="22"/>
          <w:highlight w:val="yellow"/>
        </w:rPr>
      </w:pPr>
    </w:p>
    <w:p w14:paraId="0AAE4E7A" w14:textId="77777777" w:rsidR="00A66C31" w:rsidRPr="00CB7BAD" w:rsidRDefault="009D73D5" w:rsidP="00392266">
      <w:pPr>
        <w:pStyle w:val="paragraph"/>
        <w:spacing w:before="0" w:beforeAutospacing="0" w:after="0" w:afterAutospacing="0"/>
        <w:jc w:val="both"/>
        <w:textAlignment w:val="baseline"/>
        <w:rPr>
          <w:rStyle w:val="normaltextrun"/>
          <w:rFonts w:ascii="Calibri" w:hAnsi="Calibri" w:cs="Calibri"/>
          <w:color w:val="000000" w:themeColor="text1"/>
          <w:szCs w:val="22"/>
        </w:rPr>
      </w:pPr>
      <w:r w:rsidRPr="00CB7BAD">
        <w:rPr>
          <w:rStyle w:val="normaltextrun"/>
          <w:rFonts w:ascii="Calibri" w:hAnsi="Calibri" w:cs="Calibri"/>
          <w:caps/>
          <w:color w:val="000000" w:themeColor="text1"/>
          <w:szCs w:val="22"/>
        </w:rPr>
        <w:t>NOTE:</w:t>
      </w:r>
      <w:r w:rsidR="00AF4EAE" w:rsidRPr="00CB7BAD">
        <w:rPr>
          <w:rStyle w:val="normaltextrun"/>
          <w:rFonts w:ascii="Calibri" w:hAnsi="Calibri" w:cs="Calibri"/>
          <w:color w:val="000000" w:themeColor="text1"/>
          <w:szCs w:val="22"/>
        </w:rPr>
        <w:t xml:space="preserve"> Mincing the tumor into the smallest possible pieces will yield more individual cells.</w:t>
      </w:r>
    </w:p>
    <w:p w14:paraId="198EB1BD" w14:textId="77A18668" w:rsidR="00DB68FB" w:rsidRPr="00AD1B71" w:rsidRDefault="00AF4EAE" w:rsidP="00392266">
      <w:pPr>
        <w:pStyle w:val="paragraph"/>
        <w:spacing w:before="0" w:beforeAutospacing="0" w:after="0" w:afterAutospacing="0"/>
        <w:jc w:val="both"/>
        <w:textAlignment w:val="baseline"/>
        <w:rPr>
          <w:rStyle w:val="normaltextrun"/>
          <w:rFonts w:ascii="Calibri" w:hAnsi="Calibri" w:cs="Calibri"/>
          <w:b/>
          <w:color w:val="000000" w:themeColor="text1"/>
          <w:szCs w:val="22"/>
          <w:highlight w:val="yellow"/>
        </w:rPr>
      </w:pPr>
      <w:r>
        <w:rPr>
          <w:rStyle w:val="normaltextrun"/>
          <w:rFonts w:ascii="Calibri" w:hAnsi="Calibri" w:cs="Calibri"/>
          <w:color w:val="000000" w:themeColor="text1"/>
          <w:szCs w:val="22"/>
          <w:highlight w:val="yellow"/>
        </w:rPr>
        <w:t xml:space="preserve"> </w:t>
      </w:r>
      <w:r w:rsidR="00DB68FB" w:rsidRPr="00AD1B71">
        <w:rPr>
          <w:rStyle w:val="normaltextrun"/>
          <w:rFonts w:ascii="Calibri" w:hAnsi="Calibri" w:cs="Calibri"/>
          <w:color w:val="000000" w:themeColor="text1"/>
          <w:szCs w:val="22"/>
          <w:highlight w:val="yellow"/>
        </w:rPr>
        <w:t xml:space="preserve"> </w:t>
      </w:r>
    </w:p>
    <w:p w14:paraId="6203CDA4" w14:textId="77777777" w:rsidR="00971025" w:rsidRDefault="00DB68FB" w:rsidP="00971025">
      <w:pPr>
        <w:pStyle w:val="paragraph"/>
        <w:numPr>
          <w:ilvl w:val="1"/>
          <w:numId w:val="22"/>
        </w:numPr>
        <w:spacing w:before="0" w:beforeAutospacing="0" w:after="0" w:afterAutospacing="0"/>
        <w:ind w:left="0" w:firstLine="0"/>
        <w:jc w:val="both"/>
        <w:textAlignment w:val="baseline"/>
        <w:rPr>
          <w:rStyle w:val="normaltextrun"/>
          <w:rFonts w:ascii="Calibri" w:hAnsi="Calibri" w:cs="Calibri"/>
          <w:b/>
          <w:color w:val="000000" w:themeColor="text1"/>
          <w:szCs w:val="22"/>
          <w:highlight w:val="yellow"/>
        </w:rPr>
      </w:pPr>
      <w:r w:rsidRPr="00AD1B71">
        <w:rPr>
          <w:rStyle w:val="normaltextrun"/>
          <w:rFonts w:ascii="Calibri" w:hAnsi="Calibri" w:cs="Calibri"/>
          <w:color w:val="000000" w:themeColor="text1"/>
          <w:szCs w:val="22"/>
          <w:highlight w:val="yellow"/>
        </w:rPr>
        <w:t>Prepare</w:t>
      </w:r>
      <w:r w:rsidR="00E43E30">
        <w:rPr>
          <w:rStyle w:val="normaltextrun"/>
          <w:rFonts w:ascii="Calibri" w:hAnsi="Calibri" w:cs="Calibri"/>
          <w:color w:val="000000" w:themeColor="text1"/>
          <w:szCs w:val="22"/>
          <w:highlight w:val="yellow"/>
        </w:rPr>
        <w:t xml:space="preserve"> digest</w:t>
      </w:r>
      <w:r w:rsidRPr="00AD1B71">
        <w:rPr>
          <w:rStyle w:val="normaltextrun"/>
          <w:rFonts w:ascii="Calibri" w:hAnsi="Calibri" w:cs="Calibri"/>
          <w:color w:val="000000" w:themeColor="text1"/>
          <w:szCs w:val="22"/>
          <w:highlight w:val="yellow"/>
        </w:rPr>
        <w:t xml:space="preserve"> solution by adding 10</w:t>
      </w:r>
      <w:r w:rsidR="00AB78DF" w:rsidRPr="00AD1B71">
        <w:rPr>
          <w:rStyle w:val="normaltextrun"/>
          <w:rFonts w:ascii="Calibri" w:hAnsi="Calibri" w:cs="Calibri"/>
          <w:color w:val="000000" w:themeColor="text1"/>
          <w:szCs w:val="22"/>
          <w:highlight w:val="yellow"/>
        </w:rPr>
        <w:t xml:space="preserve"> </w:t>
      </w:r>
      <w:r w:rsidR="00AD1B71">
        <w:rPr>
          <w:rStyle w:val="normaltextrun"/>
          <w:rFonts w:ascii="Calibri" w:hAnsi="Calibri" w:cs="Calibri"/>
          <w:color w:val="000000" w:themeColor="text1"/>
          <w:szCs w:val="22"/>
          <w:highlight w:val="yellow"/>
        </w:rPr>
        <w:t>mL</w:t>
      </w:r>
      <w:r w:rsidRPr="00AD1B71">
        <w:rPr>
          <w:rStyle w:val="normaltextrun"/>
          <w:rFonts w:ascii="Calibri" w:hAnsi="Calibri" w:cs="Calibri"/>
          <w:color w:val="000000" w:themeColor="text1"/>
          <w:szCs w:val="22"/>
          <w:highlight w:val="yellow"/>
        </w:rPr>
        <w:t xml:space="preserve"> </w:t>
      </w:r>
      <w:r w:rsidR="00CB7BAD">
        <w:rPr>
          <w:rStyle w:val="normaltextrun"/>
          <w:rFonts w:ascii="Calibri" w:hAnsi="Calibri" w:cs="Calibri"/>
          <w:color w:val="000000" w:themeColor="text1"/>
          <w:szCs w:val="22"/>
          <w:highlight w:val="yellow"/>
        </w:rPr>
        <w:t xml:space="preserve">of </w:t>
      </w:r>
      <w:r w:rsidRPr="00AD1B71">
        <w:rPr>
          <w:rStyle w:val="normaltextrun"/>
          <w:rFonts w:ascii="Calibri" w:hAnsi="Calibri" w:cs="Calibri"/>
          <w:color w:val="000000" w:themeColor="text1"/>
          <w:szCs w:val="22"/>
          <w:highlight w:val="yellow"/>
        </w:rPr>
        <w:t>collagenase IV (1.5</w:t>
      </w:r>
      <w:r w:rsidR="00880C18" w:rsidRPr="00AD1B71">
        <w:rPr>
          <w:rStyle w:val="normaltextrun"/>
          <w:rFonts w:ascii="Calibri" w:hAnsi="Calibri" w:cs="Calibri"/>
          <w:color w:val="000000" w:themeColor="text1"/>
          <w:szCs w:val="22"/>
          <w:highlight w:val="yellow"/>
        </w:rPr>
        <w:t xml:space="preserve"> </w:t>
      </w:r>
      <w:r w:rsidRPr="00AD1B71">
        <w:rPr>
          <w:rStyle w:val="normaltextrun"/>
          <w:rFonts w:ascii="Calibri" w:hAnsi="Calibri" w:cs="Calibri"/>
          <w:color w:val="000000" w:themeColor="text1"/>
          <w:szCs w:val="22"/>
          <w:highlight w:val="yellow"/>
        </w:rPr>
        <w:t>mg/</w:t>
      </w:r>
      <w:r w:rsidR="00AD1B71">
        <w:rPr>
          <w:rStyle w:val="normaltextrun"/>
          <w:rFonts w:ascii="Calibri" w:hAnsi="Calibri" w:cs="Calibri"/>
          <w:color w:val="000000" w:themeColor="text1"/>
          <w:szCs w:val="22"/>
          <w:highlight w:val="yellow"/>
        </w:rPr>
        <w:t>mL</w:t>
      </w:r>
      <w:r w:rsidRPr="00AD1B71">
        <w:rPr>
          <w:rStyle w:val="normaltextrun"/>
          <w:rFonts w:ascii="Calibri" w:hAnsi="Calibri" w:cs="Calibri"/>
          <w:color w:val="000000" w:themeColor="text1"/>
          <w:szCs w:val="22"/>
          <w:highlight w:val="yellow"/>
        </w:rPr>
        <w:t>)</w:t>
      </w:r>
      <w:r w:rsidR="00AF4EAE">
        <w:rPr>
          <w:rStyle w:val="normaltextrun"/>
          <w:rFonts w:ascii="Calibri" w:hAnsi="Calibri" w:cs="Calibri"/>
          <w:color w:val="000000" w:themeColor="text1"/>
          <w:szCs w:val="22"/>
          <w:highlight w:val="yellow"/>
        </w:rPr>
        <w:t>,</w:t>
      </w:r>
      <w:r w:rsidRPr="00AD1B71">
        <w:rPr>
          <w:rStyle w:val="normaltextrun"/>
          <w:rFonts w:ascii="Calibri" w:hAnsi="Calibri" w:cs="Calibri"/>
          <w:color w:val="000000" w:themeColor="text1"/>
          <w:szCs w:val="22"/>
          <w:highlight w:val="yellow"/>
        </w:rPr>
        <w:t xml:space="preserve"> 80</w:t>
      </w:r>
      <w:r w:rsidR="00AB78DF" w:rsidRPr="00AD1B71">
        <w:rPr>
          <w:rStyle w:val="normaltextrun"/>
          <w:rFonts w:ascii="Calibri" w:hAnsi="Calibri" w:cs="Calibri"/>
          <w:color w:val="000000" w:themeColor="text1"/>
          <w:szCs w:val="22"/>
          <w:highlight w:val="yellow"/>
        </w:rPr>
        <w:t xml:space="preserve"> </w:t>
      </w:r>
      <w:r w:rsidR="00AD1B71">
        <w:rPr>
          <w:rStyle w:val="normaltextrun"/>
          <w:rFonts w:ascii="Calibri" w:hAnsi="Calibri" w:cs="Calibri"/>
          <w:color w:val="000000" w:themeColor="text1"/>
          <w:szCs w:val="22"/>
          <w:highlight w:val="yellow"/>
        </w:rPr>
        <w:t>µL</w:t>
      </w:r>
      <w:r w:rsidR="00CB7BAD">
        <w:rPr>
          <w:rStyle w:val="normaltextrun"/>
          <w:rFonts w:ascii="Calibri" w:hAnsi="Calibri" w:cs="Calibri"/>
          <w:color w:val="000000" w:themeColor="text1"/>
          <w:szCs w:val="22"/>
          <w:highlight w:val="yellow"/>
        </w:rPr>
        <w:t xml:space="preserve"> of </w:t>
      </w:r>
      <w:r w:rsidRPr="00AD1B71">
        <w:rPr>
          <w:rStyle w:val="normaltextrun"/>
          <w:rFonts w:ascii="Calibri" w:hAnsi="Calibri" w:cs="Calibri"/>
          <w:color w:val="000000" w:themeColor="text1"/>
          <w:szCs w:val="22"/>
          <w:highlight w:val="yellow"/>
        </w:rPr>
        <w:t>hyaluronidase (20</w:t>
      </w:r>
      <w:r w:rsidR="00880C18" w:rsidRPr="00AD1B71">
        <w:rPr>
          <w:rStyle w:val="normaltextrun"/>
          <w:rFonts w:ascii="Calibri" w:hAnsi="Calibri" w:cs="Calibri"/>
          <w:color w:val="000000" w:themeColor="text1"/>
          <w:szCs w:val="22"/>
          <w:highlight w:val="yellow"/>
        </w:rPr>
        <w:t xml:space="preserve"> </w:t>
      </w:r>
      <w:r w:rsidRPr="00AD1B71">
        <w:rPr>
          <w:rStyle w:val="normaltextrun"/>
          <w:rFonts w:ascii="Calibri" w:hAnsi="Calibri" w:cs="Calibri"/>
          <w:color w:val="000000" w:themeColor="text1"/>
          <w:szCs w:val="22"/>
          <w:highlight w:val="yellow"/>
        </w:rPr>
        <w:t>mg/</w:t>
      </w:r>
      <w:r w:rsidR="00AD1B71">
        <w:rPr>
          <w:rStyle w:val="normaltextrun"/>
          <w:rFonts w:ascii="Calibri" w:hAnsi="Calibri" w:cs="Calibri"/>
          <w:color w:val="000000" w:themeColor="text1"/>
          <w:szCs w:val="22"/>
          <w:highlight w:val="yellow"/>
        </w:rPr>
        <w:t>mL</w:t>
      </w:r>
      <w:r w:rsidRPr="00AD1B71">
        <w:rPr>
          <w:rStyle w:val="normaltextrun"/>
          <w:rFonts w:ascii="Calibri" w:hAnsi="Calibri" w:cs="Calibri"/>
          <w:color w:val="000000" w:themeColor="text1"/>
          <w:szCs w:val="22"/>
          <w:highlight w:val="yellow"/>
        </w:rPr>
        <w:t>)</w:t>
      </w:r>
      <w:r w:rsidR="00CB7BAD">
        <w:rPr>
          <w:rStyle w:val="normaltextrun"/>
          <w:rFonts w:ascii="Calibri" w:hAnsi="Calibri" w:cs="Calibri"/>
          <w:color w:val="000000" w:themeColor="text1"/>
          <w:szCs w:val="22"/>
          <w:highlight w:val="yellow"/>
        </w:rPr>
        <w:t>,</w:t>
      </w:r>
      <w:r w:rsidRPr="00AD1B71">
        <w:rPr>
          <w:rStyle w:val="normaltextrun"/>
          <w:rFonts w:ascii="Calibri" w:hAnsi="Calibri" w:cs="Calibri"/>
          <w:color w:val="000000" w:themeColor="text1"/>
          <w:szCs w:val="22"/>
          <w:highlight w:val="yellow"/>
        </w:rPr>
        <w:t xml:space="preserve"> and 160</w:t>
      </w:r>
      <w:r w:rsidR="00AB78DF" w:rsidRPr="00AD1B71">
        <w:rPr>
          <w:rStyle w:val="normaltextrun"/>
          <w:rFonts w:ascii="Calibri" w:hAnsi="Calibri" w:cs="Calibri"/>
          <w:color w:val="000000" w:themeColor="text1"/>
          <w:szCs w:val="22"/>
          <w:highlight w:val="yellow"/>
        </w:rPr>
        <w:t xml:space="preserve"> </w:t>
      </w:r>
      <w:r w:rsidR="00AD1B71">
        <w:rPr>
          <w:rStyle w:val="normaltextrun"/>
          <w:rFonts w:ascii="Calibri" w:hAnsi="Calibri" w:cs="Calibri"/>
          <w:color w:val="000000" w:themeColor="text1"/>
          <w:szCs w:val="22"/>
          <w:highlight w:val="yellow"/>
        </w:rPr>
        <w:t>µL</w:t>
      </w:r>
      <w:r w:rsidRPr="00AD1B71">
        <w:rPr>
          <w:rStyle w:val="normaltextrun"/>
          <w:rFonts w:ascii="Calibri" w:hAnsi="Calibri" w:cs="Calibri"/>
          <w:color w:val="000000" w:themeColor="text1"/>
          <w:szCs w:val="22"/>
          <w:highlight w:val="yellow"/>
        </w:rPr>
        <w:t xml:space="preserve"> </w:t>
      </w:r>
      <w:r w:rsidR="00CB7BAD">
        <w:rPr>
          <w:rStyle w:val="normaltextrun"/>
          <w:rFonts w:ascii="Calibri" w:hAnsi="Calibri" w:cs="Calibri"/>
          <w:color w:val="000000" w:themeColor="text1"/>
          <w:szCs w:val="22"/>
          <w:highlight w:val="yellow"/>
        </w:rPr>
        <w:t>of d</w:t>
      </w:r>
      <w:r w:rsidRPr="00AD1B71">
        <w:rPr>
          <w:rStyle w:val="normaltextrun"/>
          <w:rFonts w:ascii="Calibri" w:hAnsi="Calibri" w:cs="Calibri"/>
          <w:color w:val="000000" w:themeColor="text1"/>
          <w:szCs w:val="22"/>
          <w:highlight w:val="yellow"/>
        </w:rPr>
        <w:t>eoxyribonuclease I (0.1</w:t>
      </w:r>
      <w:r w:rsidR="00880C18" w:rsidRPr="00AD1B71">
        <w:rPr>
          <w:rStyle w:val="normaltextrun"/>
          <w:rFonts w:ascii="Calibri" w:hAnsi="Calibri" w:cs="Calibri"/>
          <w:color w:val="000000" w:themeColor="text1"/>
          <w:szCs w:val="22"/>
          <w:highlight w:val="yellow"/>
        </w:rPr>
        <w:t xml:space="preserve"> </w:t>
      </w:r>
      <w:r w:rsidRPr="00AD1B71">
        <w:rPr>
          <w:rStyle w:val="normaltextrun"/>
          <w:rFonts w:ascii="Calibri" w:hAnsi="Calibri" w:cs="Calibri"/>
          <w:color w:val="000000" w:themeColor="text1"/>
          <w:szCs w:val="22"/>
          <w:highlight w:val="yellow"/>
        </w:rPr>
        <w:t>mg/</w:t>
      </w:r>
      <w:r w:rsidR="00AD1B71">
        <w:rPr>
          <w:rStyle w:val="normaltextrun"/>
          <w:rFonts w:ascii="Calibri" w:hAnsi="Calibri" w:cs="Calibri"/>
          <w:color w:val="000000" w:themeColor="text1"/>
          <w:szCs w:val="22"/>
          <w:highlight w:val="yellow"/>
        </w:rPr>
        <w:t>mL</w:t>
      </w:r>
      <w:r w:rsidRPr="00AD1B71">
        <w:rPr>
          <w:rStyle w:val="normaltextrun"/>
          <w:rFonts w:ascii="Calibri" w:hAnsi="Calibri" w:cs="Calibri"/>
          <w:color w:val="000000" w:themeColor="text1"/>
          <w:szCs w:val="22"/>
          <w:highlight w:val="yellow"/>
        </w:rPr>
        <w:t>) to 40</w:t>
      </w:r>
      <w:r w:rsidR="00AB78DF" w:rsidRPr="00AD1B71">
        <w:rPr>
          <w:rStyle w:val="normaltextrun"/>
          <w:rFonts w:ascii="Calibri" w:hAnsi="Calibri" w:cs="Calibri"/>
          <w:color w:val="000000" w:themeColor="text1"/>
          <w:szCs w:val="22"/>
          <w:highlight w:val="yellow"/>
        </w:rPr>
        <w:t xml:space="preserve"> </w:t>
      </w:r>
      <w:r w:rsidR="00AD1B71">
        <w:rPr>
          <w:rStyle w:val="normaltextrun"/>
          <w:rFonts w:ascii="Calibri" w:hAnsi="Calibri" w:cs="Calibri"/>
          <w:color w:val="000000" w:themeColor="text1"/>
          <w:szCs w:val="22"/>
          <w:highlight w:val="yellow"/>
        </w:rPr>
        <w:t>mL</w:t>
      </w:r>
      <w:r w:rsidRPr="00AD1B71">
        <w:rPr>
          <w:rStyle w:val="normaltextrun"/>
          <w:rFonts w:ascii="Calibri" w:hAnsi="Calibri" w:cs="Calibri"/>
          <w:color w:val="000000" w:themeColor="text1"/>
          <w:szCs w:val="22"/>
          <w:highlight w:val="yellow"/>
        </w:rPr>
        <w:t xml:space="preserve"> </w:t>
      </w:r>
      <w:r w:rsidR="00CB7BAD">
        <w:rPr>
          <w:rStyle w:val="normaltextrun"/>
          <w:rFonts w:ascii="Calibri" w:hAnsi="Calibri" w:cs="Calibri"/>
          <w:color w:val="000000" w:themeColor="text1"/>
          <w:szCs w:val="22"/>
          <w:highlight w:val="yellow"/>
        </w:rPr>
        <w:t xml:space="preserve">of </w:t>
      </w:r>
      <w:r w:rsidRPr="00AD1B71">
        <w:rPr>
          <w:rStyle w:val="normaltextrun"/>
          <w:rFonts w:ascii="Calibri" w:hAnsi="Calibri" w:cs="Calibri"/>
          <w:color w:val="000000" w:themeColor="text1"/>
          <w:szCs w:val="22"/>
          <w:highlight w:val="yellow"/>
        </w:rPr>
        <w:t>HBSS.</w:t>
      </w:r>
      <w:r w:rsidR="00CB7BAD">
        <w:rPr>
          <w:rStyle w:val="normaltextrun"/>
          <w:rFonts w:ascii="Calibri" w:hAnsi="Calibri" w:cs="Calibri"/>
          <w:color w:val="000000" w:themeColor="text1"/>
          <w:szCs w:val="22"/>
          <w:highlight w:val="yellow"/>
        </w:rPr>
        <w:t xml:space="preserve"> </w:t>
      </w:r>
      <w:r w:rsidR="00CB7BAD" w:rsidRPr="00AF4EAE">
        <w:rPr>
          <w:rStyle w:val="normaltextrun"/>
          <w:rFonts w:ascii="Calibri" w:hAnsi="Calibri" w:cs="Calibri"/>
          <w:color w:val="000000" w:themeColor="text1"/>
          <w:szCs w:val="22"/>
          <w:highlight w:val="yellow"/>
        </w:rPr>
        <w:t>Mix solution by inverting</w:t>
      </w:r>
      <w:r w:rsidR="00305BD4">
        <w:rPr>
          <w:rStyle w:val="normaltextrun"/>
          <w:rFonts w:ascii="Calibri" w:hAnsi="Calibri" w:cs="Calibri"/>
          <w:color w:val="000000" w:themeColor="text1"/>
          <w:szCs w:val="22"/>
          <w:highlight w:val="yellow"/>
        </w:rPr>
        <w:t>.</w:t>
      </w:r>
    </w:p>
    <w:p w14:paraId="4732F7A3" w14:textId="77777777" w:rsidR="00971025" w:rsidRPr="00971025" w:rsidRDefault="00971025" w:rsidP="00971025">
      <w:pPr>
        <w:pStyle w:val="paragraph"/>
        <w:spacing w:before="0" w:beforeAutospacing="0" w:after="0" w:afterAutospacing="0"/>
        <w:jc w:val="both"/>
        <w:textAlignment w:val="baseline"/>
        <w:rPr>
          <w:rStyle w:val="normaltextrun"/>
          <w:rFonts w:ascii="Calibri" w:hAnsi="Calibri" w:cs="Calibri"/>
          <w:b/>
          <w:color w:val="000000" w:themeColor="text1"/>
          <w:szCs w:val="22"/>
          <w:highlight w:val="yellow"/>
        </w:rPr>
      </w:pPr>
    </w:p>
    <w:p w14:paraId="20526A6E" w14:textId="63E4374B" w:rsidR="00C0412A" w:rsidRDefault="00971025" w:rsidP="00932B69">
      <w:pPr>
        <w:pStyle w:val="paragraph"/>
        <w:numPr>
          <w:ilvl w:val="1"/>
          <w:numId w:val="22"/>
        </w:numPr>
        <w:spacing w:before="0" w:beforeAutospacing="0" w:after="0" w:afterAutospacing="0"/>
        <w:ind w:left="0" w:firstLine="0"/>
        <w:jc w:val="both"/>
        <w:textAlignment w:val="baseline"/>
        <w:rPr>
          <w:rStyle w:val="normaltextrun"/>
          <w:rFonts w:ascii="Calibri" w:hAnsi="Calibri" w:cs="Calibri"/>
          <w:color w:val="000000" w:themeColor="text1"/>
          <w:szCs w:val="22"/>
          <w:highlight w:val="yellow"/>
        </w:rPr>
      </w:pPr>
      <w:r w:rsidRPr="00971025">
        <w:rPr>
          <w:rStyle w:val="normaltextrun"/>
          <w:rFonts w:ascii="Calibri" w:hAnsi="Calibri" w:cs="Calibri"/>
          <w:color w:val="000000" w:themeColor="text1"/>
          <w:szCs w:val="22"/>
          <w:highlight w:val="yellow"/>
        </w:rPr>
        <w:t>A</w:t>
      </w:r>
      <w:r w:rsidR="00AF4EAE" w:rsidRPr="00971025">
        <w:rPr>
          <w:rStyle w:val="normaltextrun"/>
          <w:rFonts w:ascii="Calibri" w:hAnsi="Calibri" w:cs="Calibri"/>
          <w:color w:val="000000" w:themeColor="text1"/>
          <w:szCs w:val="22"/>
          <w:highlight w:val="yellow"/>
        </w:rPr>
        <w:t>dd 35</w:t>
      </w:r>
      <w:r w:rsidR="00AF0F4A">
        <w:rPr>
          <w:rStyle w:val="normaltextrun"/>
          <w:rFonts w:ascii="Calibri" w:hAnsi="Calibri" w:cs="Calibri"/>
          <w:color w:val="000000" w:themeColor="text1"/>
          <w:szCs w:val="22"/>
          <w:highlight w:val="yellow"/>
        </w:rPr>
        <w:t>−</w:t>
      </w:r>
      <w:r w:rsidR="00AF4EAE" w:rsidRPr="00971025">
        <w:rPr>
          <w:rStyle w:val="normaltextrun"/>
          <w:rFonts w:ascii="Calibri" w:hAnsi="Calibri" w:cs="Calibri"/>
          <w:color w:val="000000" w:themeColor="text1"/>
          <w:szCs w:val="22"/>
          <w:highlight w:val="yellow"/>
        </w:rPr>
        <w:t xml:space="preserve">40 mL of </w:t>
      </w:r>
      <w:r w:rsidR="00CB7BAD" w:rsidRPr="00971025">
        <w:rPr>
          <w:rStyle w:val="normaltextrun"/>
          <w:rFonts w:ascii="Calibri" w:hAnsi="Calibri" w:cs="Calibri"/>
          <w:color w:val="000000" w:themeColor="text1"/>
          <w:szCs w:val="22"/>
          <w:highlight w:val="yellow"/>
        </w:rPr>
        <w:t xml:space="preserve">the </w:t>
      </w:r>
      <w:r w:rsidR="00DB6BE8">
        <w:rPr>
          <w:rStyle w:val="normaltextrun"/>
          <w:rFonts w:ascii="Calibri" w:hAnsi="Calibri" w:cs="Calibri"/>
          <w:color w:val="000000" w:themeColor="text1"/>
          <w:szCs w:val="22"/>
          <w:highlight w:val="yellow"/>
        </w:rPr>
        <w:t>digest solution</w:t>
      </w:r>
      <w:r w:rsidR="00DB6BE8" w:rsidRPr="00971025">
        <w:rPr>
          <w:rStyle w:val="normaltextrun"/>
          <w:rFonts w:ascii="Calibri" w:hAnsi="Calibri" w:cs="Calibri"/>
          <w:color w:val="000000" w:themeColor="text1"/>
          <w:szCs w:val="22"/>
          <w:highlight w:val="yellow"/>
        </w:rPr>
        <w:t xml:space="preserve"> </w:t>
      </w:r>
      <w:r w:rsidR="00AF4EAE" w:rsidRPr="00971025">
        <w:rPr>
          <w:rStyle w:val="normaltextrun"/>
          <w:rFonts w:ascii="Calibri" w:hAnsi="Calibri" w:cs="Calibri"/>
          <w:color w:val="000000" w:themeColor="text1"/>
          <w:szCs w:val="22"/>
          <w:highlight w:val="yellow"/>
        </w:rPr>
        <w:t>to minced tumor.</w:t>
      </w:r>
      <w:r w:rsidRPr="00971025">
        <w:rPr>
          <w:rStyle w:val="normaltextrun"/>
          <w:rFonts w:ascii="Calibri" w:hAnsi="Calibri" w:cs="Calibri"/>
          <w:color w:val="000000" w:themeColor="text1"/>
          <w:szCs w:val="22"/>
          <w:highlight w:val="yellow"/>
        </w:rPr>
        <w:t xml:space="preserve"> </w:t>
      </w:r>
      <w:r w:rsidR="00DB68FB" w:rsidRPr="00971025">
        <w:rPr>
          <w:rStyle w:val="normaltextrun"/>
          <w:rFonts w:ascii="Calibri" w:hAnsi="Calibri" w:cs="Calibri"/>
          <w:color w:val="000000" w:themeColor="text1"/>
          <w:szCs w:val="22"/>
          <w:highlight w:val="yellow"/>
        </w:rPr>
        <w:t>Incubate at 37</w:t>
      </w:r>
      <w:r>
        <w:rPr>
          <w:rStyle w:val="normaltextrun"/>
          <w:rFonts w:ascii="Calibri" w:hAnsi="Calibri" w:cs="Calibri"/>
          <w:color w:val="000000" w:themeColor="text1"/>
          <w:szCs w:val="22"/>
          <w:highlight w:val="yellow"/>
        </w:rPr>
        <w:t xml:space="preserve"> </w:t>
      </w:r>
      <w:r w:rsidR="00AB78DF" w:rsidRPr="00971025">
        <w:rPr>
          <w:rStyle w:val="normaltextrun"/>
          <w:rFonts w:ascii="Calibri" w:hAnsi="Calibri" w:cs="Calibri"/>
          <w:color w:val="000000" w:themeColor="text1"/>
          <w:szCs w:val="22"/>
          <w:highlight w:val="yellow"/>
        </w:rPr>
        <w:t>°</w:t>
      </w:r>
      <w:r w:rsidR="00DB68FB" w:rsidRPr="00971025">
        <w:rPr>
          <w:rStyle w:val="normaltextrun"/>
          <w:rFonts w:ascii="Calibri" w:hAnsi="Calibri" w:cs="Calibri"/>
          <w:color w:val="000000" w:themeColor="text1"/>
          <w:szCs w:val="22"/>
          <w:highlight w:val="yellow"/>
        </w:rPr>
        <w:t xml:space="preserve">C </w:t>
      </w:r>
      <w:r w:rsidR="00DB232B" w:rsidRPr="00971025">
        <w:rPr>
          <w:rStyle w:val="normaltextrun"/>
          <w:rFonts w:ascii="Calibri" w:hAnsi="Calibri" w:cs="Calibri"/>
          <w:color w:val="000000" w:themeColor="text1"/>
          <w:szCs w:val="22"/>
          <w:highlight w:val="yellow"/>
        </w:rPr>
        <w:t xml:space="preserve">with </w:t>
      </w:r>
      <w:r w:rsidR="00DB68FB" w:rsidRPr="00971025">
        <w:rPr>
          <w:rStyle w:val="normaltextrun"/>
          <w:rFonts w:ascii="Calibri" w:hAnsi="Calibri" w:cs="Calibri"/>
          <w:color w:val="000000" w:themeColor="text1"/>
          <w:szCs w:val="22"/>
          <w:highlight w:val="yellow"/>
        </w:rPr>
        <w:t xml:space="preserve">continuous rotation for 2 </w:t>
      </w:r>
      <w:r w:rsidR="00AD1B71" w:rsidRPr="00971025">
        <w:rPr>
          <w:rStyle w:val="normaltextrun"/>
          <w:rFonts w:ascii="Calibri" w:hAnsi="Calibri" w:cs="Calibri"/>
          <w:color w:val="000000" w:themeColor="text1"/>
          <w:szCs w:val="22"/>
          <w:highlight w:val="yellow"/>
        </w:rPr>
        <w:t>h</w:t>
      </w:r>
      <w:r w:rsidR="00DB68FB" w:rsidRPr="00971025">
        <w:rPr>
          <w:rStyle w:val="normaltextrun"/>
          <w:rFonts w:ascii="Calibri" w:hAnsi="Calibri" w:cs="Calibri"/>
          <w:color w:val="000000" w:themeColor="text1"/>
          <w:szCs w:val="22"/>
          <w:highlight w:val="yellow"/>
        </w:rPr>
        <w:t>.</w:t>
      </w:r>
    </w:p>
    <w:p w14:paraId="6834BBE5" w14:textId="77777777" w:rsidR="00C0412A" w:rsidRDefault="00C0412A" w:rsidP="00C0412A">
      <w:pPr>
        <w:pStyle w:val="paragraph"/>
        <w:spacing w:before="0" w:beforeAutospacing="0" w:after="0" w:afterAutospacing="0"/>
        <w:jc w:val="both"/>
        <w:textAlignment w:val="baseline"/>
        <w:rPr>
          <w:rStyle w:val="normaltextrun"/>
          <w:rFonts w:ascii="Calibri" w:hAnsi="Calibri" w:cs="Calibri"/>
          <w:caps/>
          <w:color w:val="000000" w:themeColor="text1"/>
          <w:szCs w:val="22"/>
          <w:highlight w:val="yellow"/>
        </w:rPr>
      </w:pPr>
    </w:p>
    <w:p w14:paraId="69661C0D" w14:textId="5DBFCD37" w:rsidR="00AF4EAE" w:rsidRPr="00971025" w:rsidRDefault="009D73D5" w:rsidP="00C0412A">
      <w:pPr>
        <w:pStyle w:val="paragraph"/>
        <w:spacing w:before="0" w:beforeAutospacing="0" w:after="0" w:afterAutospacing="0"/>
        <w:jc w:val="both"/>
        <w:textAlignment w:val="baseline"/>
        <w:rPr>
          <w:rStyle w:val="normaltextrun"/>
          <w:rFonts w:ascii="Calibri" w:hAnsi="Calibri" w:cs="Calibri"/>
          <w:color w:val="000000" w:themeColor="text1"/>
          <w:szCs w:val="22"/>
          <w:highlight w:val="yellow"/>
        </w:rPr>
      </w:pPr>
      <w:r w:rsidRPr="00971025">
        <w:rPr>
          <w:rStyle w:val="normaltextrun"/>
          <w:rFonts w:ascii="Calibri" w:hAnsi="Calibri" w:cs="Calibri"/>
          <w:caps/>
          <w:color w:val="000000" w:themeColor="text1"/>
          <w:szCs w:val="22"/>
          <w:highlight w:val="yellow"/>
        </w:rPr>
        <w:t>NOTE:</w:t>
      </w:r>
      <w:r w:rsidR="00AF4EAE" w:rsidRPr="00971025">
        <w:rPr>
          <w:rStyle w:val="normaltextrun"/>
          <w:rFonts w:ascii="Calibri" w:hAnsi="Calibri" w:cs="Calibri"/>
          <w:color w:val="000000" w:themeColor="text1"/>
          <w:szCs w:val="22"/>
          <w:highlight w:val="yellow"/>
        </w:rPr>
        <w:t xml:space="preserve"> Vigorously shake tube periodically throughout incubation to prevent tumor tissue from clumping.</w:t>
      </w:r>
    </w:p>
    <w:p w14:paraId="258A2091" w14:textId="49AA91D9" w:rsidR="00332DCB" w:rsidRPr="00AD1B71" w:rsidRDefault="00332DCB" w:rsidP="00EC2539">
      <w:pPr>
        <w:pStyle w:val="paragraph"/>
        <w:spacing w:before="0" w:beforeAutospacing="0" w:after="0" w:afterAutospacing="0"/>
        <w:jc w:val="both"/>
        <w:textAlignment w:val="baseline"/>
        <w:rPr>
          <w:rStyle w:val="normaltextrun"/>
          <w:rFonts w:ascii="Calibri" w:hAnsi="Calibri" w:cs="Calibri"/>
          <w:color w:val="000000" w:themeColor="text1"/>
          <w:szCs w:val="22"/>
          <w:highlight w:val="yellow"/>
        </w:rPr>
      </w:pPr>
    </w:p>
    <w:p w14:paraId="46F4E526" w14:textId="77777777" w:rsidR="00406E6B" w:rsidRDefault="00DB68FB" w:rsidP="00EC2539">
      <w:pPr>
        <w:pStyle w:val="paragraph"/>
        <w:numPr>
          <w:ilvl w:val="1"/>
          <w:numId w:val="22"/>
        </w:numPr>
        <w:spacing w:before="0" w:beforeAutospacing="0" w:after="0" w:afterAutospacing="0"/>
        <w:ind w:left="0" w:firstLine="0"/>
        <w:jc w:val="both"/>
        <w:textAlignment w:val="baseline"/>
        <w:rPr>
          <w:rStyle w:val="normaltextrun"/>
          <w:rFonts w:ascii="Calibri" w:hAnsi="Calibri" w:cs="Calibri"/>
          <w:color w:val="000000" w:themeColor="text1"/>
          <w:szCs w:val="22"/>
          <w:highlight w:val="yellow"/>
        </w:rPr>
      </w:pPr>
      <w:r w:rsidRPr="00AD1B71">
        <w:rPr>
          <w:rStyle w:val="normaltextrun"/>
          <w:rFonts w:ascii="Calibri" w:hAnsi="Calibri" w:cs="Calibri"/>
          <w:color w:val="000000" w:themeColor="text1"/>
          <w:szCs w:val="22"/>
          <w:highlight w:val="yellow"/>
        </w:rPr>
        <w:t xml:space="preserve">Filter </w:t>
      </w:r>
      <w:r w:rsidR="00DB232B">
        <w:rPr>
          <w:rStyle w:val="normaltextrun"/>
          <w:rFonts w:ascii="Calibri" w:hAnsi="Calibri" w:cs="Calibri"/>
          <w:color w:val="000000" w:themeColor="text1"/>
          <w:szCs w:val="22"/>
          <w:highlight w:val="yellow"/>
        </w:rPr>
        <w:t xml:space="preserve">entire </w:t>
      </w:r>
      <w:r w:rsidRPr="00AD1B71">
        <w:rPr>
          <w:rStyle w:val="normaltextrun"/>
          <w:rFonts w:ascii="Calibri" w:hAnsi="Calibri" w:cs="Calibri"/>
          <w:color w:val="000000" w:themeColor="text1"/>
          <w:szCs w:val="22"/>
          <w:highlight w:val="yellow"/>
        </w:rPr>
        <w:t>digestion through sterile 100</w:t>
      </w:r>
      <w:r w:rsidR="00332DCB" w:rsidRPr="00AD1B71">
        <w:rPr>
          <w:rStyle w:val="normaltextrun"/>
          <w:rFonts w:ascii="Calibri" w:hAnsi="Calibri" w:cs="Calibri"/>
          <w:color w:val="000000" w:themeColor="text1"/>
          <w:szCs w:val="22"/>
          <w:highlight w:val="yellow"/>
        </w:rPr>
        <w:t xml:space="preserve"> µ</w:t>
      </w:r>
      <w:r w:rsidRPr="00AD1B71">
        <w:rPr>
          <w:rStyle w:val="normaltextrun"/>
          <w:rFonts w:ascii="Calibri" w:hAnsi="Calibri" w:cs="Calibri"/>
          <w:color w:val="000000" w:themeColor="text1"/>
          <w:szCs w:val="22"/>
          <w:highlight w:val="yellow"/>
        </w:rPr>
        <w:t>m cell strainer twice followed by a 40</w:t>
      </w:r>
      <w:r w:rsidR="00332DCB" w:rsidRPr="00AD1B71">
        <w:rPr>
          <w:rStyle w:val="normaltextrun"/>
          <w:rFonts w:ascii="Calibri" w:hAnsi="Calibri" w:cs="Calibri"/>
          <w:color w:val="000000" w:themeColor="text1"/>
          <w:szCs w:val="22"/>
          <w:highlight w:val="yellow"/>
        </w:rPr>
        <w:t xml:space="preserve"> µ</w:t>
      </w:r>
      <w:r w:rsidRPr="00AD1B71">
        <w:rPr>
          <w:rStyle w:val="normaltextrun"/>
          <w:rFonts w:ascii="Calibri" w:hAnsi="Calibri" w:cs="Calibri"/>
          <w:color w:val="000000" w:themeColor="text1"/>
          <w:szCs w:val="22"/>
          <w:highlight w:val="yellow"/>
        </w:rPr>
        <w:t xml:space="preserve">m cell strainer to remove debris. </w:t>
      </w:r>
      <w:r w:rsidR="00DB232B">
        <w:rPr>
          <w:rStyle w:val="normaltextrun"/>
          <w:rFonts w:ascii="Calibri" w:hAnsi="Calibri" w:cs="Calibri"/>
          <w:color w:val="000000" w:themeColor="text1"/>
          <w:szCs w:val="22"/>
          <w:highlight w:val="yellow"/>
        </w:rPr>
        <w:t>Save the flow through and d</w:t>
      </w:r>
      <w:r w:rsidRPr="00AD1B71">
        <w:rPr>
          <w:rStyle w:val="normaltextrun"/>
          <w:rFonts w:ascii="Calibri" w:hAnsi="Calibri" w:cs="Calibri"/>
          <w:color w:val="000000" w:themeColor="text1"/>
          <w:szCs w:val="22"/>
          <w:highlight w:val="yellow"/>
        </w:rPr>
        <w:t xml:space="preserve">iscard </w:t>
      </w:r>
      <w:r w:rsidR="00DB232B">
        <w:rPr>
          <w:rStyle w:val="normaltextrun"/>
          <w:rFonts w:ascii="Calibri" w:hAnsi="Calibri" w:cs="Calibri"/>
          <w:color w:val="000000" w:themeColor="text1"/>
          <w:szCs w:val="22"/>
          <w:highlight w:val="yellow"/>
        </w:rPr>
        <w:t>debris</w:t>
      </w:r>
      <w:r w:rsidRPr="00AD1B71">
        <w:rPr>
          <w:rStyle w:val="normaltextrun"/>
          <w:rFonts w:ascii="Calibri" w:hAnsi="Calibri" w:cs="Calibri"/>
          <w:color w:val="000000" w:themeColor="text1"/>
          <w:szCs w:val="22"/>
          <w:highlight w:val="yellow"/>
        </w:rPr>
        <w:t>.</w:t>
      </w:r>
    </w:p>
    <w:p w14:paraId="0C400373" w14:textId="46B5C936" w:rsidR="00DB68FB" w:rsidRPr="00AD1B71" w:rsidRDefault="00DB68FB" w:rsidP="00406E6B">
      <w:pPr>
        <w:pStyle w:val="paragraph"/>
        <w:spacing w:before="0" w:beforeAutospacing="0" w:after="0" w:afterAutospacing="0"/>
        <w:jc w:val="both"/>
        <w:textAlignment w:val="baseline"/>
        <w:rPr>
          <w:rStyle w:val="normaltextrun"/>
          <w:rFonts w:ascii="Calibri" w:hAnsi="Calibri" w:cs="Calibri"/>
          <w:color w:val="000000" w:themeColor="text1"/>
          <w:szCs w:val="22"/>
          <w:highlight w:val="yellow"/>
        </w:rPr>
      </w:pPr>
      <w:r w:rsidRPr="00AD1B71">
        <w:rPr>
          <w:rStyle w:val="normaltextrun"/>
          <w:rFonts w:ascii="Calibri" w:hAnsi="Calibri" w:cs="Calibri"/>
          <w:color w:val="000000" w:themeColor="text1"/>
          <w:szCs w:val="22"/>
          <w:highlight w:val="yellow"/>
        </w:rPr>
        <w:t xml:space="preserve"> </w:t>
      </w:r>
    </w:p>
    <w:p w14:paraId="795FB82E" w14:textId="5707635F" w:rsidR="00B94705" w:rsidRDefault="00DB68FB" w:rsidP="00744F2B">
      <w:pPr>
        <w:pStyle w:val="paragraph"/>
        <w:numPr>
          <w:ilvl w:val="1"/>
          <w:numId w:val="22"/>
        </w:numPr>
        <w:spacing w:before="0" w:beforeAutospacing="0" w:after="0" w:afterAutospacing="0"/>
        <w:ind w:left="0" w:firstLine="0"/>
        <w:jc w:val="both"/>
        <w:textAlignment w:val="baseline"/>
        <w:rPr>
          <w:rStyle w:val="normaltextrun"/>
          <w:rFonts w:ascii="Calibri" w:hAnsi="Calibri" w:cs="Calibri"/>
          <w:color w:val="000000" w:themeColor="text1"/>
          <w:szCs w:val="22"/>
          <w:highlight w:val="yellow"/>
        </w:rPr>
      </w:pPr>
      <w:r w:rsidRPr="00AD1B71">
        <w:rPr>
          <w:rStyle w:val="normaltextrun"/>
          <w:rFonts w:ascii="Calibri" w:hAnsi="Calibri" w:cs="Calibri"/>
          <w:color w:val="000000" w:themeColor="text1"/>
          <w:szCs w:val="22"/>
          <w:highlight w:val="yellow"/>
        </w:rPr>
        <w:t>Wash</w:t>
      </w:r>
      <w:r w:rsidR="00DB232B">
        <w:rPr>
          <w:rStyle w:val="normaltextrun"/>
          <w:rFonts w:ascii="Calibri" w:hAnsi="Calibri" w:cs="Calibri"/>
          <w:color w:val="000000" w:themeColor="text1"/>
          <w:szCs w:val="22"/>
          <w:highlight w:val="yellow"/>
        </w:rPr>
        <w:t xml:space="preserve"> free cells</w:t>
      </w:r>
      <w:r w:rsidRPr="00AD1B71">
        <w:rPr>
          <w:rStyle w:val="normaltextrun"/>
          <w:rFonts w:ascii="Calibri" w:hAnsi="Calibri" w:cs="Calibri"/>
          <w:color w:val="000000" w:themeColor="text1"/>
          <w:szCs w:val="22"/>
          <w:highlight w:val="yellow"/>
        </w:rPr>
        <w:t xml:space="preserve"> by adding</w:t>
      </w:r>
      <w:r w:rsidR="00090BEA">
        <w:rPr>
          <w:rStyle w:val="normaltextrun"/>
          <w:rFonts w:ascii="Calibri" w:hAnsi="Calibri" w:cs="Calibri"/>
          <w:color w:val="000000" w:themeColor="text1"/>
          <w:szCs w:val="22"/>
          <w:highlight w:val="yellow"/>
        </w:rPr>
        <w:t xml:space="preserve"> 20</w:t>
      </w:r>
      <w:r w:rsidR="000B407B">
        <w:rPr>
          <w:rStyle w:val="normaltextrun"/>
          <w:rFonts w:ascii="Calibri" w:hAnsi="Calibri" w:cs="Calibri"/>
          <w:color w:val="000000" w:themeColor="text1"/>
          <w:szCs w:val="22"/>
          <w:highlight w:val="yellow"/>
        </w:rPr>
        <w:t xml:space="preserve"> </w:t>
      </w:r>
      <w:r w:rsidR="00090BEA">
        <w:rPr>
          <w:rStyle w:val="normaltextrun"/>
          <w:rFonts w:ascii="Calibri" w:hAnsi="Calibri" w:cs="Calibri"/>
          <w:color w:val="000000" w:themeColor="text1"/>
          <w:szCs w:val="22"/>
          <w:highlight w:val="yellow"/>
        </w:rPr>
        <w:t>m</w:t>
      </w:r>
      <w:r w:rsidR="00966F72">
        <w:rPr>
          <w:rStyle w:val="normaltextrun"/>
          <w:rFonts w:ascii="Calibri" w:hAnsi="Calibri" w:cs="Calibri"/>
          <w:color w:val="000000" w:themeColor="text1"/>
          <w:szCs w:val="22"/>
          <w:highlight w:val="yellow"/>
        </w:rPr>
        <w:t>L</w:t>
      </w:r>
      <w:r w:rsidRPr="00AD1B71">
        <w:rPr>
          <w:rStyle w:val="normaltextrun"/>
          <w:rFonts w:ascii="Calibri" w:hAnsi="Calibri" w:cs="Calibri"/>
          <w:color w:val="000000" w:themeColor="text1"/>
          <w:szCs w:val="22"/>
          <w:highlight w:val="yellow"/>
        </w:rPr>
        <w:t xml:space="preserve"> </w:t>
      </w:r>
      <w:r w:rsidR="000B407B">
        <w:rPr>
          <w:rStyle w:val="normaltextrun"/>
          <w:rFonts w:ascii="Calibri" w:hAnsi="Calibri" w:cs="Calibri"/>
          <w:color w:val="000000" w:themeColor="text1"/>
          <w:szCs w:val="22"/>
          <w:highlight w:val="yellow"/>
        </w:rPr>
        <w:t xml:space="preserve">of </w:t>
      </w:r>
      <w:r w:rsidRPr="00AD1B71">
        <w:rPr>
          <w:rStyle w:val="normaltextrun"/>
          <w:rFonts w:ascii="Calibri" w:hAnsi="Calibri" w:cs="Calibri"/>
          <w:color w:val="000000" w:themeColor="text1"/>
          <w:szCs w:val="22"/>
          <w:highlight w:val="yellow"/>
        </w:rPr>
        <w:t xml:space="preserve">HBSS and centrifuge at </w:t>
      </w:r>
      <w:r w:rsidR="00364072">
        <w:rPr>
          <w:rStyle w:val="normaltextrun"/>
          <w:rFonts w:ascii="Calibri" w:hAnsi="Calibri" w:cs="Calibri"/>
          <w:color w:val="000000" w:themeColor="text1"/>
          <w:szCs w:val="22"/>
          <w:highlight w:val="yellow"/>
        </w:rPr>
        <w:t xml:space="preserve">329 </w:t>
      </w:r>
      <w:r w:rsidR="00171BDC">
        <w:rPr>
          <w:rStyle w:val="normaltextrun"/>
          <w:rFonts w:ascii="Calibri" w:hAnsi="Calibri" w:cs="Calibri"/>
          <w:color w:val="000000" w:themeColor="text1"/>
          <w:szCs w:val="22"/>
          <w:highlight w:val="yellow"/>
        </w:rPr>
        <w:t>x</w:t>
      </w:r>
      <w:r w:rsidR="00364072">
        <w:rPr>
          <w:rStyle w:val="normaltextrun"/>
          <w:rFonts w:ascii="Calibri" w:hAnsi="Calibri" w:cs="Calibri"/>
          <w:color w:val="000000" w:themeColor="text1"/>
          <w:szCs w:val="22"/>
          <w:highlight w:val="yellow"/>
        </w:rPr>
        <w:t xml:space="preserve"> </w:t>
      </w:r>
      <w:r w:rsidR="00364072" w:rsidRPr="00EC2539">
        <w:rPr>
          <w:rStyle w:val="normaltextrun"/>
          <w:rFonts w:ascii="Calibri" w:hAnsi="Calibri" w:cs="Calibri"/>
          <w:i/>
          <w:color w:val="000000" w:themeColor="text1"/>
          <w:szCs w:val="22"/>
          <w:highlight w:val="yellow"/>
        </w:rPr>
        <w:t>g</w:t>
      </w:r>
      <w:r w:rsidRPr="00AD1B71">
        <w:rPr>
          <w:rStyle w:val="normaltextrun"/>
          <w:rFonts w:ascii="Calibri" w:hAnsi="Calibri" w:cs="Calibri"/>
          <w:color w:val="000000" w:themeColor="text1"/>
          <w:szCs w:val="22"/>
          <w:highlight w:val="yellow"/>
        </w:rPr>
        <w:t xml:space="preserve"> for </w:t>
      </w:r>
      <w:r w:rsidR="00880C18" w:rsidRPr="00AD1B71">
        <w:rPr>
          <w:rStyle w:val="normaltextrun"/>
          <w:rFonts w:ascii="Calibri" w:hAnsi="Calibri" w:cs="Calibri"/>
          <w:color w:val="000000" w:themeColor="text1"/>
          <w:szCs w:val="22"/>
          <w:highlight w:val="yellow"/>
        </w:rPr>
        <w:t>5</w:t>
      </w:r>
      <w:r w:rsidRPr="00AD1B71">
        <w:rPr>
          <w:rStyle w:val="normaltextrun"/>
          <w:rFonts w:ascii="Calibri" w:hAnsi="Calibri" w:cs="Calibri"/>
          <w:color w:val="000000" w:themeColor="text1"/>
          <w:szCs w:val="22"/>
          <w:highlight w:val="yellow"/>
        </w:rPr>
        <w:t xml:space="preserve"> min.</w:t>
      </w:r>
      <w:r w:rsidR="00B94705">
        <w:rPr>
          <w:rStyle w:val="normaltextrun"/>
          <w:rFonts w:ascii="Calibri" w:hAnsi="Calibri" w:cs="Calibri"/>
          <w:color w:val="000000" w:themeColor="text1"/>
          <w:szCs w:val="22"/>
          <w:highlight w:val="yellow"/>
        </w:rPr>
        <w:t xml:space="preserve"> Discard supernatant and resuspend pellet in 30</w:t>
      </w:r>
      <w:r w:rsidR="000B407B">
        <w:rPr>
          <w:rStyle w:val="normaltextrun"/>
          <w:rFonts w:ascii="Calibri" w:hAnsi="Calibri" w:cs="Calibri"/>
          <w:color w:val="000000" w:themeColor="text1"/>
          <w:szCs w:val="22"/>
          <w:highlight w:val="yellow"/>
        </w:rPr>
        <w:t xml:space="preserve"> </w:t>
      </w:r>
      <w:r w:rsidR="00B94705">
        <w:rPr>
          <w:rStyle w:val="normaltextrun"/>
          <w:rFonts w:ascii="Calibri" w:hAnsi="Calibri" w:cs="Calibri"/>
          <w:color w:val="000000" w:themeColor="text1"/>
          <w:szCs w:val="22"/>
          <w:highlight w:val="yellow"/>
        </w:rPr>
        <w:t xml:space="preserve">mL </w:t>
      </w:r>
      <w:r w:rsidR="001367B6">
        <w:rPr>
          <w:rStyle w:val="normaltextrun"/>
          <w:rFonts w:ascii="Calibri" w:hAnsi="Calibri" w:cs="Calibri"/>
          <w:color w:val="000000" w:themeColor="text1"/>
          <w:szCs w:val="22"/>
          <w:highlight w:val="yellow"/>
        </w:rPr>
        <w:t xml:space="preserve">of </w:t>
      </w:r>
      <w:r w:rsidR="00B94705">
        <w:rPr>
          <w:rStyle w:val="normaltextrun"/>
          <w:rFonts w:ascii="Calibri" w:hAnsi="Calibri" w:cs="Calibri"/>
          <w:color w:val="000000" w:themeColor="text1"/>
          <w:szCs w:val="22"/>
          <w:highlight w:val="yellow"/>
        </w:rPr>
        <w:t>HBSS.</w:t>
      </w:r>
    </w:p>
    <w:p w14:paraId="32CCA4C3" w14:textId="77777777" w:rsidR="00B94705" w:rsidRPr="00AD1B71" w:rsidRDefault="00B94705" w:rsidP="00744F2B">
      <w:pPr>
        <w:pStyle w:val="paragraph"/>
        <w:spacing w:before="0" w:beforeAutospacing="0" w:after="0" w:afterAutospacing="0"/>
        <w:jc w:val="both"/>
        <w:textAlignment w:val="baseline"/>
        <w:rPr>
          <w:rStyle w:val="normaltextrun"/>
          <w:rFonts w:ascii="Calibri" w:hAnsi="Calibri" w:cs="Calibri"/>
          <w:color w:val="000000" w:themeColor="text1"/>
          <w:szCs w:val="22"/>
          <w:highlight w:val="yellow"/>
        </w:rPr>
      </w:pPr>
    </w:p>
    <w:p w14:paraId="0A37520B" w14:textId="656F3449" w:rsidR="002F72DB" w:rsidRDefault="00B94705" w:rsidP="00744F2B">
      <w:pPr>
        <w:pStyle w:val="paragraph"/>
        <w:numPr>
          <w:ilvl w:val="1"/>
          <w:numId w:val="22"/>
        </w:numPr>
        <w:spacing w:before="0" w:beforeAutospacing="0" w:after="0" w:afterAutospacing="0"/>
        <w:ind w:left="0" w:firstLine="0"/>
        <w:jc w:val="both"/>
        <w:textAlignment w:val="baseline"/>
        <w:rPr>
          <w:rStyle w:val="normaltextrun"/>
          <w:rFonts w:ascii="Calibri" w:hAnsi="Calibri" w:cs="Calibri"/>
          <w:color w:val="000000" w:themeColor="text1"/>
          <w:szCs w:val="22"/>
          <w:highlight w:val="yellow"/>
        </w:rPr>
      </w:pPr>
      <w:r>
        <w:rPr>
          <w:rStyle w:val="normaltextrun"/>
          <w:rFonts w:ascii="Calibri" w:hAnsi="Calibri" w:cs="Calibri"/>
          <w:color w:val="000000" w:themeColor="text1"/>
          <w:szCs w:val="22"/>
          <w:highlight w:val="yellow"/>
        </w:rPr>
        <w:t>C</w:t>
      </w:r>
      <w:r w:rsidR="00AF4EAE" w:rsidRPr="00B94705">
        <w:rPr>
          <w:rStyle w:val="normaltextrun"/>
          <w:rFonts w:ascii="Calibri" w:hAnsi="Calibri" w:cs="Calibri"/>
          <w:color w:val="000000" w:themeColor="text1"/>
          <w:szCs w:val="22"/>
          <w:highlight w:val="yellow"/>
        </w:rPr>
        <w:t>ombine 10</w:t>
      </w:r>
      <w:r w:rsidR="00C97609" w:rsidRPr="00B94705">
        <w:rPr>
          <w:rStyle w:val="normaltextrun"/>
          <w:rFonts w:ascii="Calibri" w:hAnsi="Calibri" w:cs="Calibri"/>
          <w:color w:val="000000" w:themeColor="text1"/>
          <w:szCs w:val="22"/>
          <w:highlight w:val="yellow"/>
        </w:rPr>
        <w:t xml:space="preserve"> </w:t>
      </w:r>
      <w:r w:rsidR="00AF4EAE" w:rsidRPr="00B94705">
        <w:rPr>
          <w:rStyle w:val="normaltextrun"/>
          <w:rFonts w:ascii="Calibri" w:hAnsi="Calibri" w:cs="Calibri"/>
          <w:color w:val="000000" w:themeColor="text1"/>
          <w:szCs w:val="22"/>
          <w:highlight w:val="yellow"/>
        </w:rPr>
        <w:t>µ</w:t>
      </w:r>
      <w:r w:rsidR="003A46EF" w:rsidRPr="00B94705">
        <w:rPr>
          <w:rStyle w:val="normaltextrun"/>
          <w:rFonts w:ascii="Calibri" w:hAnsi="Calibri" w:cs="Calibri"/>
          <w:color w:val="000000" w:themeColor="text1"/>
          <w:szCs w:val="22"/>
          <w:highlight w:val="yellow"/>
        </w:rPr>
        <w:t>L of</w:t>
      </w:r>
      <w:r w:rsidR="00AF4EAE" w:rsidRPr="00B94705">
        <w:rPr>
          <w:rStyle w:val="normaltextrun"/>
          <w:rFonts w:ascii="Calibri" w:hAnsi="Calibri" w:cs="Calibri"/>
          <w:color w:val="000000" w:themeColor="text1"/>
          <w:szCs w:val="22"/>
          <w:highlight w:val="yellow"/>
        </w:rPr>
        <w:t xml:space="preserve"> cell solution and 90</w:t>
      </w:r>
      <w:r w:rsidR="00C97609" w:rsidRPr="00B94705">
        <w:rPr>
          <w:rStyle w:val="normaltextrun"/>
          <w:rFonts w:ascii="Calibri" w:hAnsi="Calibri" w:cs="Calibri"/>
          <w:color w:val="000000" w:themeColor="text1"/>
          <w:szCs w:val="22"/>
          <w:highlight w:val="yellow"/>
        </w:rPr>
        <w:t xml:space="preserve"> </w:t>
      </w:r>
      <w:r w:rsidR="00AF4EAE" w:rsidRPr="00B94705">
        <w:rPr>
          <w:rStyle w:val="normaltextrun"/>
          <w:rFonts w:ascii="Calibri" w:hAnsi="Calibri" w:cs="Calibri"/>
          <w:color w:val="000000" w:themeColor="text1"/>
          <w:szCs w:val="22"/>
          <w:highlight w:val="yellow"/>
        </w:rPr>
        <w:t>µ</w:t>
      </w:r>
      <w:r w:rsidR="00E10230" w:rsidRPr="00B94705">
        <w:rPr>
          <w:rStyle w:val="normaltextrun"/>
          <w:rFonts w:ascii="Calibri" w:hAnsi="Calibri" w:cs="Calibri"/>
          <w:color w:val="000000" w:themeColor="text1"/>
          <w:szCs w:val="22"/>
          <w:highlight w:val="yellow"/>
        </w:rPr>
        <w:t>L of</w:t>
      </w:r>
      <w:r w:rsidR="00AF4EAE" w:rsidRPr="00B94705">
        <w:rPr>
          <w:rStyle w:val="normaltextrun"/>
          <w:rFonts w:ascii="Calibri" w:hAnsi="Calibri" w:cs="Calibri"/>
          <w:color w:val="000000" w:themeColor="text1"/>
          <w:szCs w:val="22"/>
          <w:highlight w:val="yellow"/>
        </w:rPr>
        <w:t xml:space="preserve"> trypan blue in a single well of a 96 well plate. </w:t>
      </w:r>
      <w:r w:rsidR="00DB68FB" w:rsidRPr="00B94705">
        <w:rPr>
          <w:rStyle w:val="normaltextrun"/>
          <w:rFonts w:ascii="Calibri" w:hAnsi="Calibri" w:cs="Calibri"/>
          <w:color w:val="000000" w:themeColor="text1"/>
          <w:szCs w:val="22"/>
          <w:highlight w:val="yellow"/>
        </w:rPr>
        <w:t xml:space="preserve">Count </w:t>
      </w:r>
      <w:r w:rsidR="00DB232B" w:rsidRPr="00B94705">
        <w:rPr>
          <w:rStyle w:val="normaltextrun"/>
          <w:rFonts w:ascii="Calibri" w:hAnsi="Calibri" w:cs="Calibri"/>
          <w:color w:val="000000" w:themeColor="text1"/>
          <w:szCs w:val="22"/>
          <w:highlight w:val="yellow"/>
        </w:rPr>
        <w:t xml:space="preserve">live </w:t>
      </w:r>
      <w:r w:rsidR="00DB68FB" w:rsidRPr="00B94705">
        <w:rPr>
          <w:rStyle w:val="normaltextrun"/>
          <w:rFonts w:ascii="Calibri" w:hAnsi="Calibri" w:cs="Calibri"/>
          <w:color w:val="000000" w:themeColor="text1"/>
          <w:szCs w:val="22"/>
          <w:highlight w:val="yellow"/>
        </w:rPr>
        <w:t xml:space="preserve">cells using </w:t>
      </w:r>
      <w:r w:rsidR="00DB232B" w:rsidRPr="00B94705">
        <w:rPr>
          <w:rStyle w:val="normaltextrun"/>
          <w:rFonts w:ascii="Calibri" w:hAnsi="Calibri" w:cs="Calibri"/>
          <w:color w:val="000000" w:themeColor="text1"/>
          <w:szCs w:val="22"/>
          <w:highlight w:val="yellow"/>
        </w:rPr>
        <w:t xml:space="preserve">a </w:t>
      </w:r>
      <w:proofErr w:type="spellStart"/>
      <w:r w:rsidR="00DB68FB" w:rsidRPr="00B94705">
        <w:rPr>
          <w:rStyle w:val="normaltextrun"/>
          <w:rFonts w:ascii="Calibri" w:hAnsi="Calibri" w:cs="Calibri"/>
          <w:color w:val="000000" w:themeColor="text1"/>
          <w:szCs w:val="22"/>
          <w:highlight w:val="yellow"/>
        </w:rPr>
        <w:t>hemacytometer</w:t>
      </w:r>
      <w:proofErr w:type="spellEnd"/>
      <w:r w:rsidR="00DB68FB" w:rsidRPr="00B94705">
        <w:rPr>
          <w:rStyle w:val="normaltextrun"/>
          <w:rFonts w:ascii="Calibri" w:hAnsi="Calibri" w:cs="Calibri"/>
          <w:color w:val="000000" w:themeColor="text1"/>
          <w:szCs w:val="22"/>
          <w:highlight w:val="yellow"/>
        </w:rPr>
        <w:t>.</w:t>
      </w:r>
    </w:p>
    <w:p w14:paraId="1B0CC3B1" w14:textId="77777777" w:rsidR="00B94705" w:rsidRPr="00B94705" w:rsidRDefault="00B94705" w:rsidP="00744F2B">
      <w:pPr>
        <w:pStyle w:val="paragraph"/>
        <w:spacing w:before="0" w:beforeAutospacing="0" w:after="0" w:afterAutospacing="0"/>
        <w:jc w:val="both"/>
        <w:textAlignment w:val="baseline"/>
        <w:rPr>
          <w:rStyle w:val="normaltextrun"/>
          <w:rFonts w:ascii="Calibri" w:hAnsi="Calibri" w:cs="Calibri"/>
          <w:color w:val="000000" w:themeColor="text1"/>
          <w:szCs w:val="22"/>
          <w:highlight w:val="yellow"/>
        </w:rPr>
      </w:pPr>
    </w:p>
    <w:p w14:paraId="0B822308" w14:textId="619386FA" w:rsidR="005415B4" w:rsidRDefault="00C97609" w:rsidP="00744F2B">
      <w:pPr>
        <w:pStyle w:val="paragraph"/>
        <w:numPr>
          <w:ilvl w:val="1"/>
          <w:numId w:val="22"/>
        </w:numPr>
        <w:spacing w:before="0" w:beforeAutospacing="0" w:after="0" w:afterAutospacing="0"/>
        <w:ind w:left="0" w:firstLine="0"/>
        <w:jc w:val="both"/>
        <w:textAlignment w:val="baseline"/>
        <w:rPr>
          <w:rStyle w:val="normaltextrun"/>
          <w:rFonts w:ascii="Calibri" w:hAnsi="Calibri" w:cs="Calibri"/>
          <w:color w:val="000000" w:themeColor="text1"/>
          <w:szCs w:val="22"/>
          <w:highlight w:val="yellow"/>
        </w:rPr>
      </w:pPr>
      <w:r>
        <w:rPr>
          <w:rStyle w:val="normaltextrun"/>
          <w:rFonts w:ascii="Calibri" w:hAnsi="Calibri" w:cs="Calibri"/>
          <w:color w:val="000000" w:themeColor="text1"/>
          <w:szCs w:val="22"/>
          <w:highlight w:val="yellow"/>
        </w:rPr>
        <w:t xml:space="preserve">Transfer </w:t>
      </w:r>
      <w:r w:rsidR="00611FB6">
        <w:rPr>
          <w:rStyle w:val="normaltextrun"/>
          <w:rFonts w:ascii="Calibri" w:hAnsi="Calibri" w:cs="Calibri"/>
          <w:color w:val="000000" w:themeColor="text1"/>
          <w:szCs w:val="22"/>
          <w:highlight w:val="yellow"/>
        </w:rPr>
        <w:t>1 x 10</w:t>
      </w:r>
      <w:r w:rsidR="00611FB6" w:rsidRPr="00744F2B">
        <w:rPr>
          <w:rStyle w:val="normaltextrun"/>
          <w:rFonts w:ascii="Calibri" w:hAnsi="Calibri" w:cs="Calibri"/>
          <w:color w:val="000000" w:themeColor="text1"/>
          <w:szCs w:val="22"/>
          <w:highlight w:val="yellow"/>
          <w:vertAlign w:val="superscript"/>
        </w:rPr>
        <w:t>4</w:t>
      </w:r>
      <w:r w:rsidR="002F72DB">
        <w:rPr>
          <w:rStyle w:val="normaltextrun"/>
          <w:rFonts w:ascii="Calibri" w:hAnsi="Calibri" w:cs="Calibri"/>
          <w:color w:val="000000" w:themeColor="text1"/>
          <w:szCs w:val="22"/>
          <w:highlight w:val="yellow"/>
        </w:rPr>
        <w:t xml:space="preserve"> to </w:t>
      </w:r>
      <w:r w:rsidR="003E1934">
        <w:rPr>
          <w:rStyle w:val="normaltextrun"/>
          <w:rFonts w:ascii="Calibri" w:hAnsi="Calibri" w:cs="Calibri"/>
          <w:color w:val="000000" w:themeColor="text1"/>
          <w:szCs w:val="22"/>
          <w:highlight w:val="yellow"/>
        </w:rPr>
        <w:t xml:space="preserve">1 </w:t>
      </w:r>
      <w:r w:rsidR="00611FB6">
        <w:rPr>
          <w:rStyle w:val="normaltextrun"/>
          <w:rFonts w:ascii="Calibri" w:hAnsi="Calibri" w:cs="Calibri"/>
          <w:color w:val="000000" w:themeColor="text1"/>
          <w:szCs w:val="22"/>
          <w:highlight w:val="yellow"/>
        </w:rPr>
        <w:t xml:space="preserve">x </w:t>
      </w:r>
      <w:r w:rsidR="003E1934">
        <w:rPr>
          <w:rStyle w:val="normaltextrun"/>
          <w:rFonts w:ascii="Calibri" w:hAnsi="Calibri" w:cs="Calibri"/>
          <w:color w:val="000000" w:themeColor="text1"/>
          <w:szCs w:val="22"/>
          <w:highlight w:val="yellow"/>
        </w:rPr>
        <w:t>10</w:t>
      </w:r>
      <w:r w:rsidR="003E1934">
        <w:rPr>
          <w:rStyle w:val="normaltextrun"/>
          <w:rFonts w:ascii="Calibri" w:hAnsi="Calibri" w:cs="Calibri"/>
          <w:color w:val="000000" w:themeColor="text1"/>
          <w:szCs w:val="22"/>
          <w:highlight w:val="yellow"/>
          <w:vertAlign w:val="superscript"/>
        </w:rPr>
        <w:t>6</w:t>
      </w:r>
      <w:r w:rsidR="003E1934">
        <w:rPr>
          <w:rStyle w:val="normaltextrun"/>
          <w:rFonts w:ascii="Calibri" w:hAnsi="Calibri" w:cs="Calibri"/>
          <w:color w:val="000000" w:themeColor="text1"/>
          <w:szCs w:val="22"/>
          <w:highlight w:val="yellow"/>
        </w:rPr>
        <w:t xml:space="preserve"> </w:t>
      </w:r>
      <w:r>
        <w:rPr>
          <w:rStyle w:val="normaltextrun"/>
          <w:rFonts w:ascii="Calibri" w:hAnsi="Calibri" w:cs="Calibri"/>
          <w:color w:val="000000" w:themeColor="text1"/>
          <w:szCs w:val="22"/>
          <w:highlight w:val="yellow"/>
        </w:rPr>
        <w:t>tumor cells</w:t>
      </w:r>
      <w:r w:rsidR="00FA5E1A">
        <w:rPr>
          <w:rStyle w:val="normaltextrun"/>
          <w:rFonts w:ascii="Calibri" w:hAnsi="Calibri" w:cs="Calibri"/>
          <w:color w:val="000000" w:themeColor="text1"/>
          <w:szCs w:val="22"/>
          <w:highlight w:val="yellow"/>
        </w:rPr>
        <w:t xml:space="preserve"> per mouse</w:t>
      </w:r>
      <w:r>
        <w:rPr>
          <w:rStyle w:val="normaltextrun"/>
          <w:rFonts w:ascii="Calibri" w:hAnsi="Calibri" w:cs="Calibri"/>
          <w:color w:val="000000" w:themeColor="text1"/>
          <w:szCs w:val="22"/>
          <w:highlight w:val="yellow"/>
        </w:rPr>
        <w:t xml:space="preserve"> to a sterile 15 m</w:t>
      </w:r>
      <w:r w:rsidR="001F0402">
        <w:rPr>
          <w:rStyle w:val="normaltextrun"/>
          <w:rFonts w:ascii="Calibri" w:hAnsi="Calibri" w:cs="Calibri"/>
          <w:color w:val="000000" w:themeColor="text1"/>
          <w:szCs w:val="22"/>
          <w:highlight w:val="yellow"/>
        </w:rPr>
        <w:t>L</w:t>
      </w:r>
      <w:r>
        <w:rPr>
          <w:rStyle w:val="normaltextrun"/>
          <w:rFonts w:ascii="Calibri" w:hAnsi="Calibri" w:cs="Calibri"/>
          <w:color w:val="000000" w:themeColor="text1"/>
          <w:szCs w:val="22"/>
          <w:highlight w:val="yellow"/>
        </w:rPr>
        <w:t xml:space="preserve"> conical tube. </w:t>
      </w:r>
      <w:r w:rsidR="002F72DB">
        <w:rPr>
          <w:rStyle w:val="normaltextrun"/>
          <w:rFonts w:ascii="Calibri" w:hAnsi="Calibri" w:cs="Calibri"/>
          <w:color w:val="000000" w:themeColor="text1"/>
          <w:szCs w:val="22"/>
          <w:highlight w:val="yellow"/>
        </w:rPr>
        <w:t>Add</w:t>
      </w:r>
      <w:r w:rsidR="00DA4263">
        <w:rPr>
          <w:rStyle w:val="normaltextrun"/>
          <w:rFonts w:ascii="Calibri" w:hAnsi="Calibri" w:cs="Calibri"/>
          <w:color w:val="000000" w:themeColor="text1"/>
          <w:szCs w:val="22"/>
          <w:highlight w:val="yellow"/>
        </w:rPr>
        <w:t xml:space="preserve"> 3</w:t>
      </w:r>
      <w:r w:rsidR="006E2827">
        <w:rPr>
          <w:rStyle w:val="normaltextrun"/>
          <w:rFonts w:ascii="Calibri" w:hAnsi="Calibri" w:cs="Calibri"/>
          <w:color w:val="000000" w:themeColor="text1"/>
          <w:szCs w:val="22"/>
          <w:highlight w:val="yellow"/>
        </w:rPr>
        <w:t xml:space="preserve"> x 10</w:t>
      </w:r>
      <w:r w:rsidR="00611FB6">
        <w:rPr>
          <w:rStyle w:val="normaltextrun"/>
          <w:rFonts w:ascii="Calibri" w:hAnsi="Calibri" w:cs="Calibri"/>
          <w:color w:val="000000" w:themeColor="text1"/>
          <w:szCs w:val="22"/>
          <w:highlight w:val="yellow"/>
          <w:vertAlign w:val="superscript"/>
        </w:rPr>
        <w:t>5</w:t>
      </w:r>
      <w:r w:rsidR="00DA4263">
        <w:rPr>
          <w:rStyle w:val="normaltextrun"/>
          <w:rFonts w:ascii="Calibri" w:hAnsi="Calibri" w:cs="Calibri"/>
          <w:color w:val="000000" w:themeColor="text1"/>
          <w:szCs w:val="22"/>
          <w:highlight w:val="yellow"/>
        </w:rPr>
        <w:t xml:space="preserve"> </w:t>
      </w:r>
      <w:r w:rsidR="00A36AB7">
        <w:rPr>
          <w:rStyle w:val="normaltextrun"/>
          <w:rFonts w:ascii="Calibri" w:hAnsi="Calibri" w:cs="Calibri"/>
          <w:color w:val="000000" w:themeColor="text1"/>
          <w:szCs w:val="22"/>
          <w:highlight w:val="yellow"/>
        </w:rPr>
        <w:t xml:space="preserve">HK </w:t>
      </w:r>
      <w:r w:rsidR="00DA4263">
        <w:rPr>
          <w:rStyle w:val="normaltextrun"/>
          <w:rFonts w:ascii="Calibri" w:hAnsi="Calibri" w:cs="Calibri"/>
          <w:color w:val="000000" w:themeColor="text1"/>
          <w:szCs w:val="22"/>
          <w:highlight w:val="yellow"/>
        </w:rPr>
        <w:t xml:space="preserve">cells </w:t>
      </w:r>
      <w:r w:rsidR="00A36AB7">
        <w:rPr>
          <w:rStyle w:val="normaltextrun"/>
          <w:rFonts w:ascii="Calibri" w:hAnsi="Calibri" w:cs="Calibri"/>
          <w:color w:val="000000" w:themeColor="text1"/>
          <w:szCs w:val="22"/>
          <w:highlight w:val="yellow"/>
        </w:rPr>
        <w:t xml:space="preserve">from step 1.2.3 </w:t>
      </w:r>
      <w:r w:rsidR="00DA4263">
        <w:rPr>
          <w:rStyle w:val="normaltextrun"/>
          <w:rFonts w:ascii="Calibri" w:hAnsi="Calibri" w:cs="Calibri"/>
          <w:color w:val="000000" w:themeColor="text1"/>
          <w:szCs w:val="22"/>
          <w:highlight w:val="yellow"/>
        </w:rPr>
        <w:t>per mouse,</w:t>
      </w:r>
      <w:r>
        <w:rPr>
          <w:rStyle w:val="normaltextrun"/>
          <w:rFonts w:ascii="Calibri" w:hAnsi="Calibri" w:cs="Calibri"/>
          <w:color w:val="000000" w:themeColor="text1"/>
          <w:szCs w:val="22"/>
          <w:highlight w:val="yellow"/>
        </w:rPr>
        <w:t xml:space="preserve"> to </w:t>
      </w:r>
      <w:r w:rsidR="00DB6BE8">
        <w:rPr>
          <w:rStyle w:val="normaltextrun"/>
          <w:rFonts w:ascii="Calibri" w:hAnsi="Calibri" w:cs="Calibri"/>
          <w:color w:val="000000" w:themeColor="text1"/>
          <w:szCs w:val="22"/>
          <w:highlight w:val="yellow"/>
        </w:rPr>
        <w:t xml:space="preserve">the same </w:t>
      </w:r>
      <w:r>
        <w:rPr>
          <w:rStyle w:val="normaltextrun"/>
          <w:rFonts w:ascii="Calibri" w:hAnsi="Calibri" w:cs="Calibri"/>
          <w:color w:val="000000" w:themeColor="text1"/>
          <w:szCs w:val="22"/>
          <w:highlight w:val="yellow"/>
        </w:rPr>
        <w:t>tube</w:t>
      </w:r>
      <w:r w:rsidR="00DB6BE8">
        <w:rPr>
          <w:rStyle w:val="normaltextrun"/>
          <w:rFonts w:ascii="Calibri" w:hAnsi="Calibri" w:cs="Calibri"/>
          <w:color w:val="000000" w:themeColor="text1"/>
          <w:szCs w:val="22"/>
          <w:highlight w:val="yellow"/>
        </w:rPr>
        <w:t xml:space="preserve"> with tumor cells</w:t>
      </w:r>
      <w:r>
        <w:rPr>
          <w:rStyle w:val="normaltextrun"/>
          <w:rFonts w:ascii="Calibri" w:hAnsi="Calibri" w:cs="Calibri"/>
          <w:color w:val="000000" w:themeColor="text1"/>
          <w:szCs w:val="22"/>
          <w:highlight w:val="yellow"/>
        </w:rPr>
        <w:t xml:space="preserve">. </w:t>
      </w:r>
    </w:p>
    <w:p w14:paraId="6238B9DE" w14:textId="77777777" w:rsidR="005415B4" w:rsidRDefault="005415B4" w:rsidP="005415B4">
      <w:pPr>
        <w:pStyle w:val="paragraph"/>
        <w:spacing w:before="0" w:beforeAutospacing="0" w:after="0" w:afterAutospacing="0"/>
        <w:jc w:val="both"/>
        <w:textAlignment w:val="baseline"/>
        <w:rPr>
          <w:rStyle w:val="normaltextrun"/>
          <w:rFonts w:ascii="Calibri" w:hAnsi="Calibri" w:cs="Calibri"/>
          <w:caps/>
          <w:color w:val="000000" w:themeColor="text1"/>
          <w:szCs w:val="22"/>
          <w:highlight w:val="yellow"/>
        </w:rPr>
      </w:pPr>
    </w:p>
    <w:p w14:paraId="5EAFE5F9" w14:textId="6C65E368" w:rsidR="00B94705" w:rsidRDefault="009D73D5" w:rsidP="005415B4">
      <w:pPr>
        <w:pStyle w:val="paragraph"/>
        <w:spacing w:before="0" w:beforeAutospacing="0" w:after="0" w:afterAutospacing="0"/>
        <w:jc w:val="both"/>
        <w:textAlignment w:val="baseline"/>
        <w:rPr>
          <w:rStyle w:val="normaltextrun"/>
          <w:rFonts w:ascii="Calibri" w:hAnsi="Calibri" w:cs="Calibri"/>
          <w:color w:val="000000" w:themeColor="text1"/>
          <w:szCs w:val="22"/>
          <w:highlight w:val="yellow"/>
        </w:rPr>
      </w:pPr>
      <w:r w:rsidRPr="009D73D5">
        <w:rPr>
          <w:rStyle w:val="normaltextrun"/>
          <w:rFonts w:ascii="Calibri" w:hAnsi="Calibri" w:cs="Calibri"/>
          <w:caps/>
          <w:color w:val="000000" w:themeColor="text1"/>
          <w:szCs w:val="22"/>
          <w:highlight w:val="yellow"/>
        </w:rPr>
        <w:t>NOTE:</w:t>
      </w:r>
      <w:r w:rsidR="00C97609">
        <w:rPr>
          <w:rStyle w:val="normaltextrun"/>
          <w:rFonts w:ascii="Calibri" w:hAnsi="Calibri" w:cs="Calibri"/>
          <w:color w:val="000000" w:themeColor="text1"/>
          <w:szCs w:val="22"/>
          <w:highlight w:val="yellow"/>
        </w:rPr>
        <w:t xml:space="preserve"> Use sterile 50 m</w:t>
      </w:r>
      <w:r w:rsidR="00772BAA">
        <w:rPr>
          <w:rStyle w:val="normaltextrun"/>
          <w:rFonts w:ascii="Calibri" w:hAnsi="Calibri" w:cs="Calibri"/>
          <w:color w:val="000000" w:themeColor="text1"/>
          <w:szCs w:val="22"/>
          <w:highlight w:val="yellow"/>
        </w:rPr>
        <w:t>L</w:t>
      </w:r>
      <w:r w:rsidR="00C97609">
        <w:rPr>
          <w:rStyle w:val="normaltextrun"/>
          <w:rFonts w:ascii="Calibri" w:hAnsi="Calibri" w:cs="Calibri"/>
          <w:color w:val="000000" w:themeColor="text1"/>
          <w:szCs w:val="22"/>
          <w:highlight w:val="yellow"/>
        </w:rPr>
        <w:t xml:space="preserve"> conical tube if </w:t>
      </w:r>
      <w:r w:rsidR="00E05B38">
        <w:rPr>
          <w:rStyle w:val="normaltextrun"/>
          <w:rFonts w:ascii="Calibri" w:hAnsi="Calibri" w:cs="Calibri"/>
          <w:color w:val="000000" w:themeColor="text1"/>
          <w:szCs w:val="22"/>
          <w:highlight w:val="yellow"/>
        </w:rPr>
        <w:t xml:space="preserve">the </w:t>
      </w:r>
      <w:r w:rsidR="00C97609">
        <w:rPr>
          <w:rStyle w:val="normaltextrun"/>
          <w:rFonts w:ascii="Calibri" w:hAnsi="Calibri" w:cs="Calibri"/>
          <w:color w:val="000000" w:themeColor="text1"/>
          <w:szCs w:val="22"/>
          <w:highlight w:val="yellow"/>
        </w:rPr>
        <w:t xml:space="preserve">total volume exceeds </w:t>
      </w:r>
      <w:r w:rsidR="00A5526C">
        <w:rPr>
          <w:rStyle w:val="normaltextrun"/>
          <w:rFonts w:ascii="Calibri" w:hAnsi="Calibri" w:cs="Calibri"/>
          <w:color w:val="000000" w:themeColor="text1"/>
          <w:szCs w:val="22"/>
          <w:highlight w:val="yellow"/>
        </w:rPr>
        <w:t>15</w:t>
      </w:r>
      <w:r w:rsidR="00C97609">
        <w:rPr>
          <w:rStyle w:val="normaltextrun"/>
          <w:rFonts w:ascii="Calibri" w:hAnsi="Calibri" w:cs="Calibri"/>
          <w:color w:val="000000" w:themeColor="text1"/>
          <w:szCs w:val="22"/>
          <w:highlight w:val="yellow"/>
        </w:rPr>
        <w:t xml:space="preserve"> m</w:t>
      </w:r>
      <w:r w:rsidR="00772BAA">
        <w:rPr>
          <w:rStyle w:val="normaltextrun"/>
          <w:rFonts w:ascii="Calibri" w:hAnsi="Calibri" w:cs="Calibri"/>
          <w:color w:val="000000" w:themeColor="text1"/>
          <w:szCs w:val="22"/>
          <w:highlight w:val="yellow"/>
        </w:rPr>
        <w:t>L</w:t>
      </w:r>
      <w:r w:rsidR="00C97609">
        <w:rPr>
          <w:rStyle w:val="normaltextrun"/>
          <w:rFonts w:ascii="Calibri" w:hAnsi="Calibri" w:cs="Calibri"/>
          <w:color w:val="000000" w:themeColor="text1"/>
          <w:szCs w:val="22"/>
          <w:highlight w:val="yellow"/>
        </w:rPr>
        <w:t>.</w:t>
      </w:r>
      <w:r w:rsidR="00DA4263">
        <w:rPr>
          <w:rStyle w:val="normaltextrun"/>
          <w:rFonts w:ascii="Calibri" w:hAnsi="Calibri" w:cs="Calibri"/>
          <w:color w:val="000000" w:themeColor="text1"/>
          <w:szCs w:val="22"/>
          <w:highlight w:val="yellow"/>
        </w:rPr>
        <w:t xml:space="preserve"> Always calculate more doses for additional animals per study group to account for loss of fluid during syringe use. For example, if a group contains 5 mice, make enough</w:t>
      </w:r>
      <w:r w:rsidR="00A5526C">
        <w:rPr>
          <w:rStyle w:val="normaltextrun"/>
          <w:rFonts w:ascii="Calibri" w:hAnsi="Calibri" w:cs="Calibri"/>
          <w:color w:val="000000" w:themeColor="text1"/>
          <w:szCs w:val="22"/>
          <w:highlight w:val="yellow"/>
        </w:rPr>
        <w:t xml:space="preserve"> cells</w:t>
      </w:r>
      <w:r w:rsidR="00DA4263">
        <w:rPr>
          <w:rStyle w:val="normaltextrun"/>
          <w:rFonts w:ascii="Calibri" w:hAnsi="Calibri" w:cs="Calibri"/>
          <w:color w:val="000000" w:themeColor="text1"/>
          <w:szCs w:val="22"/>
          <w:highlight w:val="yellow"/>
        </w:rPr>
        <w:t xml:space="preserve"> for 6 or 7</w:t>
      </w:r>
      <w:r w:rsidR="00A5526C">
        <w:rPr>
          <w:rStyle w:val="normaltextrun"/>
          <w:rFonts w:ascii="Calibri" w:hAnsi="Calibri" w:cs="Calibri"/>
          <w:color w:val="000000" w:themeColor="text1"/>
          <w:szCs w:val="22"/>
          <w:highlight w:val="yellow"/>
        </w:rPr>
        <w:t xml:space="preserve"> mice</w:t>
      </w:r>
      <w:r w:rsidR="00DA4263">
        <w:rPr>
          <w:rStyle w:val="normaltextrun"/>
          <w:rFonts w:ascii="Calibri" w:hAnsi="Calibri" w:cs="Calibri"/>
          <w:color w:val="000000" w:themeColor="text1"/>
          <w:szCs w:val="22"/>
          <w:highlight w:val="yellow"/>
        </w:rPr>
        <w:t>.</w:t>
      </w:r>
    </w:p>
    <w:p w14:paraId="67C7B642" w14:textId="77777777" w:rsidR="00B94705" w:rsidRDefault="00B94705" w:rsidP="005415B4">
      <w:pPr>
        <w:pStyle w:val="paragraph"/>
        <w:spacing w:before="0" w:beforeAutospacing="0" w:after="0" w:afterAutospacing="0"/>
        <w:jc w:val="both"/>
        <w:textAlignment w:val="baseline"/>
        <w:rPr>
          <w:rStyle w:val="normaltextrun"/>
          <w:rFonts w:ascii="Calibri" w:hAnsi="Calibri" w:cs="Calibri"/>
          <w:color w:val="000000" w:themeColor="text1"/>
          <w:szCs w:val="22"/>
          <w:highlight w:val="yellow"/>
        </w:rPr>
      </w:pPr>
    </w:p>
    <w:p w14:paraId="41B8084E" w14:textId="26ABA0FD" w:rsidR="000E27D1" w:rsidRDefault="002F72DB" w:rsidP="00744F2B">
      <w:pPr>
        <w:pStyle w:val="paragraph"/>
        <w:spacing w:before="0" w:beforeAutospacing="0" w:after="0" w:afterAutospacing="0"/>
        <w:jc w:val="both"/>
        <w:textAlignment w:val="baseline"/>
        <w:rPr>
          <w:rStyle w:val="normaltextrun"/>
          <w:rFonts w:ascii="Calibri" w:hAnsi="Calibri" w:cs="Calibri"/>
          <w:color w:val="000000" w:themeColor="text1"/>
          <w:szCs w:val="22"/>
          <w:highlight w:val="yellow"/>
        </w:rPr>
      </w:pPr>
      <w:r>
        <w:rPr>
          <w:rStyle w:val="normaltextrun"/>
          <w:rFonts w:ascii="Calibri" w:hAnsi="Calibri" w:cs="Calibri"/>
          <w:color w:val="000000" w:themeColor="text1"/>
          <w:szCs w:val="22"/>
          <w:highlight w:val="yellow"/>
        </w:rPr>
        <w:t>6.8</w:t>
      </w:r>
      <w:r>
        <w:rPr>
          <w:rStyle w:val="normaltextrun"/>
          <w:rFonts w:ascii="Calibri" w:hAnsi="Calibri" w:cs="Calibri"/>
          <w:color w:val="000000" w:themeColor="text1"/>
          <w:szCs w:val="22"/>
          <w:highlight w:val="yellow"/>
        </w:rPr>
        <w:tab/>
      </w:r>
      <w:r w:rsidR="00DA4263">
        <w:rPr>
          <w:rStyle w:val="normaltextrun"/>
          <w:rFonts w:ascii="Calibri" w:hAnsi="Calibri" w:cs="Calibri"/>
          <w:color w:val="000000" w:themeColor="text1"/>
          <w:szCs w:val="22"/>
          <w:highlight w:val="yellow"/>
        </w:rPr>
        <w:t>C</w:t>
      </w:r>
      <w:r w:rsidR="00DA4263" w:rsidRPr="00AD1B71">
        <w:rPr>
          <w:rStyle w:val="normaltextrun"/>
          <w:rFonts w:ascii="Calibri" w:hAnsi="Calibri" w:cs="Calibri"/>
          <w:color w:val="000000" w:themeColor="text1"/>
          <w:szCs w:val="22"/>
          <w:highlight w:val="yellow"/>
        </w:rPr>
        <w:t xml:space="preserve">entrifuge at </w:t>
      </w:r>
      <w:r w:rsidR="00DA4263">
        <w:rPr>
          <w:rStyle w:val="normaltextrun"/>
          <w:rFonts w:ascii="Calibri" w:hAnsi="Calibri" w:cs="Calibri"/>
          <w:color w:val="000000" w:themeColor="text1"/>
          <w:szCs w:val="22"/>
          <w:highlight w:val="yellow"/>
        </w:rPr>
        <w:t xml:space="preserve">329 x </w:t>
      </w:r>
      <w:r w:rsidR="00DA4263" w:rsidRPr="00343BF1">
        <w:rPr>
          <w:rStyle w:val="normaltextrun"/>
          <w:rFonts w:ascii="Calibri" w:hAnsi="Calibri" w:cs="Calibri"/>
          <w:i/>
          <w:color w:val="000000" w:themeColor="text1"/>
          <w:szCs w:val="22"/>
          <w:highlight w:val="yellow"/>
        </w:rPr>
        <w:t>g</w:t>
      </w:r>
      <w:r w:rsidR="00DA4263" w:rsidRPr="00AD1B71">
        <w:rPr>
          <w:rStyle w:val="normaltextrun"/>
          <w:rFonts w:ascii="Calibri" w:hAnsi="Calibri" w:cs="Calibri"/>
          <w:color w:val="000000" w:themeColor="text1"/>
          <w:szCs w:val="22"/>
          <w:highlight w:val="yellow"/>
        </w:rPr>
        <w:t xml:space="preserve"> for 5 min.</w:t>
      </w:r>
      <w:r w:rsidR="00DA4263">
        <w:rPr>
          <w:rStyle w:val="normaltextrun"/>
          <w:rFonts w:ascii="Calibri" w:hAnsi="Calibri" w:cs="Calibri"/>
          <w:color w:val="000000" w:themeColor="text1"/>
          <w:szCs w:val="22"/>
          <w:highlight w:val="yellow"/>
        </w:rPr>
        <w:t xml:space="preserve"> Discard supernatant either by decanting or pipetting. </w:t>
      </w:r>
    </w:p>
    <w:p w14:paraId="26B1455B" w14:textId="77777777" w:rsidR="002F72DB" w:rsidRDefault="002F72DB" w:rsidP="000E27D1">
      <w:pPr>
        <w:pStyle w:val="paragraph"/>
        <w:spacing w:before="0" w:beforeAutospacing="0" w:after="0" w:afterAutospacing="0"/>
        <w:jc w:val="both"/>
        <w:textAlignment w:val="baseline"/>
        <w:rPr>
          <w:rStyle w:val="normaltextrun"/>
          <w:rFonts w:ascii="Calibri" w:hAnsi="Calibri" w:cs="Calibri"/>
          <w:color w:val="000000" w:themeColor="text1"/>
          <w:szCs w:val="22"/>
          <w:highlight w:val="yellow"/>
        </w:rPr>
      </w:pPr>
    </w:p>
    <w:p w14:paraId="16B95CAA" w14:textId="512C35F4" w:rsidR="00DB68FB" w:rsidRDefault="002F72DB" w:rsidP="00744F2B">
      <w:pPr>
        <w:pStyle w:val="paragraph"/>
        <w:spacing w:before="0" w:beforeAutospacing="0" w:after="0" w:afterAutospacing="0"/>
        <w:jc w:val="both"/>
        <w:textAlignment w:val="baseline"/>
        <w:rPr>
          <w:rStyle w:val="normaltextrun"/>
          <w:rFonts w:ascii="Calibri" w:hAnsi="Calibri" w:cs="Calibri"/>
          <w:color w:val="000000" w:themeColor="text1"/>
          <w:szCs w:val="22"/>
          <w:highlight w:val="yellow"/>
        </w:rPr>
      </w:pPr>
      <w:r>
        <w:rPr>
          <w:rStyle w:val="normaltextrun"/>
          <w:rFonts w:ascii="Calibri" w:hAnsi="Calibri" w:cs="Calibri"/>
          <w:color w:val="000000" w:themeColor="text1"/>
          <w:szCs w:val="22"/>
          <w:highlight w:val="yellow"/>
        </w:rPr>
        <w:t>6.9</w:t>
      </w:r>
      <w:r>
        <w:rPr>
          <w:rStyle w:val="normaltextrun"/>
          <w:rFonts w:ascii="Calibri" w:hAnsi="Calibri" w:cs="Calibri"/>
          <w:color w:val="000000" w:themeColor="text1"/>
          <w:szCs w:val="22"/>
          <w:highlight w:val="yellow"/>
        </w:rPr>
        <w:tab/>
      </w:r>
      <w:r w:rsidR="00DB68FB" w:rsidRPr="000E27D1">
        <w:rPr>
          <w:rStyle w:val="normaltextrun"/>
          <w:rFonts w:ascii="Calibri" w:hAnsi="Calibri" w:cs="Calibri"/>
          <w:color w:val="000000" w:themeColor="text1"/>
          <w:szCs w:val="22"/>
          <w:highlight w:val="yellow"/>
        </w:rPr>
        <w:t>Resuspend cells</w:t>
      </w:r>
      <w:r w:rsidR="00C97609" w:rsidRPr="000E27D1">
        <w:rPr>
          <w:rStyle w:val="normaltextrun"/>
          <w:rFonts w:ascii="Calibri" w:hAnsi="Calibri" w:cs="Calibri"/>
          <w:color w:val="000000" w:themeColor="text1"/>
          <w:szCs w:val="22"/>
          <w:highlight w:val="yellow"/>
        </w:rPr>
        <w:t xml:space="preserve"> </w:t>
      </w:r>
      <w:r w:rsidR="00DB68FB" w:rsidRPr="000E27D1">
        <w:rPr>
          <w:rStyle w:val="normaltextrun"/>
          <w:rFonts w:ascii="Calibri" w:hAnsi="Calibri" w:cs="Calibri"/>
          <w:color w:val="000000" w:themeColor="text1"/>
          <w:szCs w:val="22"/>
          <w:highlight w:val="yellow"/>
        </w:rPr>
        <w:t xml:space="preserve">in </w:t>
      </w:r>
      <w:r w:rsidR="00332DCB" w:rsidRPr="000E27D1">
        <w:rPr>
          <w:rStyle w:val="normaltextrun"/>
          <w:rFonts w:ascii="Calibri" w:hAnsi="Calibri" w:cs="Calibri"/>
          <w:color w:val="000000" w:themeColor="text1"/>
          <w:szCs w:val="22"/>
          <w:highlight w:val="yellow"/>
        </w:rPr>
        <w:t xml:space="preserve">50 </w:t>
      </w:r>
      <w:r w:rsidR="00AD1B71" w:rsidRPr="000E27D1">
        <w:rPr>
          <w:rStyle w:val="normaltextrun"/>
          <w:rFonts w:ascii="Calibri" w:hAnsi="Calibri" w:cs="Calibri"/>
          <w:color w:val="000000" w:themeColor="text1"/>
          <w:szCs w:val="22"/>
          <w:highlight w:val="yellow"/>
        </w:rPr>
        <w:t>µL</w:t>
      </w:r>
      <w:r w:rsidR="00A5526C" w:rsidRPr="000E27D1">
        <w:rPr>
          <w:rStyle w:val="normaltextrun"/>
          <w:rFonts w:ascii="Calibri" w:hAnsi="Calibri" w:cs="Calibri"/>
          <w:color w:val="000000" w:themeColor="text1"/>
          <w:szCs w:val="22"/>
          <w:highlight w:val="yellow"/>
        </w:rPr>
        <w:t xml:space="preserve"> per mouse</w:t>
      </w:r>
      <w:r w:rsidR="00332DCB" w:rsidRPr="000E27D1">
        <w:rPr>
          <w:rStyle w:val="normaltextrun"/>
          <w:rFonts w:ascii="Calibri" w:hAnsi="Calibri" w:cs="Calibri"/>
          <w:color w:val="000000" w:themeColor="text1"/>
          <w:szCs w:val="22"/>
          <w:highlight w:val="yellow"/>
        </w:rPr>
        <w:t xml:space="preserve"> for UCC model or </w:t>
      </w:r>
      <w:r w:rsidR="00DB68FB" w:rsidRPr="000E27D1">
        <w:rPr>
          <w:rStyle w:val="normaltextrun"/>
          <w:rFonts w:ascii="Calibri" w:hAnsi="Calibri" w:cs="Calibri"/>
          <w:color w:val="000000" w:themeColor="text1"/>
          <w:szCs w:val="22"/>
          <w:highlight w:val="yellow"/>
        </w:rPr>
        <w:t xml:space="preserve">10 </w:t>
      </w:r>
      <w:r w:rsidR="00AD1B71" w:rsidRPr="000E27D1">
        <w:rPr>
          <w:rStyle w:val="normaltextrun"/>
          <w:rFonts w:ascii="Calibri" w:hAnsi="Calibri" w:cs="Calibri"/>
          <w:color w:val="000000" w:themeColor="text1"/>
          <w:szCs w:val="22"/>
          <w:highlight w:val="yellow"/>
        </w:rPr>
        <w:t>µL</w:t>
      </w:r>
      <w:r w:rsidR="00A5526C" w:rsidRPr="000E27D1">
        <w:rPr>
          <w:rStyle w:val="normaltextrun"/>
          <w:rFonts w:ascii="Calibri" w:hAnsi="Calibri" w:cs="Calibri"/>
          <w:color w:val="000000" w:themeColor="text1"/>
          <w:szCs w:val="22"/>
          <w:highlight w:val="yellow"/>
        </w:rPr>
        <w:t xml:space="preserve"> per mouse</w:t>
      </w:r>
      <w:r w:rsidR="00DB68FB" w:rsidRPr="000E27D1">
        <w:rPr>
          <w:rStyle w:val="normaltextrun"/>
          <w:rFonts w:ascii="Calibri" w:hAnsi="Calibri" w:cs="Calibri"/>
          <w:color w:val="000000" w:themeColor="text1"/>
          <w:szCs w:val="22"/>
          <w:highlight w:val="yellow"/>
        </w:rPr>
        <w:t xml:space="preserve"> </w:t>
      </w:r>
      <w:r w:rsidR="00332DCB" w:rsidRPr="000E27D1">
        <w:rPr>
          <w:rStyle w:val="normaltextrun"/>
          <w:rFonts w:ascii="Calibri" w:hAnsi="Calibri" w:cs="Calibri"/>
          <w:color w:val="000000" w:themeColor="text1"/>
          <w:szCs w:val="22"/>
          <w:highlight w:val="yellow"/>
        </w:rPr>
        <w:t xml:space="preserve">for CRC model </w:t>
      </w:r>
      <w:r w:rsidR="00DB68FB" w:rsidRPr="000E27D1">
        <w:rPr>
          <w:rStyle w:val="normaltextrun"/>
          <w:rFonts w:ascii="Calibri" w:hAnsi="Calibri" w:cs="Calibri"/>
          <w:color w:val="000000" w:themeColor="text1"/>
          <w:szCs w:val="22"/>
          <w:highlight w:val="yellow"/>
        </w:rPr>
        <w:t xml:space="preserve">in </w:t>
      </w:r>
      <w:r w:rsidR="00DA4263" w:rsidRPr="000E27D1">
        <w:rPr>
          <w:rStyle w:val="normaltextrun"/>
          <w:rFonts w:ascii="Calibri" w:hAnsi="Calibri" w:cs="Calibri"/>
          <w:color w:val="000000" w:themeColor="text1"/>
          <w:szCs w:val="22"/>
          <w:highlight w:val="yellow"/>
        </w:rPr>
        <w:t xml:space="preserve">complete </w:t>
      </w:r>
      <w:r w:rsidR="00DB68FB" w:rsidRPr="000E27D1">
        <w:rPr>
          <w:rStyle w:val="normaltextrun"/>
          <w:rFonts w:ascii="Calibri" w:hAnsi="Calibri" w:cs="Calibri"/>
          <w:color w:val="000000" w:themeColor="text1"/>
          <w:szCs w:val="22"/>
          <w:highlight w:val="yellow"/>
        </w:rPr>
        <w:t>RPMI media.</w:t>
      </w:r>
      <w:r w:rsidR="00C97609" w:rsidRPr="000E27D1">
        <w:rPr>
          <w:rStyle w:val="normaltextrun"/>
          <w:rFonts w:ascii="Calibri" w:hAnsi="Calibri" w:cs="Calibri"/>
          <w:color w:val="000000" w:themeColor="text1"/>
          <w:szCs w:val="22"/>
          <w:highlight w:val="yellow"/>
        </w:rPr>
        <w:t xml:space="preserve"> </w:t>
      </w:r>
      <w:r w:rsidR="00DB68FB" w:rsidRPr="00371AF2">
        <w:rPr>
          <w:rStyle w:val="normaltextrun"/>
          <w:rFonts w:ascii="Calibri" w:hAnsi="Calibri" w:cs="Calibri"/>
          <w:color w:val="000000" w:themeColor="text1"/>
          <w:szCs w:val="22"/>
          <w:highlight w:val="yellow"/>
        </w:rPr>
        <w:t>Keep cell</w:t>
      </w:r>
      <w:r w:rsidR="005627C7" w:rsidRPr="00371AF2">
        <w:rPr>
          <w:rStyle w:val="normaltextrun"/>
          <w:rFonts w:ascii="Calibri" w:hAnsi="Calibri" w:cs="Calibri"/>
          <w:color w:val="000000" w:themeColor="text1"/>
          <w:szCs w:val="22"/>
          <w:highlight w:val="yellow"/>
        </w:rPr>
        <w:t xml:space="preserve"> suspension</w:t>
      </w:r>
      <w:r w:rsidR="00DB68FB" w:rsidRPr="00371AF2">
        <w:rPr>
          <w:rStyle w:val="normaltextrun"/>
          <w:rFonts w:ascii="Calibri" w:hAnsi="Calibri" w:cs="Calibri"/>
          <w:color w:val="000000" w:themeColor="text1"/>
          <w:szCs w:val="22"/>
          <w:highlight w:val="yellow"/>
        </w:rPr>
        <w:t xml:space="preserve"> on ice until ready for use.</w:t>
      </w:r>
    </w:p>
    <w:p w14:paraId="186D29D0" w14:textId="77777777" w:rsidR="00440772" w:rsidRPr="00371AF2" w:rsidRDefault="00440772" w:rsidP="002B7D0E">
      <w:pPr>
        <w:pStyle w:val="paragraph"/>
        <w:spacing w:before="0" w:beforeAutospacing="0" w:after="0" w:afterAutospacing="0"/>
        <w:jc w:val="both"/>
        <w:textAlignment w:val="baseline"/>
        <w:rPr>
          <w:rStyle w:val="normaltextrun"/>
          <w:rFonts w:ascii="Calibri" w:hAnsi="Calibri" w:cs="Calibri"/>
          <w:color w:val="000000" w:themeColor="text1"/>
          <w:szCs w:val="22"/>
          <w:highlight w:val="yellow"/>
        </w:rPr>
      </w:pPr>
    </w:p>
    <w:p w14:paraId="6024920A" w14:textId="542954E9" w:rsidR="00DB68FB" w:rsidRPr="00AD1B71" w:rsidRDefault="00DB68FB" w:rsidP="00EC2539">
      <w:pPr>
        <w:pStyle w:val="paragraph"/>
        <w:numPr>
          <w:ilvl w:val="0"/>
          <w:numId w:val="22"/>
        </w:numPr>
        <w:spacing w:before="0" w:beforeAutospacing="0" w:after="0" w:afterAutospacing="0"/>
        <w:ind w:left="0" w:firstLine="0"/>
        <w:jc w:val="both"/>
        <w:textAlignment w:val="baseline"/>
        <w:rPr>
          <w:rStyle w:val="normaltextrun"/>
          <w:rFonts w:ascii="Calibri" w:hAnsi="Calibri" w:cs="Calibri"/>
          <w:color w:val="000000" w:themeColor="text1"/>
          <w:szCs w:val="22"/>
          <w:highlight w:val="yellow"/>
        </w:rPr>
      </w:pPr>
      <w:r w:rsidRPr="00AD1B71">
        <w:rPr>
          <w:rStyle w:val="normaltextrun"/>
          <w:rFonts w:ascii="Calibri" w:hAnsi="Calibri" w:cs="Calibri"/>
          <w:b/>
          <w:color w:val="000000" w:themeColor="text1"/>
          <w:szCs w:val="22"/>
          <w:highlight w:val="yellow"/>
        </w:rPr>
        <w:lastRenderedPageBreak/>
        <w:t>UCC mouse model</w:t>
      </w:r>
    </w:p>
    <w:p w14:paraId="6AA7AFA1" w14:textId="77777777" w:rsidR="00400E44" w:rsidRPr="00400E44" w:rsidRDefault="00400E44" w:rsidP="00400E44">
      <w:pPr>
        <w:pStyle w:val="paragraph"/>
        <w:spacing w:before="0" w:beforeAutospacing="0" w:after="0" w:afterAutospacing="0"/>
        <w:jc w:val="both"/>
        <w:textAlignment w:val="baseline"/>
        <w:rPr>
          <w:rStyle w:val="normaltextrun"/>
          <w:rFonts w:ascii="Calibri" w:hAnsi="Calibri" w:cs="Calibri"/>
          <w:color w:val="000000" w:themeColor="text1"/>
          <w:szCs w:val="22"/>
          <w:highlight w:val="yellow"/>
        </w:rPr>
      </w:pPr>
    </w:p>
    <w:p w14:paraId="760370E2" w14:textId="012B0692" w:rsidR="00DB68FB" w:rsidRPr="00AE5193" w:rsidRDefault="00DB68FB" w:rsidP="00EC2539">
      <w:pPr>
        <w:pStyle w:val="paragraph"/>
        <w:numPr>
          <w:ilvl w:val="1"/>
          <w:numId w:val="22"/>
        </w:numPr>
        <w:spacing w:before="0" w:beforeAutospacing="0" w:after="0" w:afterAutospacing="0"/>
        <w:ind w:left="0" w:firstLine="0"/>
        <w:jc w:val="both"/>
        <w:textAlignment w:val="baseline"/>
        <w:rPr>
          <w:rStyle w:val="normaltextrun"/>
          <w:rFonts w:ascii="Calibri" w:hAnsi="Calibri" w:cs="Calibri"/>
          <w:color w:val="000000" w:themeColor="text1"/>
          <w:szCs w:val="22"/>
          <w:highlight w:val="yellow"/>
        </w:rPr>
      </w:pPr>
      <w:r w:rsidRPr="00AE5193">
        <w:rPr>
          <w:rStyle w:val="normaltextrun"/>
          <w:rFonts w:ascii="Calibri" w:hAnsi="Calibri" w:cs="Calibri"/>
          <w:color w:val="000000" w:themeColor="text1"/>
          <w:szCs w:val="22"/>
          <w:highlight w:val="yellow"/>
        </w:rPr>
        <w:t>Preparation of mice for procedure</w:t>
      </w:r>
    </w:p>
    <w:p w14:paraId="3E6F6DB7" w14:textId="77777777" w:rsidR="00AE5193" w:rsidRDefault="00AE5193" w:rsidP="00AE5193">
      <w:pPr>
        <w:pStyle w:val="paragraph"/>
        <w:spacing w:before="0" w:beforeAutospacing="0" w:after="0" w:afterAutospacing="0"/>
        <w:jc w:val="both"/>
        <w:textAlignment w:val="baseline"/>
        <w:rPr>
          <w:rStyle w:val="normaltextrun"/>
          <w:rFonts w:ascii="Calibri" w:hAnsi="Calibri" w:cs="Calibri"/>
          <w:color w:val="000000" w:themeColor="text1"/>
          <w:szCs w:val="22"/>
          <w:highlight w:val="yellow"/>
        </w:rPr>
      </w:pPr>
    </w:p>
    <w:p w14:paraId="1F8FF8F3" w14:textId="256588B6" w:rsidR="003246C1" w:rsidRPr="003E5B1F" w:rsidRDefault="00DB68FB" w:rsidP="00E22322">
      <w:pPr>
        <w:pStyle w:val="paragraph"/>
        <w:numPr>
          <w:ilvl w:val="2"/>
          <w:numId w:val="22"/>
        </w:numPr>
        <w:spacing w:before="0" w:beforeAutospacing="0" w:after="0" w:afterAutospacing="0"/>
        <w:ind w:left="0" w:firstLine="0"/>
        <w:jc w:val="both"/>
        <w:textAlignment w:val="baseline"/>
        <w:rPr>
          <w:rStyle w:val="normaltextrun"/>
          <w:rFonts w:ascii="Calibri" w:hAnsi="Calibri" w:cs="Calibri"/>
          <w:color w:val="000000" w:themeColor="text1"/>
          <w:szCs w:val="22"/>
        </w:rPr>
      </w:pPr>
      <w:r w:rsidRPr="004C27AA">
        <w:rPr>
          <w:rStyle w:val="normaltextrun"/>
          <w:rFonts w:ascii="Calibri" w:hAnsi="Calibri" w:cs="Calibri"/>
          <w:color w:val="000000" w:themeColor="text1"/>
          <w:szCs w:val="22"/>
          <w:highlight w:val="yellow"/>
        </w:rPr>
        <w:t>Obtain six</w:t>
      </w:r>
      <w:r w:rsidR="00BE795F" w:rsidRPr="004C27AA">
        <w:rPr>
          <w:rStyle w:val="normaltextrun"/>
          <w:rFonts w:ascii="Calibri" w:hAnsi="Calibri" w:cs="Calibri"/>
          <w:color w:val="000000" w:themeColor="text1"/>
          <w:szCs w:val="22"/>
          <w:highlight w:val="yellow"/>
        </w:rPr>
        <w:t>-</w:t>
      </w:r>
      <w:r w:rsidR="0099429E" w:rsidRPr="004C27AA">
        <w:rPr>
          <w:rStyle w:val="normaltextrun"/>
          <w:rFonts w:ascii="Calibri" w:hAnsi="Calibri" w:cs="Calibri"/>
          <w:color w:val="000000" w:themeColor="text1"/>
          <w:szCs w:val="22"/>
          <w:highlight w:val="yellow"/>
        </w:rPr>
        <w:t xml:space="preserve"> to eight-</w:t>
      </w:r>
      <w:r w:rsidRPr="004C27AA">
        <w:rPr>
          <w:rStyle w:val="normaltextrun"/>
          <w:rFonts w:ascii="Calibri" w:hAnsi="Calibri" w:cs="Calibri"/>
          <w:color w:val="000000" w:themeColor="text1"/>
          <w:szCs w:val="22"/>
          <w:highlight w:val="yellow"/>
        </w:rPr>
        <w:t>week old female NOD/SCID m</w:t>
      </w:r>
      <w:r w:rsidR="00266D37">
        <w:rPr>
          <w:rStyle w:val="normaltextrun"/>
          <w:rFonts w:ascii="Calibri" w:hAnsi="Calibri" w:cs="Calibri"/>
          <w:color w:val="000000" w:themeColor="text1"/>
          <w:szCs w:val="22"/>
          <w:highlight w:val="yellow"/>
        </w:rPr>
        <w:t>ouse</w:t>
      </w:r>
      <w:r w:rsidR="00A5526C" w:rsidRPr="004C27AA">
        <w:rPr>
          <w:rStyle w:val="normaltextrun"/>
          <w:rFonts w:ascii="Calibri" w:hAnsi="Calibri" w:cs="Calibri"/>
          <w:color w:val="000000" w:themeColor="text1"/>
          <w:szCs w:val="22"/>
          <w:highlight w:val="yellow"/>
        </w:rPr>
        <w:t>.</w:t>
      </w:r>
      <w:r w:rsidR="00332DCB" w:rsidRPr="004C27AA">
        <w:rPr>
          <w:rStyle w:val="normaltextrun"/>
          <w:rFonts w:ascii="Calibri" w:hAnsi="Calibri" w:cs="Calibri"/>
          <w:color w:val="000000" w:themeColor="text1"/>
          <w:szCs w:val="22"/>
          <w:highlight w:val="yellow"/>
        </w:rPr>
        <w:t xml:space="preserve"> </w:t>
      </w:r>
      <w:r w:rsidRPr="00744F2B">
        <w:rPr>
          <w:rStyle w:val="normaltextrun"/>
          <w:rFonts w:ascii="Calibri" w:hAnsi="Calibri" w:cs="Calibri"/>
          <w:color w:val="000000" w:themeColor="text1"/>
          <w:szCs w:val="22"/>
          <w:highlight w:val="yellow"/>
        </w:rPr>
        <w:t xml:space="preserve">Shave the lower backs of </w:t>
      </w:r>
      <w:r w:rsidR="00266D37">
        <w:rPr>
          <w:rStyle w:val="normaltextrun"/>
          <w:rFonts w:ascii="Calibri" w:hAnsi="Calibri" w:cs="Calibri"/>
          <w:color w:val="000000" w:themeColor="text1"/>
          <w:szCs w:val="22"/>
          <w:highlight w:val="yellow"/>
        </w:rPr>
        <w:t xml:space="preserve">the </w:t>
      </w:r>
      <w:r w:rsidRPr="00744F2B">
        <w:rPr>
          <w:rStyle w:val="normaltextrun"/>
          <w:rFonts w:ascii="Calibri" w:hAnsi="Calibri" w:cs="Calibri"/>
          <w:color w:val="000000" w:themeColor="text1"/>
          <w:szCs w:val="22"/>
          <w:highlight w:val="yellow"/>
        </w:rPr>
        <w:t>m</w:t>
      </w:r>
      <w:r w:rsidR="00266D37">
        <w:rPr>
          <w:rStyle w:val="normaltextrun"/>
          <w:rFonts w:ascii="Calibri" w:hAnsi="Calibri" w:cs="Calibri"/>
          <w:color w:val="000000" w:themeColor="text1"/>
          <w:szCs w:val="22"/>
          <w:highlight w:val="yellow"/>
        </w:rPr>
        <w:t>ouse</w:t>
      </w:r>
      <w:r w:rsidRPr="00744F2B">
        <w:rPr>
          <w:rStyle w:val="normaltextrun"/>
          <w:rFonts w:ascii="Calibri" w:hAnsi="Calibri" w:cs="Calibri"/>
          <w:color w:val="000000" w:themeColor="text1"/>
          <w:szCs w:val="22"/>
          <w:highlight w:val="yellow"/>
        </w:rPr>
        <w:t xml:space="preserve"> using hair remov</w:t>
      </w:r>
      <w:r w:rsidR="00B72ACC" w:rsidRPr="00744F2B">
        <w:rPr>
          <w:rStyle w:val="normaltextrun"/>
          <w:rFonts w:ascii="Calibri" w:hAnsi="Calibri" w:cs="Calibri"/>
          <w:color w:val="000000" w:themeColor="text1"/>
          <w:szCs w:val="22"/>
          <w:highlight w:val="yellow"/>
        </w:rPr>
        <w:t>al cream</w:t>
      </w:r>
      <w:r w:rsidRPr="00744F2B">
        <w:rPr>
          <w:rStyle w:val="normaltextrun"/>
          <w:rFonts w:ascii="Calibri" w:hAnsi="Calibri" w:cs="Calibri"/>
          <w:color w:val="000000" w:themeColor="text1"/>
          <w:szCs w:val="22"/>
          <w:highlight w:val="yellow"/>
        </w:rPr>
        <w:t>.</w:t>
      </w:r>
      <w:r w:rsidRPr="003E5B1F">
        <w:rPr>
          <w:rStyle w:val="normaltextrun"/>
          <w:rFonts w:ascii="Calibri" w:hAnsi="Calibri" w:cs="Calibri"/>
          <w:color w:val="000000" w:themeColor="text1"/>
          <w:szCs w:val="22"/>
        </w:rPr>
        <w:t xml:space="preserve"> Anesthetize </w:t>
      </w:r>
      <w:r w:rsidR="004E027C">
        <w:rPr>
          <w:rStyle w:val="normaltextrun"/>
          <w:rFonts w:ascii="Calibri" w:hAnsi="Calibri" w:cs="Calibri"/>
          <w:color w:val="000000" w:themeColor="text1"/>
          <w:szCs w:val="22"/>
        </w:rPr>
        <w:t xml:space="preserve">the </w:t>
      </w:r>
      <w:r w:rsidRPr="003E5B1F">
        <w:rPr>
          <w:rStyle w:val="normaltextrun"/>
          <w:rFonts w:ascii="Calibri" w:hAnsi="Calibri" w:cs="Calibri"/>
          <w:color w:val="000000" w:themeColor="text1"/>
          <w:szCs w:val="22"/>
        </w:rPr>
        <w:t>m</w:t>
      </w:r>
      <w:r w:rsidR="00B858C9">
        <w:rPr>
          <w:rStyle w:val="normaltextrun"/>
          <w:rFonts w:ascii="Calibri" w:hAnsi="Calibri" w:cs="Calibri"/>
          <w:color w:val="000000" w:themeColor="text1"/>
          <w:szCs w:val="22"/>
        </w:rPr>
        <w:t>ouse</w:t>
      </w:r>
      <w:r w:rsidRPr="003E5B1F">
        <w:rPr>
          <w:rStyle w:val="normaltextrun"/>
          <w:rFonts w:ascii="Calibri" w:hAnsi="Calibri" w:cs="Calibri"/>
          <w:color w:val="000000" w:themeColor="text1"/>
          <w:szCs w:val="22"/>
        </w:rPr>
        <w:t xml:space="preserve"> in</w:t>
      </w:r>
      <w:r w:rsidR="005D5B52" w:rsidRPr="003E5B1F">
        <w:rPr>
          <w:rStyle w:val="normaltextrun"/>
          <w:rFonts w:ascii="Calibri" w:hAnsi="Calibri" w:cs="Calibri"/>
          <w:color w:val="000000" w:themeColor="text1"/>
          <w:szCs w:val="22"/>
        </w:rPr>
        <w:t xml:space="preserve"> an</w:t>
      </w:r>
      <w:r w:rsidRPr="003E5B1F">
        <w:rPr>
          <w:rStyle w:val="normaltextrun"/>
          <w:rFonts w:ascii="Calibri" w:hAnsi="Calibri" w:cs="Calibri"/>
          <w:color w:val="000000" w:themeColor="text1"/>
          <w:szCs w:val="22"/>
        </w:rPr>
        <w:t xml:space="preserve"> </w:t>
      </w:r>
      <w:r w:rsidR="00332DCB" w:rsidRPr="003E5B1F">
        <w:rPr>
          <w:rStyle w:val="normaltextrun"/>
          <w:rFonts w:ascii="Calibri" w:hAnsi="Calibri" w:cs="Calibri"/>
          <w:color w:val="000000" w:themeColor="text1"/>
          <w:szCs w:val="22"/>
        </w:rPr>
        <w:t xml:space="preserve">induction </w:t>
      </w:r>
      <w:r w:rsidRPr="003E5B1F">
        <w:rPr>
          <w:rStyle w:val="normaltextrun"/>
          <w:rFonts w:ascii="Calibri" w:hAnsi="Calibri" w:cs="Calibri"/>
          <w:color w:val="000000" w:themeColor="text1"/>
          <w:szCs w:val="22"/>
        </w:rPr>
        <w:t>chamber with isoflurane (2.5% in 100% oxygen, 1</w:t>
      </w:r>
      <w:r w:rsidR="00332DCB" w:rsidRPr="003E5B1F">
        <w:rPr>
          <w:rStyle w:val="normaltextrun"/>
          <w:rFonts w:ascii="Calibri" w:hAnsi="Calibri" w:cs="Calibri"/>
          <w:color w:val="000000" w:themeColor="text1"/>
          <w:szCs w:val="22"/>
        </w:rPr>
        <w:t xml:space="preserve"> </w:t>
      </w:r>
      <w:r w:rsidRPr="003E5B1F">
        <w:rPr>
          <w:rStyle w:val="normaltextrun"/>
          <w:rFonts w:ascii="Calibri" w:hAnsi="Calibri" w:cs="Calibri"/>
          <w:color w:val="000000" w:themeColor="text1"/>
          <w:szCs w:val="22"/>
        </w:rPr>
        <w:t>L/min).</w:t>
      </w:r>
    </w:p>
    <w:p w14:paraId="410EA934" w14:textId="2B9C204D" w:rsidR="00DB68FB" w:rsidRPr="003E5B1F" w:rsidRDefault="00DB68FB" w:rsidP="003246C1">
      <w:pPr>
        <w:pStyle w:val="paragraph"/>
        <w:spacing w:before="0" w:beforeAutospacing="0" w:after="0" w:afterAutospacing="0"/>
        <w:jc w:val="both"/>
        <w:textAlignment w:val="baseline"/>
        <w:rPr>
          <w:rStyle w:val="normaltextrun"/>
          <w:rFonts w:ascii="Calibri" w:hAnsi="Calibri" w:cs="Calibri"/>
          <w:color w:val="000000" w:themeColor="text1"/>
          <w:szCs w:val="22"/>
        </w:rPr>
      </w:pPr>
      <w:r w:rsidRPr="003E5B1F">
        <w:rPr>
          <w:rStyle w:val="normaltextrun"/>
          <w:rFonts w:ascii="Calibri" w:hAnsi="Calibri" w:cs="Calibri"/>
          <w:color w:val="000000" w:themeColor="text1"/>
          <w:szCs w:val="22"/>
        </w:rPr>
        <w:t xml:space="preserve"> </w:t>
      </w:r>
    </w:p>
    <w:p w14:paraId="1398DCDB" w14:textId="77777777" w:rsidR="007D2E04" w:rsidRPr="007A24CA" w:rsidRDefault="00DB68FB" w:rsidP="00EC2539">
      <w:pPr>
        <w:pStyle w:val="paragraph"/>
        <w:numPr>
          <w:ilvl w:val="2"/>
          <w:numId w:val="22"/>
        </w:numPr>
        <w:spacing w:before="0" w:beforeAutospacing="0" w:after="0" w:afterAutospacing="0"/>
        <w:ind w:left="0" w:firstLine="0"/>
        <w:jc w:val="both"/>
        <w:textAlignment w:val="baseline"/>
        <w:rPr>
          <w:rStyle w:val="normaltextrun"/>
          <w:rFonts w:ascii="Calibri" w:hAnsi="Calibri" w:cs="Calibri"/>
          <w:color w:val="000000" w:themeColor="text1"/>
          <w:szCs w:val="22"/>
          <w:highlight w:val="yellow"/>
        </w:rPr>
      </w:pPr>
      <w:r w:rsidRPr="007A24CA">
        <w:rPr>
          <w:rStyle w:val="normaltextrun"/>
          <w:rFonts w:ascii="Calibri" w:hAnsi="Calibri" w:cs="Calibri"/>
          <w:color w:val="000000" w:themeColor="text1"/>
          <w:szCs w:val="22"/>
          <w:highlight w:val="yellow"/>
        </w:rPr>
        <w:t xml:space="preserve">Once sedated, place </w:t>
      </w:r>
      <w:r w:rsidR="00A5526C" w:rsidRPr="007A24CA">
        <w:rPr>
          <w:rStyle w:val="normaltextrun"/>
          <w:rFonts w:ascii="Calibri" w:hAnsi="Calibri" w:cs="Calibri"/>
          <w:color w:val="000000" w:themeColor="text1"/>
          <w:szCs w:val="22"/>
          <w:highlight w:val="yellow"/>
        </w:rPr>
        <w:t xml:space="preserve">mouse </w:t>
      </w:r>
      <w:r w:rsidRPr="007A24CA">
        <w:rPr>
          <w:rStyle w:val="normaltextrun"/>
          <w:rFonts w:ascii="Calibri" w:hAnsi="Calibri" w:cs="Calibri"/>
          <w:color w:val="000000" w:themeColor="text1"/>
          <w:szCs w:val="22"/>
          <w:highlight w:val="yellow"/>
        </w:rPr>
        <w:t xml:space="preserve">in supine position with its </w:t>
      </w:r>
      <w:r w:rsidR="006B6BAD" w:rsidRPr="007A24CA">
        <w:rPr>
          <w:rStyle w:val="normaltextrun"/>
          <w:rFonts w:ascii="Calibri" w:hAnsi="Calibri" w:cs="Calibri"/>
          <w:color w:val="000000" w:themeColor="text1"/>
          <w:szCs w:val="22"/>
          <w:highlight w:val="yellow"/>
        </w:rPr>
        <w:t>snout</w:t>
      </w:r>
      <w:r w:rsidR="005627C7" w:rsidRPr="007A24CA">
        <w:rPr>
          <w:rStyle w:val="normaltextrun"/>
          <w:rFonts w:ascii="Calibri" w:hAnsi="Calibri" w:cs="Calibri"/>
          <w:color w:val="000000" w:themeColor="text1"/>
          <w:szCs w:val="22"/>
          <w:highlight w:val="yellow"/>
        </w:rPr>
        <w:t xml:space="preserve"> in an isoflurane nose cone and </w:t>
      </w:r>
      <w:r w:rsidRPr="007A24CA">
        <w:rPr>
          <w:rStyle w:val="normaltextrun"/>
          <w:rFonts w:ascii="Calibri" w:hAnsi="Calibri" w:cs="Calibri"/>
          <w:color w:val="000000" w:themeColor="text1"/>
          <w:szCs w:val="22"/>
          <w:highlight w:val="yellow"/>
        </w:rPr>
        <w:t xml:space="preserve">bare back firmly grounded </w:t>
      </w:r>
      <w:r w:rsidR="00A5526C" w:rsidRPr="007A24CA">
        <w:rPr>
          <w:rStyle w:val="normaltextrun"/>
          <w:rFonts w:ascii="Calibri" w:hAnsi="Calibri" w:cs="Calibri"/>
          <w:color w:val="000000" w:themeColor="text1"/>
          <w:szCs w:val="22"/>
          <w:highlight w:val="yellow"/>
        </w:rPr>
        <w:t xml:space="preserve">on </w:t>
      </w:r>
      <w:r w:rsidRPr="007A24CA">
        <w:rPr>
          <w:rStyle w:val="normaltextrun"/>
          <w:rFonts w:ascii="Calibri" w:hAnsi="Calibri" w:cs="Calibri"/>
          <w:color w:val="000000" w:themeColor="text1"/>
          <w:szCs w:val="22"/>
          <w:highlight w:val="yellow"/>
        </w:rPr>
        <w:t xml:space="preserve">a dispersive electrode. </w:t>
      </w:r>
    </w:p>
    <w:p w14:paraId="38B20B4F" w14:textId="77777777" w:rsidR="007D2E04" w:rsidRDefault="007D2E04" w:rsidP="007D2E04">
      <w:pPr>
        <w:pStyle w:val="paragraph"/>
        <w:spacing w:before="0" w:beforeAutospacing="0" w:after="0" w:afterAutospacing="0"/>
        <w:jc w:val="both"/>
        <w:textAlignment w:val="baseline"/>
        <w:rPr>
          <w:rStyle w:val="normaltextrun"/>
          <w:rFonts w:ascii="Calibri" w:hAnsi="Calibri" w:cs="Calibri"/>
          <w:caps/>
          <w:color w:val="000000" w:themeColor="text1"/>
          <w:szCs w:val="22"/>
          <w:highlight w:val="yellow"/>
        </w:rPr>
      </w:pPr>
    </w:p>
    <w:p w14:paraId="6A7E144B" w14:textId="228E7CB3" w:rsidR="00DB68FB" w:rsidRDefault="009D73D5" w:rsidP="007D2E04">
      <w:pPr>
        <w:pStyle w:val="paragraph"/>
        <w:spacing w:before="0" w:beforeAutospacing="0" w:after="0" w:afterAutospacing="0"/>
        <w:jc w:val="both"/>
        <w:textAlignment w:val="baseline"/>
        <w:rPr>
          <w:rStyle w:val="normaltextrun"/>
          <w:rFonts w:ascii="Calibri" w:hAnsi="Calibri" w:cs="Calibri"/>
          <w:color w:val="000000" w:themeColor="text1"/>
          <w:szCs w:val="22"/>
        </w:rPr>
      </w:pPr>
      <w:r w:rsidRPr="00D25210">
        <w:rPr>
          <w:rStyle w:val="normaltextrun"/>
          <w:rFonts w:ascii="Calibri" w:hAnsi="Calibri" w:cs="Calibri"/>
          <w:caps/>
          <w:color w:val="000000" w:themeColor="text1"/>
          <w:szCs w:val="22"/>
        </w:rPr>
        <w:t>NOTE:</w:t>
      </w:r>
      <w:r w:rsidR="002B36AE" w:rsidRPr="00D25210">
        <w:rPr>
          <w:rStyle w:val="normaltextrun"/>
          <w:rFonts w:ascii="Calibri" w:hAnsi="Calibri" w:cs="Calibri"/>
          <w:color w:val="000000" w:themeColor="text1"/>
          <w:szCs w:val="22"/>
        </w:rPr>
        <w:t xml:space="preserve"> </w:t>
      </w:r>
      <w:r w:rsidR="003246C1" w:rsidRPr="00D25210">
        <w:rPr>
          <w:rStyle w:val="normaltextrun"/>
          <w:rFonts w:ascii="Calibri" w:hAnsi="Calibri" w:cs="Calibri"/>
          <w:color w:val="000000" w:themeColor="text1"/>
          <w:szCs w:val="22"/>
        </w:rPr>
        <w:t>M</w:t>
      </w:r>
      <w:r w:rsidR="002B36AE" w:rsidRPr="00D25210">
        <w:rPr>
          <w:rStyle w:val="normaltextrun"/>
          <w:rFonts w:ascii="Calibri" w:hAnsi="Calibri" w:cs="Calibri"/>
          <w:color w:val="000000" w:themeColor="text1"/>
          <w:szCs w:val="22"/>
        </w:rPr>
        <w:t>ouse is complete</w:t>
      </w:r>
      <w:r w:rsidR="00CF5EBF">
        <w:rPr>
          <w:rStyle w:val="normaltextrun"/>
          <w:rFonts w:ascii="Calibri" w:hAnsi="Calibri" w:cs="Calibri"/>
          <w:color w:val="000000" w:themeColor="text1"/>
          <w:szCs w:val="22"/>
        </w:rPr>
        <w:t xml:space="preserve">ly </w:t>
      </w:r>
      <w:r w:rsidR="002B36AE" w:rsidRPr="00D25210">
        <w:rPr>
          <w:rStyle w:val="normaltextrun"/>
          <w:rFonts w:ascii="Calibri" w:hAnsi="Calibri" w:cs="Calibri"/>
          <w:color w:val="000000" w:themeColor="text1"/>
          <w:szCs w:val="22"/>
        </w:rPr>
        <w:t>sedated if unresponsive to toe pinch.</w:t>
      </w:r>
    </w:p>
    <w:p w14:paraId="359884A9" w14:textId="77777777" w:rsidR="00D25210" w:rsidRPr="00D25210" w:rsidRDefault="00D25210" w:rsidP="007D2E04">
      <w:pPr>
        <w:pStyle w:val="paragraph"/>
        <w:spacing w:before="0" w:beforeAutospacing="0" w:after="0" w:afterAutospacing="0"/>
        <w:jc w:val="both"/>
        <w:textAlignment w:val="baseline"/>
        <w:rPr>
          <w:rStyle w:val="normaltextrun"/>
          <w:rFonts w:ascii="Calibri" w:hAnsi="Calibri" w:cs="Calibri"/>
          <w:color w:val="000000" w:themeColor="text1"/>
          <w:szCs w:val="22"/>
        </w:rPr>
      </w:pPr>
    </w:p>
    <w:p w14:paraId="670A400F" w14:textId="1D5AAA8F" w:rsidR="00A971C3" w:rsidRPr="00EC0262" w:rsidRDefault="00DB68FB" w:rsidP="00E71FA1">
      <w:pPr>
        <w:pStyle w:val="paragraph"/>
        <w:numPr>
          <w:ilvl w:val="1"/>
          <w:numId w:val="22"/>
        </w:numPr>
        <w:spacing w:before="0" w:beforeAutospacing="0" w:after="0" w:afterAutospacing="0"/>
        <w:ind w:left="0" w:firstLine="0"/>
        <w:jc w:val="both"/>
        <w:textAlignment w:val="baseline"/>
        <w:rPr>
          <w:rStyle w:val="normaltextrun"/>
          <w:rFonts w:ascii="Calibri" w:hAnsi="Calibri" w:cs="Calibri"/>
          <w:color w:val="000000" w:themeColor="text1"/>
          <w:szCs w:val="22"/>
          <w:highlight w:val="yellow"/>
        </w:rPr>
      </w:pPr>
      <w:r w:rsidRPr="00D25210">
        <w:rPr>
          <w:rStyle w:val="normaltextrun"/>
          <w:rFonts w:ascii="Calibri" w:hAnsi="Calibri" w:cs="Calibri"/>
          <w:color w:val="000000" w:themeColor="text1"/>
          <w:szCs w:val="22"/>
          <w:highlight w:val="yellow"/>
        </w:rPr>
        <w:t xml:space="preserve">Instill </w:t>
      </w:r>
      <w:r w:rsidR="00FA5E1A">
        <w:rPr>
          <w:rStyle w:val="normaltextrun"/>
          <w:rFonts w:ascii="Calibri" w:hAnsi="Calibri" w:cs="Calibri"/>
          <w:color w:val="000000" w:themeColor="text1"/>
          <w:szCs w:val="22"/>
          <w:highlight w:val="yellow"/>
        </w:rPr>
        <w:t xml:space="preserve">UCC </w:t>
      </w:r>
      <w:r w:rsidRPr="00D25210">
        <w:rPr>
          <w:rStyle w:val="normaltextrun"/>
          <w:rFonts w:ascii="Calibri" w:hAnsi="Calibri" w:cs="Calibri"/>
          <w:color w:val="000000" w:themeColor="text1"/>
          <w:szCs w:val="22"/>
          <w:highlight w:val="yellow"/>
        </w:rPr>
        <w:t>cells</w:t>
      </w:r>
      <w:r w:rsidR="002F72DB">
        <w:rPr>
          <w:rStyle w:val="normaltextrun"/>
          <w:rFonts w:ascii="Calibri" w:hAnsi="Calibri" w:cs="Calibri"/>
          <w:color w:val="000000" w:themeColor="text1"/>
          <w:szCs w:val="22"/>
          <w:highlight w:val="yellow"/>
        </w:rPr>
        <w:t xml:space="preserve"> </w:t>
      </w:r>
      <w:r w:rsidR="00CF5EBF">
        <w:rPr>
          <w:rStyle w:val="normaltextrun"/>
          <w:rFonts w:ascii="Calibri" w:hAnsi="Calibri" w:cs="Calibri"/>
          <w:color w:val="000000" w:themeColor="text1"/>
          <w:szCs w:val="22"/>
          <w:highlight w:val="yellow"/>
        </w:rPr>
        <w:t>prepared</w:t>
      </w:r>
      <w:r w:rsidR="002F72DB">
        <w:rPr>
          <w:rStyle w:val="normaltextrun"/>
          <w:rFonts w:ascii="Calibri" w:hAnsi="Calibri" w:cs="Calibri"/>
          <w:color w:val="000000" w:themeColor="text1"/>
          <w:szCs w:val="22"/>
          <w:highlight w:val="yellow"/>
        </w:rPr>
        <w:t xml:space="preserve"> in step 6.9</w:t>
      </w:r>
      <w:r w:rsidRPr="00D25210">
        <w:rPr>
          <w:rStyle w:val="normaltextrun"/>
          <w:rFonts w:ascii="Calibri" w:hAnsi="Calibri" w:cs="Calibri"/>
          <w:color w:val="000000" w:themeColor="text1"/>
          <w:szCs w:val="22"/>
          <w:highlight w:val="yellow"/>
        </w:rPr>
        <w:t xml:space="preserve"> to bladder using </w:t>
      </w:r>
      <w:r w:rsidR="00893059">
        <w:rPr>
          <w:rStyle w:val="normaltextrun"/>
          <w:rFonts w:ascii="Calibri" w:hAnsi="Calibri" w:cs="Calibri"/>
          <w:color w:val="000000" w:themeColor="text1"/>
          <w:szCs w:val="22"/>
          <w:highlight w:val="yellow"/>
        </w:rPr>
        <w:t xml:space="preserve">an </w:t>
      </w:r>
      <w:proofErr w:type="spellStart"/>
      <w:r w:rsidRPr="00D25210">
        <w:rPr>
          <w:rStyle w:val="normaltextrun"/>
          <w:rFonts w:ascii="Calibri" w:hAnsi="Calibri" w:cs="Calibri"/>
          <w:color w:val="000000" w:themeColor="text1"/>
          <w:szCs w:val="22"/>
          <w:highlight w:val="yellow"/>
        </w:rPr>
        <w:t>angiocatheter</w:t>
      </w:r>
      <w:proofErr w:type="spellEnd"/>
      <w:r w:rsidR="00D1368B" w:rsidRPr="00D25210">
        <w:rPr>
          <w:rStyle w:val="normaltextrun"/>
          <w:rFonts w:ascii="Calibri" w:hAnsi="Calibri" w:cs="Calibri"/>
          <w:color w:val="000000" w:themeColor="text1"/>
          <w:szCs w:val="22"/>
          <w:highlight w:val="yellow"/>
        </w:rPr>
        <w:t xml:space="preserve"> (</w:t>
      </w:r>
      <w:r w:rsidR="00D1368B" w:rsidRPr="003076CE">
        <w:rPr>
          <w:rStyle w:val="normaltextrun"/>
          <w:rFonts w:ascii="Calibri" w:hAnsi="Calibri" w:cs="Calibri"/>
          <w:b/>
          <w:color w:val="000000" w:themeColor="text1"/>
          <w:szCs w:val="22"/>
          <w:highlight w:val="yellow"/>
        </w:rPr>
        <w:t>Figure 1</w:t>
      </w:r>
      <w:proofErr w:type="gramStart"/>
      <w:r w:rsidR="00D1368B" w:rsidRPr="003076CE">
        <w:rPr>
          <w:rStyle w:val="normaltextrun"/>
          <w:rFonts w:ascii="Calibri" w:hAnsi="Calibri" w:cs="Calibri"/>
          <w:b/>
          <w:color w:val="000000" w:themeColor="text1"/>
          <w:szCs w:val="22"/>
          <w:highlight w:val="yellow"/>
        </w:rPr>
        <w:t>Aa</w:t>
      </w:r>
      <w:r w:rsidR="009D6308">
        <w:rPr>
          <w:rStyle w:val="normaltextrun"/>
          <w:rFonts w:ascii="Calibri" w:hAnsi="Calibri" w:cs="Calibri"/>
          <w:b/>
          <w:color w:val="000000" w:themeColor="text1"/>
          <w:szCs w:val="22"/>
          <w:highlight w:val="yellow"/>
        </w:rPr>
        <w:t>,</w:t>
      </w:r>
      <w:r w:rsidR="00D1368B" w:rsidRPr="003076CE">
        <w:rPr>
          <w:rStyle w:val="normaltextrun"/>
          <w:rFonts w:ascii="Calibri" w:hAnsi="Calibri" w:cs="Calibri"/>
          <w:b/>
          <w:color w:val="000000" w:themeColor="text1"/>
          <w:szCs w:val="22"/>
          <w:highlight w:val="yellow"/>
        </w:rPr>
        <w:t>Ab</w:t>
      </w:r>
      <w:proofErr w:type="gramEnd"/>
      <w:r w:rsidR="00D1368B" w:rsidRPr="00D25210">
        <w:rPr>
          <w:rStyle w:val="normaltextrun"/>
          <w:rFonts w:ascii="Calibri" w:hAnsi="Calibri" w:cs="Calibri"/>
          <w:color w:val="000000" w:themeColor="text1"/>
          <w:szCs w:val="22"/>
          <w:highlight w:val="yellow"/>
        </w:rPr>
        <w:t>)</w:t>
      </w:r>
      <w:r w:rsidR="003076CE">
        <w:rPr>
          <w:rStyle w:val="normaltextrun"/>
          <w:rFonts w:ascii="Calibri" w:hAnsi="Calibri" w:cs="Calibri"/>
          <w:color w:val="000000" w:themeColor="text1"/>
          <w:szCs w:val="22"/>
          <w:highlight w:val="yellow"/>
        </w:rPr>
        <w:t>.</w:t>
      </w:r>
    </w:p>
    <w:p w14:paraId="4D16C828" w14:textId="77777777" w:rsidR="00891178" w:rsidRPr="00891178" w:rsidRDefault="00891178" w:rsidP="00891178">
      <w:pPr>
        <w:pStyle w:val="paragraph"/>
        <w:spacing w:before="0" w:beforeAutospacing="0" w:after="0" w:afterAutospacing="0"/>
        <w:jc w:val="both"/>
        <w:textAlignment w:val="baseline"/>
        <w:rPr>
          <w:rStyle w:val="normaltextrun"/>
          <w:rFonts w:ascii="Calibri" w:hAnsi="Calibri" w:cs="Calibri"/>
          <w:b/>
          <w:color w:val="000000" w:themeColor="text1"/>
          <w:szCs w:val="22"/>
          <w:highlight w:val="yellow"/>
        </w:rPr>
      </w:pPr>
    </w:p>
    <w:p w14:paraId="1CDB3583" w14:textId="2A906D19" w:rsidR="00C007E1" w:rsidRPr="00C007E1" w:rsidRDefault="00E71FA1" w:rsidP="00EC2539">
      <w:pPr>
        <w:pStyle w:val="paragraph"/>
        <w:numPr>
          <w:ilvl w:val="2"/>
          <w:numId w:val="22"/>
        </w:numPr>
        <w:spacing w:before="0" w:beforeAutospacing="0" w:after="0" w:afterAutospacing="0"/>
        <w:ind w:left="0" w:firstLine="0"/>
        <w:jc w:val="both"/>
        <w:textAlignment w:val="baseline"/>
        <w:rPr>
          <w:rStyle w:val="normaltextrun"/>
          <w:rFonts w:ascii="Calibri" w:hAnsi="Calibri" w:cs="Calibri"/>
          <w:b/>
          <w:color w:val="000000" w:themeColor="text1"/>
          <w:szCs w:val="22"/>
          <w:highlight w:val="yellow"/>
        </w:rPr>
      </w:pPr>
      <w:r w:rsidRPr="00E71FA1">
        <w:rPr>
          <w:rStyle w:val="normaltextrun"/>
          <w:rFonts w:ascii="Calibri" w:hAnsi="Calibri" w:cs="Calibri"/>
          <w:color w:val="000000" w:themeColor="text1"/>
          <w:szCs w:val="22"/>
          <w:highlight w:val="yellow"/>
        </w:rPr>
        <w:t xml:space="preserve">Set up a monopolar electrocautery machine and set to a power of 4 </w:t>
      </w:r>
      <w:r w:rsidR="005D2C6A">
        <w:rPr>
          <w:rStyle w:val="normaltextrun"/>
          <w:rFonts w:ascii="Calibri" w:hAnsi="Calibri" w:cs="Calibri"/>
          <w:color w:val="000000" w:themeColor="text1"/>
          <w:szCs w:val="22"/>
          <w:highlight w:val="yellow"/>
        </w:rPr>
        <w:t>W</w:t>
      </w:r>
      <w:r w:rsidRPr="00E71FA1">
        <w:rPr>
          <w:rStyle w:val="normaltextrun"/>
          <w:rFonts w:ascii="Calibri" w:hAnsi="Calibri" w:cs="Calibri"/>
          <w:color w:val="000000" w:themeColor="text1"/>
          <w:szCs w:val="22"/>
          <w:highlight w:val="yellow"/>
        </w:rPr>
        <w:t xml:space="preserve">. </w:t>
      </w:r>
      <w:r w:rsidR="00A971C3">
        <w:rPr>
          <w:rStyle w:val="normaltextrun"/>
          <w:rFonts w:ascii="Calibri" w:hAnsi="Calibri" w:cs="Calibri"/>
          <w:color w:val="000000" w:themeColor="text1"/>
          <w:szCs w:val="22"/>
          <w:highlight w:val="yellow"/>
        </w:rPr>
        <w:t>L</w:t>
      </w:r>
      <w:r w:rsidR="00DB68FB" w:rsidRPr="00AD1B71">
        <w:rPr>
          <w:rStyle w:val="normaltextrun"/>
          <w:rFonts w:ascii="Calibri" w:hAnsi="Calibri" w:cs="Calibri"/>
          <w:color w:val="000000" w:themeColor="text1"/>
          <w:szCs w:val="22"/>
          <w:highlight w:val="yellow"/>
        </w:rPr>
        <w:t>ubricat</w:t>
      </w:r>
      <w:r w:rsidR="00A971C3">
        <w:rPr>
          <w:rStyle w:val="normaltextrun"/>
          <w:rFonts w:ascii="Calibri" w:hAnsi="Calibri" w:cs="Calibri"/>
          <w:color w:val="000000" w:themeColor="text1"/>
          <w:szCs w:val="22"/>
          <w:highlight w:val="yellow"/>
        </w:rPr>
        <w:t>e</w:t>
      </w:r>
      <w:r w:rsidR="00DB68FB" w:rsidRPr="00AD1B71">
        <w:rPr>
          <w:rStyle w:val="normaltextrun"/>
          <w:rFonts w:ascii="Calibri" w:hAnsi="Calibri" w:cs="Calibri"/>
          <w:color w:val="000000" w:themeColor="text1"/>
          <w:szCs w:val="22"/>
          <w:highlight w:val="yellow"/>
        </w:rPr>
        <w:t xml:space="preserve"> </w:t>
      </w:r>
      <w:r w:rsidR="00AB78DF" w:rsidRPr="00AD1B71">
        <w:rPr>
          <w:rStyle w:val="normaltextrun"/>
          <w:rFonts w:ascii="Calibri" w:hAnsi="Calibri" w:cs="Calibri"/>
          <w:color w:val="000000" w:themeColor="text1"/>
          <w:szCs w:val="22"/>
          <w:highlight w:val="yellow"/>
        </w:rPr>
        <w:t xml:space="preserve">a </w:t>
      </w:r>
      <w:r w:rsidR="00DB68FB" w:rsidRPr="00AD1B71">
        <w:rPr>
          <w:rStyle w:val="normaltextrun"/>
          <w:rFonts w:ascii="Calibri" w:hAnsi="Calibri" w:cs="Calibri"/>
          <w:color w:val="000000" w:themeColor="text1"/>
          <w:szCs w:val="22"/>
          <w:highlight w:val="yellow"/>
        </w:rPr>
        <w:t>24</w:t>
      </w:r>
      <w:r w:rsidR="00FE0678">
        <w:rPr>
          <w:rStyle w:val="normaltextrun"/>
          <w:rFonts w:ascii="Calibri" w:hAnsi="Calibri" w:cs="Calibri"/>
          <w:color w:val="000000" w:themeColor="text1"/>
          <w:szCs w:val="22"/>
          <w:highlight w:val="yellow"/>
        </w:rPr>
        <w:t xml:space="preserve"> </w:t>
      </w:r>
      <w:r w:rsidR="00891178">
        <w:rPr>
          <w:rStyle w:val="normaltextrun"/>
          <w:rFonts w:ascii="Calibri" w:hAnsi="Calibri" w:cs="Calibri"/>
          <w:color w:val="000000" w:themeColor="text1"/>
          <w:szCs w:val="22"/>
          <w:highlight w:val="yellow"/>
        </w:rPr>
        <w:t>G</w:t>
      </w:r>
      <w:r w:rsidR="00DB68FB" w:rsidRPr="00AD1B71">
        <w:rPr>
          <w:rStyle w:val="normaltextrun"/>
          <w:rFonts w:ascii="Calibri" w:hAnsi="Calibri" w:cs="Calibri"/>
          <w:color w:val="000000" w:themeColor="text1"/>
          <w:szCs w:val="22"/>
          <w:highlight w:val="yellow"/>
        </w:rPr>
        <w:t xml:space="preserve"> </w:t>
      </w:r>
      <w:proofErr w:type="spellStart"/>
      <w:r w:rsidR="00DB68FB" w:rsidRPr="00AD1B71">
        <w:rPr>
          <w:rStyle w:val="normaltextrun"/>
          <w:rFonts w:ascii="Calibri" w:hAnsi="Calibri" w:cs="Calibri"/>
          <w:color w:val="000000" w:themeColor="text1"/>
          <w:szCs w:val="22"/>
          <w:highlight w:val="yellow"/>
        </w:rPr>
        <w:t>angiocatheter</w:t>
      </w:r>
      <w:proofErr w:type="spellEnd"/>
      <w:r w:rsidR="00A971C3">
        <w:rPr>
          <w:rStyle w:val="normaltextrun"/>
          <w:rFonts w:ascii="Calibri" w:hAnsi="Calibri" w:cs="Calibri"/>
          <w:color w:val="000000" w:themeColor="text1"/>
          <w:szCs w:val="22"/>
          <w:highlight w:val="yellow"/>
        </w:rPr>
        <w:t xml:space="preserve"> with lubricating jelly</w:t>
      </w:r>
      <w:r w:rsidR="00DB68FB" w:rsidRPr="00AD1B71">
        <w:rPr>
          <w:rStyle w:val="normaltextrun"/>
          <w:rFonts w:ascii="Calibri" w:hAnsi="Calibri" w:cs="Calibri"/>
          <w:color w:val="000000" w:themeColor="text1"/>
          <w:szCs w:val="22"/>
          <w:highlight w:val="yellow"/>
        </w:rPr>
        <w:t xml:space="preserve"> </w:t>
      </w:r>
      <w:r w:rsidR="00A971C3">
        <w:rPr>
          <w:rStyle w:val="normaltextrun"/>
          <w:rFonts w:ascii="Calibri" w:hAnsi="Calibri" w:cs="Calibri"/>
          <w:color w:val="000000" w:themeColor="text1"/>
          <w:szCs w:val="22"/>
          <w:highlight w:val="yellow"/>
        </w:rPr>
        <w:t xml:space="preserve">and insert </w:t>
      </w:r>
      <w:r w:rsidR="00DB68FB" w:rsidRPr="00AD1B71">
        <w:rPr>
          <w:rStyle w:val="normaltextrun"/>
          <w:rFonts w:ascii="Calibri" w:hAnsi="Calibri" w:cs="Calibri"/>
          <w:color w:val="000000" w:themeColor="text1"/>
          <w:szCs w:val="22"/>
          <w:highlight w:val="yellow"/>
        </w:rPr>
        <w:t>through urethra of</w:t>
      </w:r>
      <w:r w:rsidR="004C22F9">
        <w:rPr>
          <w:rStyle w:val="normaltextrun"/>
          <w:rFonts w:ascii="Calibri" w:hAnsi="Calibri" w:cs="Calibri"/>
          <w:color w:val="000000" w:themeColor="text1"/>
          <w:szCs w:val="22"/>
          <w:highlight w:val="yellow"/>
        </w:rPr>
        <w:t xml:space="preserve"> the</w:t>
      </w:r>
      <w:r w:rsidR="00DB68FB" w:rsidRPr="00AD1B71">
        <w:rPr>
          <w:rStyle w:val="normaltextrun"/>
          <w:rFonts w:ascii="Calibri" w:hAnsi="Calibri" w:cs="Calibri"/>
          <w:color w:val="000000" w:themeColor="text1"/>
          <w:szCs w:val="22"/>
          <w:highlight w:val="yellow"/>
        </w:rPr>
        <w:t xml:space="preserve"> female mouse. </w:t>
      </w:r>
    </w:p>
    <w:p w14:paraId="572D9088" w14:textId="77777777" w:rsidR="00C007E1" w:rsidRDefault="00C007E1" w:rsidP="00C007E1">
      <w:pPr>
        <w:pStyle w:val="paragraph"/>
        <w:spacing w:before="0" w:beforeAutospacing="0" w:after="0" w:afterAutospacing="0"/>
        <w:jc w:val="both"/>
        <w:textAlignment w:val="baseline"/>
        <w:rPr>
          <w:rStyle w:val="normaltextrun"/>
          <w:rFonts w:ascii="Calibri" w:hAnsi="Calibri" w:cs="Calibri"/>
          <w:caps/>
          <w:color w:val="000000" w:themeColor="text1"/>
          <w:szCs w:val="22"/>
          <w:highlight w:val="yellow"/>
        </w:rPr>
      </w:pPr>
    </w:p>
    <w:p w14:paraId="261A18ED" w14:textId="26A6E11B" w:rsidR="00C007E1" w:rsidRDefault="009D73D5" w:rsidP="00C007E1">
      <w:pPr>
        <w:pStyle w:val="paragraph"/>
        <w:spacing w:before="0" w:beforeAutospacing="0" w:after="0" w:afterAutospacing="0"/>
        <w:jc w:val="both"/>
        <w:textAlignment w:val="baseline"/>
        <w:rPr>
          <w:rStyle w:val="normaltextrun"/>
          <w:rFonts w:ascii="Calibri" w:hAnsi="Calibri" w:cs="Calibri"/>
          <w:color w:val="000000" w:themeColor="text1"/>
          <w:szCs w:val="22"/>
          <w:highlight w:val="yellow"/>
        </w:rPr>
      </w:pPr>
      <w:r w:rsidRPr="009D73D5">
        <w:rPr>
          <w:rStyle w:val="normaltextrun"/>
          <w:rFonts w:ascii="Calibri" w:hAnsi="Calibri" w:cs="Calibri"/>
          <w:caps/>
          <w:color w:val="000000" w:themeColor="text1"/>
          <w:szCs w:val="22"/>
          <w:highlight w:val="yellow"/>
        </w:rPr>
        <w:t>NOTE:</w:t>
      </w:r>
      <w:r w:rsidR="00DB68FB" w:rsidRPr="00AD1B71">
        <w:rPr>
          <w:rStyle w:val="normaltextrun"/>
          <w:rFonts w:ascii="Calibri" w:hAnsi="Calibri" w:cs="Calibri"/>
          <w:color w:val="000000" w:themeColor="text1"/>
          <w:szCs w:val="22"/>
          <w:highlight w:val="yellow"/>
        </w:rPr>
        <w:t xml:space="preserve"> </w:t>
      </w:r>
      <w:r w:rsidR="00F90AEE">
        <w:rPr>
          <w:rStyle w:val="normaltextrun"/>
          <w:rFonts w:ascii="Calibri" w:hAnsi="Calibri" w:cs="Calibri"/>
          <w:color w:val="000000" w:themeColor="text1"/>
          <w:szCs w:val="22"/>
          <w:highlight w:val="yellow"/>
        </w:rPr>
        <w:t>S</w:t>
      </w:r>
      <w:r w:rsidR="00DB68FB" w:rsidRPr="00AD1B71">
        <w:rPr>
          <w:rStyle w:val="normaltextrun"/>
          <w:rFonts w:ascii="Calibri" w:hAnsi="Calibri" w:cs="Calibri"/>
          <w:color w:val="000000" w:themeColor="text1"/>
          <w:szCs w:val="22"/>
          <w:highlight w:val="yellow"/>
        </w:rPr>
        <w:t>light resistance</w:t>
      </w:r>
      <w:r w:rsidR="00F90AEE">
        <w:rPr>
          <w:rStyle w:val="normaltextrun"/>
          <w:rFonts w:ascii="Calibri" w:hAnsi="Calibri" w:cs="Calibri"/>
          <w:color w:val="000000" w:themeColor="text1"/>
          <w:szCs w:val="22"/>
          <w:highlight w:val="yellow"/>
        </w:rPr>
        <w:t xml:space="preserve"> may be felt.</w:t>
      </w:r>
      <w:r w:rsidR="00DB68FB" w:rsidRPr="00AD1B71">
        <w:rPr>
          <w:rStyle w:val="normaltextrun"/>
          <w:rFonts w:ascii="Calibri" w:hAnsi="Calibri" w:cs="Calibri"/>
          <w:color w:val="000000" w:themeColor="text1"/>
          <w:szCs w:val="22"/>
          <w:highlight w:val="yellow"/>
        </w:rPr>
        <w:t xml:space="preserve"> </w:t>
      </w:r>
      <w:r w:rsidR="00F90AEE">
        <w:rPr>
          <w:rStyle w:val="normaltextrun"/>
          <w:rFonts w:ascii="Calibri" w:hAnsi="Calibri" w:cs="Calibri"/>
          <w:color w:val="000000" w:themeColor="text1"/>
          <w:szCs w:val="22"/>
          <w:highlight w:val="yellow"/>
        </w:rPr>
        <w:t>G</w:t>
      </w:r>
      <w:r w:rsidR="00DB68FB" w:rsidRPr="00AD1B71">
        <w:rPr>
          <w:rStyle w:val="normaltextrun"/>
          <w:rFonts w:ascii="Calibri" w:hAnsi="Calibri" w:cs="Calibri"/>
          <w:color w:val="000000" w:themeColor="text1"/>
          <w:szCs w:val="22"/>
          <w:highlight w:val="yellow"/>
        </w:rPr>
        <w:t xml:space="preserve">ently push forward or remove </w:t>
      </w:r>
      <w:proofErr w:type="spellStart"/>
      <w:r w:rsidR="00DB68FB" w:rsidRPr="00AD1B71">
        <w:rPr>
          <w:rStyle w:val="normaltextrun"/>
          <w:rFonts w:ascii="Calibri" w:hAnsi="Calibri" w:cs="Calibri"/>
          <w:color w:val="000000" w:themeColor="text1"/>
          <w:szCs w:val="22"/>
          <w:highlight w:val="yellow"/>
        </w:rPr>
        <w:t>angiocatheter</w:t>
      </w:r>
      <w:proofErr w:type="spellEnd"/>
      <w:r w:rsidR="00DB68FB" w:rsidRPr="00AD1B71">
        <w:rPr>
          <w:rStyle w:val="normaltextrun"/>
          <w:rFonts w:ascii="Calibri" w:hAnsi="Calibri" w:cs="Calibri"/>
          <w:color w:val="000000" w:themeColor="text1"/>
          <w:szCs w:val="22"/>
          <w:highlight w:val="yellow"/>
        </w:rPr>
        <w:t xml:space="preserve"> and repeat. Do not force.</w:t>
      </w:r>
    </w:p>
    <w:p w14:paraId="26469249" w14:textId="4368C9FF" w:rsidR="00DB68FB" w:rsidRPr="00AD1B71" w:rsidRDefault="00AD1B71" w:rsidP="00C007E1">
      <w:pPr>
        <w:pStyle w:val="paragraph"/>
        <w:spacing w:before="0" w:beforeAutospacing="0" w:after="0" w:afterAutospacing="0"/>
        <w:jc w:val="both"/>
        <w:textAlignment w:val="baseline"/>
        <w:rPr>
          <w:rStyle w:val="normaltextrun"/>
          <w:rFonts w:ascii="Calibri" w:hAnsi="Calibri" w:cs="Calibri"/>
          <w:b/>
          <w:color w:val="000000" w:themeColor="text1"/>
          <w:szCs w:val="22"/>
          <w:highlight w:val="yellow"/>
        </w:rPr>
      </w:pPr>
      <w:r>
        <w:rPr>
          <w:rStyle w:val="normaltextrun"/>
          <w:rFonts w:ascii="Calibri" w:hAnsi="Calibri" w:cs="Calibri"/>
          <w:color w:val="000000" w:themeColor="text1"/>
          <w:szCs w:val="22"/>
          <w:highlight w:val="yellow"/>
        </w:rPr>
        <w:t xml:space="preserve"> </w:t>
      </w:r>
    </w:p>
    <w:p w14:paraId="1A08E695" w14:textId="77777777" w:rsidR="00B43B50" w:rsidRPr="00B43B50" w:rsidRDefault="006A46D4" w:rsidP="006A46D4">
      <w:pPr>
        <w:pStyle w:val="paragraph"/>
        <w:numPr>
          <w:ilvl w:val="2"/>
          <w:numId w:val="22"/>
        </w:numPr>
        <w:spacing w:before="0" w:beforeAutospacing="0" w:after="0" w:afterAutospacing="0"/>
        <w:ind w:left="0" w:firstLine="0"/>
        <w:jc w:val="both"/>
        <w:textAlignment w:val="baseline"/>
        <w:rPr>
          <w:rStyle w:val="normaltextrun"/>
          <w:rFonts w:ascii="Calibri" w:hAnsi="Calibri" w:cs="Calibri"/>
          <w:b/>
          <w:color w:val="000000" w:themeColor="text1"/>
          <w:szCs w:val="22"/>
          <w:highlight w:val="yellow"/>
        </w:rPr>
      </w:pPr>
      <w:r w:rsidRPr="006A46D4">
        <w:rPr>
          <w:rStyle w:val="normaltextrun"/>
          <w:rFonts w:ascii="Calibri" w:hAnsi="Calibri" w:cs="Calibri"/>
          <w:color w:val="000000" w:themeColor="text1"/>
          <w:szCs w:val="22"/>
          <w:highlight w:val="yellow"/>
        </w:rPr>
        <w:t xml:space="preserve">Insert a 0.025” fixed core straight guide wire 1 mm past the end of the </w:t>
      </w:r>
      <w:proofErr w:type="spellStart"/>
      <w:r w:rsidRPr="006A46D4">
        <w:rPr>
          <w:rStyle w:val="normaltextrun"/>
          <w:rFonts w:ascii="Calibri" w:hAnsi="Calibri" w:cs="Calibri"/>
          <w:color w:val="000000" w:themeColor="text1"/>
          <w:szCs w:val="22"/>
          <w:highlight w:val="yellow"/>
        </w:rPr>
        <w:t>angiocatheter</w:t>
      </w:r>
      <w:proofErr w:type="spellEnd"/>
      <w:r w:rsidRPr="006A46D4">
        <w:rPr>
          <w:rStyle w:val="normaltextrun"/>
          <w:rFonts w:ascii="Calibri" w:hAnsi="Calibri" w:cs="Calibri"/>
          <w:color w:val="000000" w:themeColor="text1"/>
          <w:szCs w:val="22"/>
          <w:highlight w:val="yellow"/>
        </w:rPr>
        <w:t xml:space="preserve">. </w:t>
      </w:r>
    </w:p>
    <w:p w14:paraId="4B4A8959" w14:textId="77777777" w:rsidR="00B43B50" w:rsidRDefault="00B43B50" w:rsidP="00B43B50">
      <w:pPr>
        <w:pStyle w:val="paragraph"/>
        <w:spacing w:before="0" w:beforeAutospacing="0" w:after="0" w:afterAutospacing="0"/>
        <w:jc w:val="both"/>
        <w:textAlignment w:val="baseline"/>
        <w:rPr>
          <w:rStyle w:val="normaltextrun"/>
          <w:rFonts w:ascii="Calibri" w:hAnsi="Calibri" w:cs="Calibri"/>
          <w:caps/>
          <w:color w:val="000000" w:themeColor="text1"/>
          <w:szCs w:val="22"/>
          <w:highlight w:val="yellow"/>
        </w:rPr>
      </w:pPr>
    </w:p>
    <w:p w14:paraId="09DA9369" w14:textId="77777777" w:rsidR="00B43B50" w:rsidRDefault="006A46D4" w:rsidP="00B43B50">
      <w:pPr>
        <w:pStyle w:val="paragraph"/>
        <w:spacing w:before="0" w:beforeAutospacing="0" w:after="0" w:afterAutospacing="0"/>
        <w:jc w:val="both"/>
        <w:textAlignment w:val="baseline"/>
        <w:rPr>
          <w:rStyle w:val="normaltextrun"/>
          <w:rFonts w:ascii="Calibri" w:hAnsi="Calibri" w:cs="Calibri"/>
          <w:color w:val="000000" w:themeColor="text1"/>
          <w:szCs w:val="22"/>
          <w:highlight w:val="yellow"/>
        </w:rPr>
      </w:pPr>
      <w:r w:rsidRPr="006A46D4">
        <w:rPr>
          <w:rStyle w:val="normaltextrun"/>
          <w:rFonts w:ascii="Calibri" w:hAnsi="Calibri" w:cs="Calibri"/>
          <w:caps/>
          <w:color w:val="000000" w:themeColor="text1"/>
          <w:szCs w:val="22"/>
          <w:highlight w:val="yellow"/>
        </w:rPr>
        <w:t>NOTE:</w:t>
      </w:r>
      <w:r w:rsidRPr="006A46D4">
        <w:rPr>
          <w:rStyle w:val="normaltextrun"/>
          <w:rFonts w:ascii="Calibri" w:hAnsi="Calibri" w:cs="Calibri"/>
          <w:color w:val="000000" w:themeColor="text1"/>
          <w:szCs w:val="22"/>
          <w:highlight w:val="yellow"/>
        </w:rPr>
        <w:t xml:space="preserve"> The wire is marked with tape prior to the procedure to indicate the 1</w:t>
      </w:r>
      <w:r w:rsidR="00B43B50">
        <w:rPr>
          <w:rStyle w:val="normaltextrun"/>
          <w:rFonts w:ascii="Calibri" w:hAnsi="Calibri" w:cs="Calibri"/>
          <w:color w:val="000000" w:themeColor="text1"/>
          <w:szCs w:val="22"/>
          <w:highlight w:val="yellow"/>
        </w:rPr>
        <w:t xml:space="preserve"> </w:t>
      </w:r>
      <w:r w:rsidRPr="006A46D4">
        <w:rPr>
          <w:rStyle w:val="normaltextrun"/>
          <w:rFonts w:ascii="Calibri" w:hAnsi="Calibri" w:cs="Calibri"/>
          <w:color w:val="000000" w:themeColor="text1"/>
          <w:szCs w:val="22"/>
          <w:highlight w:val="yellow"/>
        </w:rPr>
        <w:t>mm stopping point and insure consistency.</w:t>
      </w:r>
    </w:p>
    <w:p w14:paraId="62257C57" w14:textId="0FCB6B28" w:rsidR="006A46D4" w:rsidRPr="006A46D4" w:rsidRDefault="006A46D4" w:rsidP="00B43B50">
      <w:pPr>
        <w:pStyle w:val="paragraph"/>
        <w:spacing w:before="0" w:beforeAutospacing="0" w:after="0" w:afterAutospacing="0"/>
        <w:jc w:val="both"/>
        <w:textAlignment w:val="baseline"/>
        <w:rPr>
          <w:rStyle w:val="normaltextrun"/>
          <w:rFonts w:ascii="Calibri" w:hAnsi="Calibri" w:cs="Calibri"/>
          <w:b/>
          <w:color w:val="000000" w:themeColor="text1"/>
          <w:szCs w:val="22"/>
          <w:highlight w:val="yellow"/>
        </w:rPr>
      </w:pPr>
      <w:r w:rsidRPr="006A46D4">
        <w:rPr>
          <w:rStyle w:val="normaltextrun"/>
          <w:rFonts w:ascii="Calibri" w:hAnsi="Calibri" w:cs="Calibri"/>
          <w:color w:val="000000" w:themeColor="text1"/>
          <w:szCs w:val="22"/>
          <w:highlight w:val="yellow"/>
        </w:rPr>
        <w:t xml:space="preserve"> </w:t>
      </w:r>
    </w:p>
    <w:p w14:paraId="3C450DB5" w14:textId="77777777" w:rsidR="00A2795A" w:rsidRDefault="00A971C3" w:rsidP="00A2795A">
      <w:pPr>
        <w:pStyle w:val="paragraph"/>
        <w:numPr>
          <w:ilvl w:val="2"/>
          <w:numId w:val="22"/>
        </w:numPr>
        <w:spacing w:before="0" w:beforeAutospacing="0" w:after="0" w:afterAutospacing="0"/>
        <w:ind w:left="0" w:firstLine="0"/>
        <w:jc w:val="both"/>
        <w:textAlignment w:val="baseline"/>
        <w:rPr>
          <w:rStyle w:val="normaltextrun"/>
          <w:rFonts w:ascii="Calibri" w:hAnsi="Calibri" w:cs="Calibri"/>
          <w:b/>
          <w:color w:val="000000" w:themeColor="text1"/>
          <w:szCs w:val="22"/>
          <w:highlight w:val="yellow"/>
        </w:rPr>
      </w:pPr>
      <w:r>
        <w:rPr>
          <w:rStyle w:val="normaltextrun"/>
          <w:rFonts w:ascii="Calibri" w:hAnsi="Calibri" w:cs="Calibri"/>
          <w:color w:val="000000" w:themeColor="text1"/>
          <w:szCs w:val="22"/>
          <w:highlight w:val="yellow"/>
        </w:rPr>
        <w:t xml:space="preserve">Hold the monopolar </w:t>
      </w:r>
      <w:r w:rsidR="00D1368B">
        <w:rPr>
          <w:rStyle w:val="normaltextrun"/>
          <w:rFonts w:ascii="Calibri" w:hAnsi="Calibri" w:cs="Calibri"/>
          <w:color w:val="000000" w:themeColor="text1"/>
          <w:szCs w:val="22"/>
          <w:highlight w:val="yellow"/>
        </w:rPr>
        <w:t>pin</w:t>
      </w:r>
      <w:r>
        <w:rPr>
          <w:rStyle w:val="normaltextrun"/>
          <w:rFonts w:ascii="Calibri" w:hAnsi="Calibri" w:cs="Calibri"/>
          <w:color w:val="000000" w:themeColor="text1"/>
          <w:szCs w:val="22"/>
          <w:highlight w:val="yellow"/>
        </w:rPr>
        <w:t xml:space="preserve"> to the guide </w:t>
      </w:r>
      <w:r w:rsidR="00DB68FB" w:rsidRPr="00AD1B71">
        <w:rPr>
          <w:rStyle w:val="normaltextrun"/>
          <w:rFonts w:ascii="Calibri" w:hAnsi="Calibri" w:cs="Calibri"/>
          <w:color w:val="000000" w:themeColor="text1"/>
          <w:szCs w:val="22"/>
          <w:highlight w:val="yellow"/>
        </w:rPr>
        <w:t xml:space="preserve">wire for </w:t>
      </w:r>
      <w:r w:rsidR="00E17DC5" w:rsidRPr="00AD1B71">
        <w:rPr>
          <w:rStyle w:val="normaltextrun"/>
          <w:rFonts w:ascii="Calibri" w:hAnsi="Calibri" w:cs="Calibri"/>
          <w:color w:val="000000" w:themeColor="text1"/>
          <w:szCs w:val="22"/>
          <w:highlight w:val="yellow"/>
        </w:rPr>
        <w:t>1</w:t>
      </w:r>
      <w:r w:rsidR="00DB68FB" w:rsidRPr="00AD1B71">
        <w:rPr>
          <w:rStyle w:val="normaltextrun"/>
          <w:rFonts w:ascii="Calibri" w:hAnsi="Calibri" w:cs="Calibri"/>
          <w:color w:val="000000" w:themeColor="text1"/>
          <w:szCs w:val="22"/>
          <w:highlight w:val="yellow"/>
        </w:rPr>
        <w:t xml:space="preserve"> </w:t>
      </w:r>
      <w:r w:rsidR="00AD1B71">
        <w:rPr>
          <w:rStyle w:val="normaltextrun"/>
          <w:rFonts w:ascii="Calibri" w:hAnsi="Calibri" w:cs="Calibri"/>
          <w:color w:val="000000" w:themeColor="text1"/>
          <w:szCs w:val="22"/>
          <w:highlight w:val="yellow"/>
        </w:rPr>
        <w:t>s</w:t>
      </w:r>
      <w:r w:rsidR="00DB68FB" w:rsidRPr="00AD1B71">
        <w:rPr>
          <w:rStyle w:val="normaltextrun"/>
          <w:rFonts w:ascii="Calibri" w:hAnsi="Calibri" w:cs="Calibri"/>
          <w:color w:val="000000" w:themeColor="text1"/>
          <w:szCs w:val="22"/>
          <w:highlight w:val="yellow"/>
        </w:rPr>
        <w:t xml:space="preserve"> allowing for electrical irritation of the bladder mucosa. </w:t>
      </w:r>
    </w:p>
    <w:p w14:paraId="532509F6" w14:textId="77777777" w:rsidR="00A2795A" w:rsidRPr="00A2795A" w:rsidRDefault="00A2795A" w:rsidP="00A2795A">
      <w:pPr>
        <w:pStyle w:val="paragraph"/>
        <w:spacing w:before="0" w:beforeAutospacing="0" w:after="0" w:afterAutospacing="0"/>
        <w:jc w:val="both"/>
        <w:textAlignment w:val="baseline"/>
        <w:rPr>
          <w:rStyle w:val="normaltextrun"/>
          <w:rFonts w:ascii="Calibri" w:hAnsi="Calibri" w:cs="Calibri"/>
          <w:b/>
          <w:color w:val="000000" w:themeColor="text1"/>
          <w:szCs w:val="22"/>
          <w:highlight w:val="yellow"/>
        </w:rPr>
      </w:pPr>
    </w:p>
    <w:p w14:paraId="7F0F9D4D" w14:textId="1F2BF25E" w:rsidR="00DB68FB" w:rsidRPr="004D0086" w:rsidRDefault="00A971C3" w:rsidP="00A2795A">
      <w:pPr>
        <w:pStyle w:val="paragraph"/>
        <w:numPr>
          <w:ilvl w:val="2"/>
          <w:numId w:val="22"/>
        </w:numPr>
        <w:spacing w:before="0" w:beforeAutospacing="0" w:after="0" w:afterAutospacing="0"/>
        <w:ind w:left="0" w:firstLine="0"/>
        <w:jc w:val="both"/>
        <w:textAlignment w:val="baseline"/>
        <w:rPr>
          <w:rStyle w:val="normaltextrun"/>
          <w:rFonts w:ascii="Calibri" w:hAnsi="Calibri" w:cs="Calibri"/>
          <w:b/>
          <w:color w:val="000000" w:themeColor="text1"/>
          <w:szCs w:val="22"/>
          <w:highlight w:val="yellow"/>
        </w:rPr>
      </w:pPr>
      <w:r w:rsidRPr="00A2795A">
        <w:rPr>
          <w:rStyle w:val="normaltextrun"/>
          <w:rFonts w:ascii="Calibri" w:hAnsi="Calibri" w:cs="Calibri"/>
          <w:color w:val="000000" w:themeColor="text1"/>
          <w:szCs w:val="22"/>
          <w:highlight w:val="yellow"/>
        </w:rPr>
        <w:t>A</w:t>
      </w:r>
      <w:r w:rsidR="00DB68FB" w:rsidRPr="00A2795A">
        <w:rPr>
          <w:rStyle w:val="normaltextrun"/>
          <w:rFonts w:ascii="Calibri" w:hAnsi="Calibri" w:cs="Calibri"/>
          <w:color w:val="000000" w:themeColor="text1"/>
          <w:szCs w:val="22"/>
          <w:highlight w:val="yellow"/>
        </w:rPr>
        <w:t xml:space="preserve">ttach a </w:t>
      </w:r>
      <w:r w:rsidR="005627C7" w:rsidRPr="00A2795A">
        <w:rPr>
          <w:rStyle w:val="normaltextrun"/>
          <w:rFonts w:ascii="Calibri" w:hAnsi="Calibri" w:cs="Calibri"/>
          <w:color w:val="000000" w:themeColor="text1"/>
          <w:szCs w:val="22"/>
          <w:highlight w:val="yellow"/>
        </w:rPr>
        <w:t xml:space="preserve">fresh </w:t>
      </w:r>
      <w:r w:rsidR="00DB68FB" w:rsidRPr="00A2795A">
        <w:rPr>
          <w:rStyle w:val="normaltextrun"/>
          <w:rFonts w:ascii="Calibri" w:hAnsi="Calibri" w:cs="Calibri"/>
          <w:color w:val="000000" w:themeColor="text1"/>
          <w:szCs w:val="22"/>
          <w:highlight w:val="yellow"/>
        </w:rPr>
        <w:t xml:space="preserve">sterile </w:t>
      </w:r>
      <w:proofErr w:type="spellStart"/>
      <w:r w:rsidR="00DB68FB" w:rsidRPr="00A2795A">
        <w:rPr>
          <w:rStyle w:val="normaltextrun"/>
          <w:rFonts w:ascii="Calibri" w:hAnsi="Calibri" w:cs="Calibri"/>
          <w:color w:val="000000" w:themeColor="text1"/>
          <w:szCs w:val="22"/>
          <w:highlight w:val="yellow"/>
        </w:rPr>
        <w:t>angiocatheter</w:t>
      </w:r>
      <w:proofErr w:type="spellEnd"/>
      <w:r w:rsidR="00DB68FB" w:rsidRPr="00A2795A">
        <w:rPr>
          <w:rStyle w:val="normaltextrun"/>
          <w:rFonts w:ascii="Calibri" w:hAnsi="Calibri" w:cs="Calibri"/>
          <w:color w:val="000000" w:themeColor="text1"/>
          <w:szCs w:val="22"/>
          <w:highlight w:val="yellow"/>
        </w:rPr>
        <w:t xml:space="preserve"> to 1</w:t>
      </w:r>
      <w:r w:rsidR="00E17DC5" w:rsidRPr="00A2795A">
        <w:rPr>
          <w:rStyle w:val="normaltextrun"/>
          <w:rFonts w:ascii="Calibri" w:hAnsi="Calibri" w:cs="Calibri"/>
          <w:color w:val="000000" w:themeColor="text1"/>
          <w:szCs w:val="22"/>
          <w:highlight w:val="yellow"/>
        </w:rPr>
        <w:t xml:space="preserve"> </w:t>
      </w:r>
      <w:r w:rsidR="00DB68FB" w:rsidRPr="00A2795A">
        <w:rPr>
          <w:rStyle w:val="normaltextrun"/>
          <w:rFonts w:ascii="Calibri" w:hAnsi="Calibri" w:cs="Calibri"/>
          <w:color w:val="000000" w:themeColor="text1"/>
          <w:szCs w:val="22"/>
          <w:highlight w:val="yellow"/>
        </w:rPr>
        <w:t xml:space="preserve">cc </w:t>
      </w:r>
      <w:proofErr w:type="spellStart"/>
      <w:r w:rsidR="00DB68FB" w:rsidRPr="00A2795A">
        <w:rPr>
          <w:rStyle w:val="normaltextrun"/>
          <w:rFonts w:ascii="Calibri" w:hAnsi="Calibri" w:cs="Calibri"/>
          <w:color w:val="000000" w:themeColor="text1"/>
          <w:szCs w:val="22"/>
          <w:highlight w:val="yellow"/>
        </w:rPr>
        <w:t>luer-lok</w:t>
      </w:r>
      <w:proofErr w:type="spellEnd"/>
      <w:r w:rsidR="00DB68FB" w:rsidRPr="00A2795A">
        <w:rPr>
          <w:rStyle w:val="normaltextrun"/>
          <w:rFonts w:ascii="Calibri" w:hAnsi="Calibri" w:cs="Calibri"/>
          <w:color w:val="000000" w:themeColor="text1"/>
          <w:szCs w:val="22"/>
          <w:highlight w:val="yellow"/>
        </w:rPr>
        <w:t xml:space="preserve"> syringe</w:t>
      </w:r>
      <w:r w:rsidRPr="00A2795A">
        <w:rPr>
          <w:rStyle w:val="normaltextrun"/>
          <w:rFonts w:ascii="Calibri" w:hAnsi="Calibri" w:cs="Calibri"/>
          <w:color w:val="000000" w:themeColor="text1"/>
          <w:szCs w:val="22"/>
          <w:highlight w:val="yellow"/>
        </w:rPr>
        <w:t xml:space="preserve"> and draw up 200 µ</w:t>
      </w:r>
      <w:r w:rsidR="00241DBB">
        <w:rPr>
          <w:rStyle w:val="normaltextrun"/>
          <w:rFonts w:ascii="Calibri" w:hAnsi="Calibri" w:cs="Calibri"/>
          <w:color w:val="000000" w:themeColor="text1"/>
          <w:szCs w:val="22"/>
          <w:highlight w:val="yellow"/>
        </w:rPr>
        <w:t>L</w:t>
      </w:r>
      <w:r w:rsidR="005627C7" w:rsidRPr="00A2795A">
        <w:rPr>
          <w:rStyle w:val="normaltextrun"/>
          <w:rFonts w:ascii="Calibri" w:hAnsi="Calibri" w:cs="Calibri"/>
          <w:color w:val="000000" w:themeColor="text1"/>
          <w:szCs w:val="22"/>
          <w:highlight w:val="yellow"/>
        </w:rPr>
        <w:t xml:space="preserve"> of </w:t>
      </w:r>
      <w:r w:rsidR="002F72DB">
        <w:rPr>
          <w:rStyle w:val="normaltextrun"/>
          <w:rFonts w:ascii="Calibri" w:hAnsi="Calibri" w:cs="Calibri"/>
          <w:color w:val="000000" w:themeColor="text1"/>
          <w:szCs w:val="22"/>
          <w:highlight w:val="yellow"/>
        </w:rPr>
        <w:t xml:space="preserve">collected </w:t>
      </w:r>
      <w:r w:rsidR="005627C7" w:rsidRPr="00A2795A">
        <w:rPr>
          <w:rStyle w:val="normaltextrun"/>
          <w:rFonts w:ascii="Calibri" w:hAnsi="Calibri" w:cs="Calibri"/>
          <w:color w:val="000000" w:themeColor="text1"/>
          <w:szCs w:val="22"/>
          <w:highlight w:val="yellow"/>
        </w:rPr>
        <w:t>cell</w:t>
      </w:r>
      <w:r w:rsidR="002F72DB">
        <w:rPr>
          <w:rStyle w:val="normaltextrun"/>
          <w:rFonts w:ascii="Calibri" w:hAnsi="Calibri" w:cs="Calibri"/>
          <w:color w:val="000000" w:themeColor="text1"/>
          <w:szCs w:val="22"/>
          <w:highlight w:val="yellow"/>
        </w:rPr>
        <w:t>s</w:t>
      </w:r>
      <w:r w:rsidR="00FA5E1A">
        <w:rPr>
          <w:rStyle w:val="normaltextrun"/>
          <w:rFonts w:ascii="Calibri" w:hAnsi="Calibri" w:cs="Calibri"/>
          <w:color w:val="000000" w:themeColor="text1"/>
          <w:szCs w:val="22"/>
          <w:highlight w:val="yellow"/>
        </w:rPr>
        <w:t xml:space="preserve"> from step 6.9</w:t>
      </w:r>
      <w:r w:rsidR="00DB68FB" w:rsidRPr="00A2795A">
        <w:rPr>
          <w:rStyle w:val="normaltextrun"/>
          <w:rFonts w:ascii="Calibri" w:hAnsi="Calibri" w:cs="Calibri"/>
          <w:color w:val="000000" w:themeColor="text1"/>
          <w:szCs w:val="22"/>
          <w:highlight w:val="yellow"/>
        </w:rPr>
        <w:t>.</w:t>
      </w:r>
    </w:p>
    <w:p w14:paraId="5CE2C323" w14:textId="77777777" w:rsidR="004D0086" w:rsidRPr="00A2795A" w:rsidRDefault="004D0086" w:rsidP="004D0086">
      <w:pPr>
        <w:pStyle w:val="paragraph"/>
        <w:spacing w:before="0" w:beforeAutospacing="0" w:after="0" w:afterAutospacing="0"/>
        <w:jc w:val="both"/>
        <w:textAlignment w:val="baseline"/>
        <w:rPr>
          <w:rStyle w:val="normaltextrun"/>
          <w:rFonts w:ascii="Calibri" w:hAnsi="Calibri" w:cs="Calibri"/>
          <w:b/>
          <w:color w:val="000000" w:themeColor="text1"/>
          <w:szCs w:val="22"/>
          <w:highlight w:val="yellow"/>
        </w:rPr>
      </w:pPr>
    </w:p>
    <w:p w14:paraId="54860DB7" w14:textId="77777777" w:rsidR="004D0086" w:rsidRDefault="009D73D5" w:rsidP="00EC2539">
      <w:pPr>
        <w:pStyle w:val="paragraph"/>
        <w:spacing w:before="0" w:beforeAutospacing="0" w:after="0" w:afterAutospacing="0"/>
        <w:jc w:val="both"/>
        <w:textAlignment w:val="baseline"/>
        <w:rPr>
          <w:rStyle w:val="normaltextrun"/>
          <w:rFonts w:ascii="Calibri" w:hAnsi="Calibri" w:cs="Calibri"/>
          <w:color w:val="000000" w:themeColor="text1"/>
          <w:szCs w:val="22"/>
          <w:highlight w:val="yellow"/>
        </w:rPr>
      </w:pPr>
      <w:r w:rsidRPr="009D73D5">
        <w:rPr>
          <w:rStyle w:val="normaltextrun"/>
          <w:rFonts w:ascii="Calibri" w:hAnsi="Calibri" w:cs="Calibri"/>
          <w:caps/>
          <w:color w:val="000000" w:themeColor="text1"/>
          <w:szCs w:val="22"/>
          <w:highlight w:val="yellow"/>
        </w:rPr>
        <w:t>NOTE:</w:t>
      </w:r>
      <w:r w:rsidR="00DB68FB" w:rsidRPr="00AD1B71">
        <w:rPr>
          <w:rStyle w:val="normaltextrun"/>
          <w:rFonts w:ascii="Calibri" w:hAnsi="Calibri" w:cs="Calibri"/>
          <w:color w:val="000000" w:themeColor="text1"/>
          <w:szCs w:val="22"/>
          <w:highlight w:val="yellow"/>
        </w:rPr>
        <w:t xml:space="preserve"> At least 100</w:t>
      </w:r>
      <w:r w:rsidR="00AB78DF" w:rsidRPr="00AD1B71">
        <w:rPr>
          <w:rStyle w:val="normaltextrun"/>
          <w:rFonts w:ascii="Calibri" w:hAnsi="Calibri" w:cs="Calibri"/>
          <w:color w:val="000000" w:themeColor="text1"/>
          <w:szCs w:val="22"/>
          <w:highlight w:val="yellow"/>
        </w:rPr>
        <w:t xml:space="preserve"> </w:t>
      </w:r>
      <w:r w:rsidR="00AD1B71">
        <w:rPr>
          <w:rStyle w:val="normaltextrun"/>
          <w:rFonts w:ascii="Calibri" w:hAnsi="Calibri" w:cs="Calibri"/>
          <w:color w:val="000000" w:themeColor="text1"/>
          <w:szCs w:val="22"/>
          <w:highlight w:val="yellow"/>
        </w:rPr>
        <w:t>µL</w:t>
      </w:r>
      <w:r w:rsidR="00DB68FB" w:rsidRPr="00AD1B71">
        <w:rPr>
          <w:rStyle w:val="normaltextrun"/>
          <w:rFonts w:ascii="Calibri" w:hAnsi="Calibri" w:cs="Calibri"/>
          <w:color w:val="000000" w:themeColor="text1"/>
          <w:szCs w:val="22"/>
          <w:highlight w:val="yellow"/>
        </w:rPr>
        <w:t xml:space="preserve"> is lost from the </w:t>
      </w:r>
      <w:proofErr w:type="spellStart"/>
      <w:r w:rsidR="00DB68FB" w:rsidRPr="00AD1B71">
        <w:rPr>
          <w:rStyle w:val="normaltextrun"/>
          <w:rFonts w:ascii="Calibri" w:hAnsi="Calibri" w:cs="Calibri"/>
          <w:color w:val="000000" w:themeColor="text1"/>
          <w:szCs w:val="22"/>
          <w:highlight w:val="yellow"/>
        </w:rPr>
        <w:t>angiocatheter</w:t>
      </w:r>
      <w:proofErr w:type="spellEnd"/>
      <w:r w:rsidR="00DB68FB" w:rsidRPr="00AD1B71">
        <w:rPr>
          <w:rStyle w:val="normaltextrun"/>
          <w:rFonts w:ascii="Calibri" w:hAnsi="Calibri" w:cs="Calibri"/>
          <w:color w:val="000000" w:themeColor="text1"/>
          <w:szCs w:val="22"/>
          <w:highlight w:val="yellow"/>
        </w:rPr>
        <w:t xml:space="preserve"> to the syringe. Compensate for loss volume when calculating </w:t>
      </w:r>
      <w:r w:rsidR="005627C7">
        <w:rPr>
          <w:rStyle w:val="normaltextrun"/>
          <w:rFonts w:ascii="Calibri" w:hAnsi="Calibri" w:cs="Calibri"/>
          <w:color w:val="000000" w:themeColor="text1"/>
          <w:szCs w:val="22"/>
          <w:highlight w:val="yellow"/>
        </w:rPr>
        <w:t xml:space="preserve">volume of </w:t>
      </w:r>
      <w:r w:rsidR="00DB68FB" w:rsidRPr="00AD1B71">
        <w:rPr>
          <w:rStyle w:val="normaltextrun"/>
          <w:rFonts w:ascii="Calibri" w:hAnsi="Calibri" w:cs="Calibri"/>
          <w:color w:val="000000" w:themeColor="text1"/>
          <w:szCs w:val="22"/>
          <w:highlight w:val="yellow"/>
        </w:rPr>
        <w:t>cell</w:t>
      </w:r>
      <w:r w:rsidR="005627C7">
        <w:rPr>
          <w:rStyle w:val="normaltextrun"/>
          <w:rFonts w:ascii="Calibri" w:hAnsi="Calibri" w:cs="Calibri"/>
          <w:color w:val="000000" w:themeColor="text1"/>
          <w:szCs w:val="22"/>
          <w:highlight w:val="yellow"/>
        </w:rPr>
        <w:t xml:space="preserve"> </w:t>
      </w:r>
      <w:r w:rsidR="004D0086">
        <w:rPr>
          <w:rStyle w:val="normaltextrun"/>
          <w:rFonts w:ascii="Calibri" w:hAnsi="Calibri" w:cs="Calibri"/>
          <w:color w:val="000000" w:themeColor="text1"/>
          <w:szCs w:val="22"/>
          <w:highlight w:val="yellow"/>
        </w:rPr>
        <w:t>suspension</w:t>
      </w:r>
      <w:r w:rsidR="005627C7">
        <w:rPr>
          <w:rStyle w:val="normaltextrun"/>
          <w:rFonts w:ascii="Calibri" w:hAnsi="Calibri" w:cs="Calibri"/>
          <w:color w:val="000000" w:themeColor="text1"/>
          <w:szCs w:val="22"/>
          <w:highlight w:val="yellow"/>
        </w:rPr>
        <w:t xml:space="preserve"> needed</w:t>
      </w:r>
      <w:r w:rsidR="00DB68FB" w:rsidRPr="00AD1B71">
        <w:rPr>
          <w:rStyle w:val="normaltextrun"/>
          <w:rFonts w:ascii="Calibri" w:hAnsi="Calibri" w:cs="Calibri"/>
          <w:color w:val="000000" w:themeColor="text1"/>
          <w:szCs w:val="22"/>
          <w:highlight w:val="yellow"/>
        </w:rPr>
        <w:t>.</w:t>
      </w:r>
    </w:p>
    <w:p w14:paraId="15129D98" w14:textId="330EA96A" w:rsidR="00DB68FB" w:rsidRPr="00AD1B71" w:rsidRDefault="00DB68FB" w:rsidP="00EC2539">
      <w:pPr>
        <w:pStyle w:val="paragraph"/>
        <w:spacing w:before="0" w:beforeAutospacing="0" w:after="0" w:afterAutospacing="0"/>
        <w:jc w:val="both"/>
        <w:textAlignment w:val="baseline"/>
        <w:rPr>
          <w:rStyle w:val="normaltextrun"/>
          <w:rFonts w:ascii="Calibri" w:hAnsi="Calibri" w:cs="Calibri"/>
          <w:b/>
          <w:color w:val="000000" w:themeColor="text1"/>
          <w:szCs w:val="22"/>
          <w:highlight w:val="yellow"/>
        </w:rPr>
      </w:pPr>
      <w:r w:rsidRPr="00AD1B71">
        <w:rPr>
          <w:rStyle w:val="normaltextrun"/>
          <w:rFonts w:ascii="Calibri" w:hAnsi="Calibri" w:cs="Calibri"/>
          <w:color w:val="000000" w:themeColor="text1"/>
          <w:szCs w:val="22"/>
          <w:highlight w:val="yellow"/>
        </w:rPr>
        <w:t xml:space="preserve"> </w:t>
      </w:r>
    </w:p>
    <w:p w14:paraId="370900A9" w14:textId="6B83D226" w:rsidR="002F7F80" w:rsidRPr="002F7F80" w:rsidRDefault="004D5FA4" w:rsidP="004D5FA4">
      <w:pPr>
        <w:pStyle w:val="paragraph"/>
        <w:numPr>
          <w:ilvl w:val="2"/>
          <w:numId w:val="22"/>
        </w:numPr>
        <w:spacing w:before="0" w:beforeAutospacing="0" w:after="0" w:afterAutospacing="0"/>
        <w:ind w:left="0" w:firstLine="0"/>
        <w:jc w:val="both"/>
        <w:textAlignment w:val="baseline"/>
        <w:rPr>
          <w:rStyle w:val="normaltextrun"/>
          <w:rFonts w:ascii="Calibri" w:hAnsi="Calibri" w:cs="Calibri"/>
          <w:b/>
          <w:color w:val="000000" w:themeColor="text1"/>
          <w:szCs w:val="22"/>
          <w:highlight w:val="yellow"/>
        </w:rPr>
      </w:pPr>
      <w:r w:rsidRPr="004D5FA4">
        <w:rPr>
          <w:rStyle w:val="normaltextrun"/>
          <w:rFonts w:ascii="Calibri" w:hAnsi="Calibri" w:cs="Calibri"/>
          <w:color w:val="000000" w:themeColor="text1"/>
          <w:szCs w:val="22"/>
          <w:highlight w:val="yellow"/>
        </w:rPr>
        <w:t xml:space="preserve">Remove guide wire and </w:t>
      </w:r>
      <w:proofErr w:type="spellStart"/>
      <w:r w:rsidRPr="004D5FA4">
        <w:rPr>
          <w:rStyle w:val="normaltextrun"/>
          <w:rFonts w:ascii="Calibri" w:hAnsi="Calibri" w:cs="Calibri"/>
          <w:color w:val="000000" w:themeColor="text1"/>
          <w:szCs w:val="22"/>
          <w:highlight w:val="yellow"/>
        </w:rPr>
        <w:t>angiocatheter</w:t>
      </w:r>
      <w:proofErr w:type="spellEnd"/>
      <w:r w:rsidRPr="004D5FA4">
        <w:rPr>
          <w:rStyle w:val="normaltextrun"/>
          <w:rFonts w:ascii="Calibri" w:hAnsi="Calibri" w:cs="Calibri"/>
          <w:color w:val="000000" w:themeColor="text1"/>
          <w:szCs w:val="22"/>
          <w:highlight w:val="yellow"/>
        </w:rPr>
        <w:t xml:space="preserve"> from mouse urethra. Insert </w:t>
      </w:r>
      <w:proofErr w:type="spellStart"/>
      <w:r w:rsidRPr="004D5FA4">
        <w:rPr>
          <w:rStyle w:val="normaltextrun"/>
          <w:rFonts w:ascii="Calibri" w:hAnsi="Calibri" w:cs="Calibri"/>
          <w:color w:val="000000" w:themeColor="text1"/>
          <w:szCs w:val="22"/>
          <w:highlight w:val="yellow"/>
        </w:rPr>
        <w:t>angiocatheter</w:t>
      </w:r>
      <w:proofErr w:type="spellEnd"/>
      <w:r w:rsidRPr="004D5FA4">
        <w:rPr>
          <w:rStyle w:val="normaltextrun"/>
          <w:rFonts w:ascii="Calibri" w:hAnsi="Calibri" w:cs="Calibri"/>
          <w:color w:val="000000" w:themeColor="text1"/>
          <w:szCs w:val="22"/>
          <w:highlight w:val="yellow"/>
        </w:rPr>
        <w:t xml:space="preserve"> with syringe </w:t>
      </w:r>
      <w:r w:rsidR="001D4A78">
        <w:rPr>
          <w:rStyle w:val="normaltextrun"/>
          <w:rFonts w:ascii="Calibri" w:hAnsi="Calibri" w:cs="Calibri"/>
          <w:color w:val="000000" w:themeColor="text1"/>
          <w:szCs w:val="22"/>
          <w:highlight w:val="yellow"/>
        </w:rPr>
        <w:t xml:space="preserve">of cells </w:t>
      </w:r>
      <w:r w:rsidRPr="004D5FA4">
        <w:rPr>
          <w:rStyle w:val="normaltextrun"/>
          <w:rFonts w:ascii="Calibri" w:hAnsi="Calibri" w:cs="Calibri"/>
          <w:color w:val="000000" w:themeColor="text1"/>
          <w:szCs w:val="22"/>
          <w:highlight w:val="yellow"/>
        </w:rPr>
        <w:t>attached into urethra.</w:t>
      </w:r>
    </w:p>
    <w:p w14:paraId="6003B7E8" w14:textId="77777777" w:rsidR="002F7F80" w:rsidRDefault="002F7F80" w:rsidP="002F7F80">
      <w:pPr>
        <w:pStyle w:val="paragraph"/>
        <w:spacing w:before="0" w:beforeAutospacing="0" w:after="0" w:afterAutospacing="0"/>
        <w:jc w:val="both"/>
        <w:textAlignment w:val="baseline"/>
        <w:rPr>
          <w:rStyle w:val="normaltextrun"/>
          <w:rFonts w:ascii="Calibri" w:hAnsi="Calibri" w:cs="Calibri"/>
          <w:color w:val="000000" w:themeColor="text1"/>
          <w:szCs w:val="22"/>
          <w:highlight w:val="yellow"/>
        </w:rPr>
      </w:pPr>
    </w:p>
    <w:p w14:paraId="5831DEB8" w14:textId="77777777" w:rsidR="002F7F80" w:rsidRPr="009E1FDA" w:rsidRDefault="002F7F80" w:rsidP="002F7F80">
      <w:pPr>
        <w:pStyle w:val="paragraph"/>
        <w:spacing w:before="0" w:beforeAutospacing="0" w:after="0" w:afterAutospacing="0"/>
        <w:jc w:val="both"/>
        <w:textAlignment w:val="baseline"/>
        <w:rPr>
          <w:rStyle w:val="normaltextrun"/>
          <w:rFonts w:ascii="Calibri" w:hAnsi="Calibri" w:cs="Calibri"/>
          <w:b/>
          <w:color w:val="000000" w:themeColor="text1"/>
          <w:szCs w:val="22"/>
          <w:highlight w:val="yellow"/>
        </w:rPr>
      </w:pPr>
      <w:r w:rsidRPr="009E1FDA">
        <w:rPr>
          <w:rStyle w:val="normaltextrun"/>
          <w:rFonts w:ascii="Calibri" w:hAnsi="Calibri" w:cs="Calibri"/>
          <w:caps/>
          <w:color w:val="000000" w:themeColor="text1"/>
          <w:szCs w:val="22"/>
          <w:highlight w:val="yellow"/>
        </w:rPr>
        <w:t>NOTE:</w:t>
      </w:r>
      <w:r w:rsidRPr="009E1FDA">
        <w:rPr>
          <w:rStyle w:val="normaltextrun"/>
          <w:rFonts w:ascii="Calibri" w:hAnsi="Calibri" w:cs="Calibri"/>
          <w:color w:val="000000" w:themeColor="text1"/>
          <w:szCs w:val="22"/>
          <w:highlight w:val="yellow"/>
        </w:rPr>
        <w:t xml:space="preserve"> Advancement should be easier than before. </w:t>
      </w:r>
    </w:p>
    <w:p w14:paraId="030C98A6" w14:textId="1694A828" w:rsidR="004D5FA4" w:rsidRPr="004D5FA4" w:rsidRDefault="004D5FA4" w:rsidP="002F7F80">
      <w:pPr>
        <w:pStyle w:val="paragraph"/>
        <w:spacing w:before="0" w:beforeAutospacing="0" w:after="0" w:afterAutospacing="0"/>
        <w:jc w:val="both"/>
        <w:textAlignment w:val="baseline"/>
        <w:rPr>
          <w:rStyle w:val="normaltextrun"/>
          <w:rFonts w:ascii="Calibri" w:hAnsi="Calibri" w:cs="Calibri"/>
          <w:b/>
          <w:color w:val="000000" w:themeColor="text1"/>
          <w:szCs w:val="22"/>
          <w:highlight w:val="yellow"/>
        </w:rPr>
      </w:pPr>
      <w:r w:rsidRPr="004D5FA4">
        <w:rPr>
          <w:rStyle w:val="normaltextrun"/>
          <w:rFonts w:ascii="Calibri" w:hAnsi="Calibri" w:cs="Calibri"/>
          <w:color w:val="000000" w:themeColor="text1"/>
          <w:szCs w:val="22"/>
          <w:highlight w:val="yellow"/>
        </w:rPr>
        <w:t xml:space="preserve"> </w:t>
      </w:r>
    </w:p>
    <w:p w14:paraId="634659D3" w14:textId="2D3A6780" w:rsidR="002D71D6" w:rsidRPr="002D71D6" w:rsidRDefault="00DB68FB" w:rsidP="00EC2539">
      <w:pPr>
        <w:pStyle w:val="paragraph"/>
        <w:numPr>
          <w:ilvl w:val="2"/>
          <w:numId w:val="22"/>
        </w:numPr>
        <w:spacing w:before="0" w:beforeAutospacing="0" w:after="0" w:afterAutospacing="0"/>
        <w:ind w:left="0" w:firstLine="0"/>
        <w:jc w:val="both"/>
        <w:textAlignment w:val="baseline"/>
        <w:rPr>
          <w:rStyle w:val="normaltextrun"/>
          <w:rFonts w:ascii="Calibri" w:hAnsi="Calibri" w:cs="Calibri"/>
          <w:b/>
          <w:color w:val="000000" w:themeColor="text1"/>
          <w:szCs w:val="22"/>
          <w:highlight w:val="yellow"/>
        </w:rPr>
      </w:pPr>
      <w:r w:rsidRPr="00AD1B71">
        <w:rPr>
          <w:rStyle w:val="normaltextrun"/>
          <w:rFonts w:ascii="Calibri" w:hAnsi="Calibri" w:cs="Calibri"/>
          <w:color w:val="000000" w:themeColor="text1"/>
          <w:szCs w:val="22"/>
          <w:highlight w:val="yellow"/>
        </w:rPr>
        <w:t>Instill 50</w:t>
      </w:r>
      <w:r w:rsidR="00AB78DF" w:rsidRPr="00AD1B71">
        <w:rPr>
          <w:rStyle w:val="normaltextrun"/>
          <w:rFonts w:ascii="Calibri" w:hAnsi="Calibri" w:cs="Calibri"/>
          <w:color w:val="000000" w:themeColor="text1"/>
          <w:szCs w:val="22"/>
          <w:highlight w:val="yellow"/>
        </w:rPr>
        <w:t xml:space="preserve"> </w:t>
      </w:r>
      <w:r w:rsidR="00AD1B71">
        <w:rPr>
          <w:rStyle w:val="normaltextrun"/>
          <w:rFonts w:ascii="Calibri" w:hAnsi="Calibri" w:cs="Calibri"/>
          <w:color w:val="000000" w:themeColor="text1"/>
          <w:szCs w:val="22"/>
          <w:highlight w:val="yellow"/>
        </w:rPr>
        <w:t>µL</w:t>
      </w:r>
      <w:r w:rsidRPr="00AD1B71">
        <w:rPr>
          <w:rStyle w:val="normaltextrun"/>
          <w:rFonts w:ascii="Calibri" w:hAnsi="Calibri" w:cs="Calibri"/>
          <w:color w:val="000000" w:themeColor="text1"/>
          <w:szCs w:val="22"/>
          <w:highlight w:val="yellow"/>
        </w:rPr>
        <w:t xml:space="preserve"> </w:t>
      </w:r>
      <w:r w:rsidR="001D4A78">
        <w:rPr>
          <w:rStyle w:val="normaltextrun"/>
          <w:rFonts w:ascii="Calibri" w:hAnsi="Calibri" w:cs="Calibri"/>
          <w:color w:val="000000" w:themeColor="text1"/>
          <w:szCs w:val="22"/>
          <w:highlight w:val="yellow"/>
        </w:rPr>
        <w:t>of cells</w:t>
      </w:r>
      <w:r w:rsidRPr="00AD1B71">
        <w:rPr>
          <w:rStyle w:val="normaltextrun"/>
          <w:rFonts w:ascii="Calibri" w:hAnsi="Calibri" w:cs="Calibri"/>
          <w:color w:val="000000" w:themeColor="text1"/>
          <w:szCs w:val="22"/>
          <w:highlight w:val="yellow"/>
        </w:rPr>
        <w:t xml:space="preserve"> to mouse bladder. Wait a few seconds before removing</w:t>
      </w:r>
      <w:r w:rsidR="00A1240C">
        <w:rPr>
          <w:rStyle w:val="normaltextrun"/>
          <w:rFonts w:ascii="Calibri" w:hAnsi="Calibri" w:cs="Calibri"/>
          <w:color w:val="000000" w:themeColor="text1"/>
          <w:szCs w:val="22"/>
          <w:highlight w:val="yellow"/>
        </w:rPr>
        <w:t xml:space="preserve"> the</w:t>
      </w:r>
      <w:r w:rsidRPr="00AD1B71">
        <w:rPr>
          <w:rStyle w:val="normaltextrun"/>
          <w:rFonts w:ascii="Calibri" w:hAnsi="Calibri" w:cs="Calibri"/>
          <w:color w:val="000000" w:themeColor="text1"/>
          <w:szCs w:val="22"/>
          <w:highlight w:val="yellow"/>
        </w:rPr>
        <w:t xml:space="preserve"> </w:t>
      </w:r>
      <w:proofErr w:type="spellStart"/>
      <w:r w:rsidRPr="00AD1B71">
        <w:rPr>
          <w:rStyle w:val="normaltextrun"/>
          <w:rFonts w:ascii="Calibri" w:hAnsi="Calibri" w:cs="Calibri"/>
          <w:color w:val="000000" w:themeColor="text1"/>
          <w:szCs w:val="22"/>
          <w:highlight w:val="yellow"/>
        </w:rPr>
        <w:t>angiocatheter</w:t>
      </w:r>
      <w:proofErr w:type="spellEnd"/>
      <w:r w:rsidR="002D71D6">
        <w:rPr>
          <w:rStyle w:val="normaltextrun"/>
          <w:rFonts w:ascii="Calibri" w:hAnsi="Calibri" w:cs="Calibri"/>
          <w:color w:val="000000" w:themeColor="text1"/>
          <w:szCs w:val="22"/>
          <w:highlight w:val="yellow"/>
        </w:rPr>
        <w:t xml:space="preserve"> to allow for cells to adhere to the bladder wall</w:t>
      </w:r>
      <w:r w:rsidRPr="00AD1B71">
        <w:rPr>
          <w:rStyle w:val="normaltextrun"/>
          <w:rFonts w:ascii="Calibri" w:hAnsi="Calibri" w:cs="Calibri"/>
          <w:color w:val="000000" w:themeColor="text1"/>
          <w:szCs w:val="22"/>
          <w:highlight w:val="yellow"/>
        </w:rPr>
        <w:t>.</w:t>
      </w:r>
    </w:p>
    <w:p w14:paraId="51383CC3" w14:textId="77777777" w:rsidR="0016465D" w:rsidRDefault="0016465D" w:rsidP="002D71D6">
      <w:pPr>
        <w:pStyle w:val="paragraph"/>
        <w:spacing w:before="0" w:beforeAutospacing="0" w:after="0" w:afterAutospacing="0"/>
        <w:jc w:val="both"/>
        <w:textAlignment w:val="baseline"/>
        <w:rPr>
          <w:rStyle w:val="normaltextrun"/>
          <w:rFonts w:ascii="Calibri" w:hAnsi="Calibri" w:cs="Calibri"/>
          <w:color w:val="000000" w:themeColor="text1"/>
          <w:szCs w:val="22"/>
          <w:highlight w:val="yellow"/>
        </w:rPr>
      </w:pPr>
    </w:p>
    <w:p w14:paraId="1004F2F5" w14:textId="77777777" w:rsidR="0016465D" w:rsidRPr="009A5B35" w:rsidRDefault="0016465D" w:rsidP="002D71D6">
      <w:pPr>
        <w:pStyle w:val="paragraph"/>
        <w:spacing w:before="0" w:beforeAutospacing="0" w:after="0" w:afterAutospacing="0"/>
        <w:jc w:val="both"/>
        <w:textAlignment w:val="baseline"/>
        <w:rPr>
          <w:rStyle w:val="normaltextrun"/>
          <w:rFonts w:ascii="Calibri" w:hAnsi="Calibri" w:cs="Calibri"/>
          <w:color w:val="000000" w:themeColor="text1"/>
          <w:szCs w:val="22"/>
        </w:rPr>
      </w:pPr>
      <w:r w:rsidRPr="009A5B35">
        <w:rPr>
          <w:rStyle w:val="normaltextrun"/>
          <w:rFonts w:ascii="Calibri" w:hAnsi="Calibri" w:cs="Calibri"/>
          <w:color w:val="000000" w:themeColor="text1"/>
          <w:szCs w:val="22"/>
        </w:rPr>
        <w:t>NOTE: Cells remain in the bladder and develop into a primary tumor.</w:t>
      </w:r>
    </w:p>
    <w:p w14:paraId="5398A372" w14:textId="2AAED3ED" w:rsidR="00DB68FB" w:rsidRPr="00AD1B71" w:rsidRDefault="00DB68FB" w:rsidP="002D71D6">
      <w:pPr>
        <w:pStyle w:val="paragraph"/>
        <w:spacing w:before="0" w:beforeAutospacing="0" w:after="0" w:afterAutospacing="0"/>
        <w:jc w:val="both"/>
        <w:textAlignment w:val="baseline"/>
        <w:rPr>
          <w:rStyle w:val="normaltextrun"/>
          <w:rFonts w:ascii="Calibri" w:hAnsi="Calibri" w:cs="Calibri"/>
          <w:b/>
          <w:color w:val="000000" w:themeColor="text1"/>
          <w:szCs w:val="22"/>
          <w:highlight w:val="yellow"/>
        </w:rPr>
      </w:pPr>
      <w:r w:rsidRPr="00AD1B71">
        <w:rPr>
          <w:rStyle w:val="normaltextrun"/>
          <w:rFonts w:ascii="Calibri" w:hAnsi="Calibri" w:cs="Calibri"/>
          <w:color w:val="000000" w:themeColor="text1"/>
          <w:szCs w:val="22"/>
          <w:highlight w:val="yellow"/>
        </w:rPr>
        <w:lastRenderedPageBreak/>
        <w:t xml:space="preserve"> </w:t>
      </w:r>
    </w:p>
    <w:p w14:paraId="62E3E810" w14:textId="129C7B8D" w:rsidR="00694B3F" w:rsidRPr="00694B3F" w:rsidRDefault="00DB68FB" w:rsidP="008F2B06">
      <w:pPr>
        <w:pStyle w:val="paragraph"/>
        <w:numPr>
          <w:ilvl w:val="1"/>
          <w:numId w:val="22"/>
        </w:numPr>
        <w:spacing w:before="0" w:beforeAutospacing="0" w:after="0" w:afterAutospacing="0"/>
        <w:ind w:left="0" w:firstLine="0"/>
        <w:jc w:val="both"/>
        <w:textAlignment w:val="baseline"/>
        <w:rPr>
          <w:rStyle w:val="normaltextrun"/>
          <w:rFonts w:ascii="Calibri" w:hAnsi="Calibri" w:cs="Calibri"/>
          <w:b/>
          <w:color w:val="000000" w:themeColor="text1"/>
          <w:szCs w:val="22"/>
          <w:highlight w:val="yellow"/>
        </w:rPr>
      </w:pPr>
      <w:r w:rsidRPr="00AD1B71">
        <w:rPr>
          <w:rStyle w:val="normaltextrun"/>
          <w:rFonts w:ascii="Calibri" w:hAnsi="Calibri" w:cs="Calibri"/>
          <w:color w:val="000000" w:themeColor="text1"/>
          <w:szCs w:val="22"/>
          <w:highlight w:val="yellow"/>
        </w:rPr>
        <w:t xml:space="preserve">Remove mouse from isoflurane </w:t>
      </w:r>
      <w:r w:rsidR="009E10E7" w:rsidRPr="00AD1B71">
        <w:rPr>
          <w:rStyle w:val="normaltextrun"/>
          <w:rFonts w:ascii="Calibri" w:hAnsi="Calibri" w:cs="Calibri"/>
          <w:color w:val="000000" w:themeColor="text1"/>
          <w:szCs w:val="22"/>
          <w:highlight w:val="yellow"/>
        </w:rPr>
        <w:t>nose</w:t>
      </w:r>
      <w:r w:rsidR="001D4A78">
        <w:rPr>
          <w:rStyle w:val="normaltextrun"/>
          <w:rFonts w:ascii="Calibri" w:hAnsi="Calibri" w:cs="Calibri"/>
          <w:color w:val="000000" w:themeColor="text1"/>
          <w:szCs w:val="22"/>
          <w:highlight w:val="yellow"/>
        </w:rPr>
        <w:t xml:space="preserve"> </w:t>
      </w:r>
      <w:r w:rsidR="009E10E7" w:rsidRPr="00AD1B71">
        <w:rPr>
          <w:rStyle w:val="normaltextrun"/>
          <w:rFonts w:ascii="Calibri" w:hAnsi="Calibri" w:cs="Calibri"/>
          <w:color w:val="000000" w:themeColor="text1"/>
          <w:szCs w:val="22"/>
          <w:highlight w:val="yellow"/>
        </w:rPr>
        <w:t>cone</w:t>
      </w:r>
      <w:r w:rsidRPr="00AD1B71">
        <w:rPr>
          <w:rStyle w:val="normaltextrun"/>
          <w:rFonts w:ascii="Calibri" w:hAnsi="Calibri" w:cs="Calibri"/>
          <w:color w:val="000000" w:themeColor="text1"/>
          <w:szCs w:val="22"/>
          <w:highlight w:val="yellow"/>
        </w:rPr>
        <w:t xml:space="preserve"> and grounding pad.</w:t>
      </w:r>
      <w:r w:rsidR="008F2B06">
        <w:rPr>
          <w:rStyle w:val="normaltextrun"/>
          <w:rFonts w:ascii="Calibri" w:hAnsi="Calibri" w:cs="Calibri"/>
          <w:b/>
          <w:color w:val="000000" w:themeColor="text1"/>
          <w:szCs w:val="22"/>
          <w:highlight w:val="yellow"/>
        </w:rPr>
        <w:t xml:space="preserve"> </w:t>
      </w:r>
      <w:r w:rsidRPr="008F2B06">
        <w:rPr>
          <w:rStyle w:val="normaltextrun"/>
          <w:rFonts w:ascii="Calibri" w:hAnsi="Calibri" w:cs="Calibri"/>
          <w:color w:val="000000" w:themeColor="text1"/>
          <w:szCs w:val="22"/>
          <w:highlight w:val="yellow"/>
        </w:rPr>
        <w:t xml:space="preserve">Observe mouse for </w:t>
      </w:r>
      <w:r w:rsidR="00924025" w:rsidRPr="008F2B06">
        <w:rPr>
          <w:rStyle w:val="normaltextrun"/>
          <w:rFonts w:ascii="Calibri" w:hAnsi="Calibri" w:cs="Calibri"/>
          <w:color w:val="000000" w:themeColor="text1"/>
          <w:szCs w:val="22"/>
          <w:highlight w:val="yellow"/>
        </w:rPr>
        <w:t>1 h</w:t>
      </w:r>
      <w:r w:rsidRPr="008F2B06">
        <w:rPr>
          <w:rStyle w:val="normaltextrun"/>
          <w:rFonts w:ascii="Calibri" w:hAnsi="Calibri" w:cs="Calibri"/>
          <w:color w:val="000000" w:themeColor="text1"/>
          <w:szCs w:val="22"/>
          <w:highlight w:val="yellow"/>
        </w:rPr>
        <w:t xml:space="preserve"> following procedure. Look for signs of distress, </w:t>
      </w:r>
      <w:r w:rsidR="00AD1B71" w:rsidRPr="008F2B06">
        <w:rPr>
          <w:rStyle w:val="normaltextrun"/>
          <w:rFonts w:ascii="Calibri" w:hAnsi="Calibri" w:cs="Calibri"/>
          <w:color w:val="000000" w:themeColor="text1"/>
          <w:szCs w:val="22"/>
          <w:highlight w:val="yellow"/>
        </w:rPr>
        <w:t>i.e.,</w:t>
      </w:r>
      <w:r w:rsidRPr="008F2B06">
        <w:rPr>
          <w:rStyle w:val="normaltextrun"/>
          <w:rFonts w:ascii="Calibri" w:hAnsi="Calibri" w:cs="Calibri"/>
          <w:color w:val="000000" w:themeColor="text1"/>
          <w:szCs w:val="22"/>
          <w:highlight w:val="yellow"/>
        </w:rPr>
        <w:t xml:space="preserve"> hunched back, labored breathing, </w:t>
      </w:r>
      <w:r w:rsidR="00AD1B71" w:rsidRPr="008F2B06">
        <w:rPr>
          <w:rStyle w:val="normaltextrun"/>
          <w:rFonts w:ascii="Calibri" w:hAnsi="Calibri" w:cs="Calibri"/>
          <w:color w:val="000000" w:themeColor="text1"/>
          <w:szCs w:val="22"/>
          <w:highlight w:val="yellow"/>
        </w:rPr>
        <w:t>etc.</w:t>
      </w:r>
    </w:p>
    <w:p w14:paraId="56014466" w14:textId="62EAC066" w:rsidR="00DB68FB" w:rsidRPr="008F2B06" w:rsidRDefault="00DB68FB" w:rsidP="00E0145F">
      <w:pPr>
        <w:pStyle w:val="paragraph"/>
        <w:spacing w:before="0" w:beforeAutospacing="0" w:after="0" w:afterAutospacing="0"/>
        <w:jc w:val="both"/>
        <w:textAlignment w:val="baseline"/>
        <w:rPr>
          <w:rStyle w:val="normaltextrun"/>
          <w:rFonts w:ascii="Calibri" w:hAnsi="Calibri" w:cs="Calibri"/>
          <w:b/>
          <w:color w:val="000000" w:themeColor="text1"/>
          <w:szCs w:val="22"/>
          <w:highlight w:val="yellow"/>
        </w:rPr>
      </w:pPr>
      <w:r w:rsidRPr="008F2B06">
        <w:rPr>
          <w:rStyle w:val="normaltextrun"/>
          <w:rFonts w:ascii="Calibri" w:hAnsi="Calibri" w:cs="Calibri"/>
          <w:color w:val="000000" w:themeColor="text1"/>
          <w:szCs w:val="22"/>
          <w:highlight w:val="yellow"/>
        </w:rPr>
        <w:t xml:space="preserve"> </w:t>
      </w:r>
    </w:p>
    <w:p w14:paraId="09A9D2ED" w14:textId="4C5AA43C" w:rsidR="00DB68FB" w:rsidRDefault="00DB68FB" w:rsidP="00EC2539">
      <w:pPr>
        <w:pStyle w:val="paragraph"/>
        <w:numPr>
          <w:ilvl w:val="0"/>
          <w:numId w:val="22"/>
        </w:numPr>
        <w:spacing w:before="0" w:beforeAutospacing="0" w:after="0" w:afterAutospacing="0"/>
        <w:ind w:left="0" w:firstLine="0"/>
        <w:jc w:val="both"/>
        <w:textAlignment w:val="baseline"/>
        <w:rPr>
          <w:rStyle w:val="normaltextrun"/>
          <w:rFonts w:ascii="Calibri" w:hAnsi="Calibri" w:cs="Calibri"/>
          <w:b/>
          <w:color w:val="000000" w:themeColor="text1"/>
          <w:szCs w:val="22"/>
          <w:highlight w:val="yellow"/>
        </w:rPr>
      </w:pPr>
      <w:r w:rsidRPr="00AD1B71">
        <w:rPr>
          <w:rStyle w:val="normaltextrun"/>
          <w:rFonts w:ascii="Calibri" w:hAnsi="Calibri" w:cs="Calibri"/>
          <w:b/>
          <w:color w:val="000000" w:themeColor="text1"/>
          <w:szCs w:val="22"/>
          <w:highlight w:val="yellow"/>
        </w:rPr>
        <w:t>CRC mouse model</w:t>
      </w:r>
    </w:p>
    <w:p w14:paraId="7037853D" w14:textId="77777777" w:rsidR="007A24CA" w:rsidRPr="00AD1B71" w:rsidRDefault="007A24CA" w:rsidP="007A24CA">
      <w:pPr>
        <w:pStyle w:val="paragraph"/>
        <w:spacing w:before="0" w:beforeAutospacing="0" w:after="0" w:afterAutospacing="0"/>
        <w:jc w:val="both"/>
        <w:textAlignment w:val="baseline"/>
        <w:rPr>
          <w:rStyle w:val="normaltextrun"/>
          <w:rFonts w:ascii="Calibri" w:hAnsi="Calibri" w:cs="Calibri"/>
          <w:b/>
          <w:color w:val="000000" w:themeColor="text1"/>
          <w:szCs w:val="22"/>
          <w:highlight w:val="yellow"/>
        </w:rPr>
      </w:pPr>
    </w:p>
    <w:p w14:paraId="1908DBE9" w14:textId="1DFAE7E4" w:rsidR="007A24CA" w:rsidRDefault="00DB68FB" w:rsidP="00EC2539">
      <w:pPr>
        <w:pStyle w:val="paragraph"/>
        <w:numPr>
          <w:ilvl w:val="1"/>
          <w:numId w:val="22"/>
        </w:numPr>
        <w:spacing w:before="0" w:beforeAutospacing="0" w:after="0" w:afterAutospacing="0"/>
        <w:ind w:left="0" w:firstLine="0"/>
        <w:jc w:val="both"/>
        <w:textAlignment w:val="baseline"/>
        <w:rPr>
          <w:rStyle w:val="normaltextrun"/>
          <w:rFonts w:ascii="Calibri" w:hAnsi="Calibri" w:cs="Calibri"/>
          <w:color w:val="000000" w:themeColor="text1"/>
          <w:szCs w:val="22"/>
        </w:rPr>
      </w:pPr>
      <w:r w:rsidRPr="007A24CA">
        <w:rPr>
          <w:rStyle w:val="normaltextrun"/>
          <w:rFonts w:ascii="Calibri" w:hAnsi="Calibri" w:cs="Calibri"/>
          <w:color w:val="000000" w:themeColor="text1"/>
          <w:szCs w:val="22"/>
        </w:rPr>
        <w:t xml:space="preserve"> </w:t>
      </w:r>
      <w:r w:rsidR="0099429E" w:rsidRPr="007A24CA">
        <w:rPr>
          <w:rStyle w:val="normaltextrun"/>
          <w:rFonts w:ascii="Calibri" w:hAnsi="Calibri" w:cs="Calibri"/>
          <w:color w:val="000000" w:themeColor="text1"/>
          <w:szCs w:val="22"/>
        </w:rPr>
        <w:t>A</w:t>
      </w:r>
      <w:r w:rsidRPr="007A24CA">
        <w:rPr>
          <w:rStyle w:val="normaltextrun"/>
          <w:rFonts w:ascii="Calibri" w:hAnsi="Calibri" w:cs="Calibri"/>
          <w:color w:val="000000" w:themeColor="text1"/>
          <w:szCs w:val="22"/>
        </w:rPr>
        <w:t xml:space="preserve">nesthetize </w:t>
      </w:r>
      <w:r w:rsidR="00611FB6">
        <w:rPr>
          <w:rStyle w:val="normaltextrun"/>
          <w:rFonts w:ascii="Calibri" w:hAnsi="Calibri" w:cs="Calibri"/>
          <w:color w:val="000000" w:themeColor="text1"/>
          <w:szCs w:val="22"/>
        </w:rPr>
        <w:t>six-to-eight</w:t>
      </w:r>
      <w:r w:rsidR="003A7329">
        <w:rPr>
          <w:rStyle w:val="normaltextrun"/>
          <w:rFonts w:ascii="Calibri" w:hAnsi="Calibri" w:cs="Calibri"/>
          <w:color w:val="000000" w:themeColor="text1"/>
          <w:szCs w:val="22"/>
        </w:rPr>
        <w:t>-</w:t>
      </w:r>
      <w:r w:rsidR="0099429E" w:rsidRPr="007A24CA">
        <w:rPr>
          <w:rStyle w:val="normaltextrun"/>
          <w:rFonts w:ascii="Calibri" w:hAnsi="Calibri" w:cs="Calibri"/>
          <w:color w:val="000000" w:themeColor="text1"/>
          <w:szCs w:val="22"/>
        </w:rPr>
        <w:t xml:space="preserve">week old male NOD/SCID </w:t>
      </w:r>
      <w:r w:rsidRPr="007A24CA">
        <w:rPr>
          <w:rStyle w:val="normaltextrun"/>
          <w:rFonts w:ascii="Calibri" w:hAnsi="Calibri" w:cs="Calibri"/>
          <w:color w:val="000000" w:themeColor="text1"/>
          <w:szCs w:val="22"/>
        </w:rPr>
        <w:t>m</w:t>
      </w:r>
      <w:r w:rsidR="000D3A11">
        <w:rPr>
          <w:rStyle w:val="normaltextrun"/>
          <w:rFonts w:ascii="Calibri" w:hAnsi="Calibri" w:cs="Calibri"/>
          <w:color w:val="000000" w:themeColor="text1"/>
          <w:szCs w:val="22"/>
        </w:rPr>
        <w:t>ouse</w:t>
      </w:r>
      <w:r w:rsidRPr="007A24CA">
        <w:rPr>
          <w:rStyle w:val="normaltextrun"/>
          <w:rFonts w:ascii="Calibri" w:hAnsi="Calibri" w:cs="Calibri"/>
          <w:color w:val="000000" w:themeColor="text1"/>
          <w:szCs w:val="22"/>
        </w:rPr>
        <w:t xml:space="preserve"> with isoflurane (2.5% in 100% oxygen, 1</w:t>
      </w:r>
      <w:r w:rsidR="00332DCB" w:rsidRPr="007A24CA">
        <w:rPr>
          <w:rStyle w:val="normaltextrun"/>
          <w:rFonts w:ascii="Calibri" w:hAnsi="Calibri" w:cs="Calibri"/>
          <w:color w:val="000000" w:themeColor="text1"/>
          <w:szCs w:val="22"/>
        </w:rPr>
        <w:t xml:space="preserve"> </w:t>
      </w:r>
      <w:r w:rsidRPr="007A24CA">
        <w:rPr>
          <w:rStyle w:val="normaltextrun"/>
          <w:rFonts w:ascii="Calibri" w:hAnsi="Calibri" w:cs="Calibri"/>
          <w:color w:val="000000" w:themeColor="text1"/>
          <w:szCs w:val="22"/>
        </w:rPr>
        <w:t>L/min)</w:t>
      </w:r>
      <w:r w:rsidR="009E10E7" w:rsidRPr="007A24CA">
        <w:rPr>
          <w:rStyle w:val="normaltextrun"/>
          <w:rFonts w:ascii="Calibri" w:hAnsi="Calibri" w:cs="Calibri"/>
          <w:color w:val="000000" w:themeColor="text1"/>
          <w:szCs w:val="22"/>
        </w:rPr>
        <w:t xml:space="preserve"> in </w:t>
      </w:r>
      <w:r w:rsidR="00803A67">
        <w:rPr>
          <w:rStyle w:val="normaltextrun"/>
          <w:rFonts w:ascii="Calibri" w:hAnsi="Calibri" w:cs="Calibri"/>
          <w:color w:val="000000" w:themeColor="text1"/>
          <w:szCs w:val="22"/>
        </w:rPr>
        <w:t xml:space="preserve">the </w:t>
      </w:r>
      <w:r w:rsidR="009E10E7" w:rsidRPr="007A24CA">
        <w:rPr>
          <w:rStyle w:val="normaltextrun"/>
          <w:rFonts w:ascii="Calibri" w:hAnsi="Calibri" w:cs="Calibri"/>
          <w:color w:val="000000" w:themeColor="text1"/>
          <w:szCs w:val="22"/>
        </w:rPr>
        <w:t>induction chamber</w:t>
      </w:r>
      <w:r w:rsidRPr="007A24CA">
        <w:rPr>
          <w:rStyle w:val="normaltextrun"/>
          <w:rFonts w:ascii="Calibri" w:hAnsi="Calibri" w:cs="Calibri"/>
          <w:color w:val="000000" w:themeColor="text1"/>
          <w:szCs w:val="22"/>
        </w:rPr>
        <w:t xml:space="preserve">. </w:t>
      </w:r>
      <w:r w:rsidR="0099429E" w:rsidRPr="007A24CA">
        <w:rPr>
          <w:rStyle w:val="normaltextrun"/>
          <w:rFonts w:ascii="Calibri" w:hAnsi="Calibri" w:cs="Calibri"/>
          <w:color w:val="000000" w:themeColor="text1"/>
          <w:szCs w:val="22"/>
        </w:rPr>
        <w:t>Confirm sedation with a toe pinch.</w:t>
      </w:r>
    </w:p>
    <w:p w14:paraId="530D87B7" w14:textId="63FDC203" w:rsidR="00DB68FB" w:rsidRPr="007A24CA" w:rsidRDefault="0099429E" w:rsidP="007A24CA">
      <w:pPr>
        <w:pStyle w:val="paragraph"/>
        <w:spacing w:before="0" w:beforeAutospacing="0" w:after="0" w:afterAutospacing="0"/>
        <w:jc w:val="both"/>
        <w:textAlignment w:val="baseline"/>
        <w:rPr>
          <w:rStyle w:val="normaltextrun"/>
          <w:rFonts w:ascii="Calibri" w:hAnsi="Calibri" w:cs="Calibri"/>
          <w:color w:val="000000" w:themeColor="text1"/>
          <w:szCs w:val="22"/>
        </w:rPr>
      </w:pPr>
      <w:r w:rsidRPr="007A24CA">
        <w:rPr>
          <w:rStyle w:val="normaltextrun"/>
          <w:rFonts w:ascii="Calibri" w:hAnsi="Calibri" w:cs="Calibri"/>
          <w:color w:val="000000" w:themeColor="text1"/>
          <w:szCs w:val="22"/>
        </w:rPr>
        <w:t xml:space="preserve"> </w:t>
      </w:r>
    </w:p>
    <w:p w14:paraId="491C6B78" w14:textId="05D8353F" w:rsidR="00DB68FB" w:rsidRPr="00AD1B71" w:rsidRDefault="0099429E" w:rsidP="00EC2539">
      <w:pPr>
        <w:pStyle w:val="paragraph"/>
        <w:numPr>
          <w:ilvl w:val="1"/>
          <w:numId w:val="22"/>
        </w:numPr>
        <w:spacing w:before="0" w:beforeAutospacing="0" w:after="0" w:afterAutospacing="0"/>
        <w:ind w:left="0" w:firstLine="0"/>
        <w:jc w:val="both"/>
        <w:textAlignment w:val="baseline"/>
        <w:rPr>
          <w:rStyle w:val="normaltextrun"/>
          <w:rFonts w:ascii="Calibri" w:hAnsi="Calibri" w:cs="Calibri"/>
          <w:color w:val="000000" w:themeColor="text1"/>
          <w:szCs w:val="22"/>
          <w:highlight w:val="yellow"/>
        </w:rPr>
      </w:pPr>
      <w:r>
        <w:rPr>
          <w:rStyle w:val="normaltextrun"/>
          <w:rFonts w:ascii="Calibri" w:hAnsi="Calibri" w:cs="Calibri"/>
          <w:color w:val="000000" w:themeColor="text1"/>
          <w:szCs w:val="22"/>
          <w:highlight w:val="yellow"/>
        </w:rPr>
        <w:t>P</w:t>
      </w:r>
      <w:r w:rsidR="00DB68FB" w:rsidRPr="00AD1B71">
        <w:rPr>
          <w:rStyle w:val="normaltextrun"/>
          <w:rFonts w:ascii="Calibri" w:hAnsi="Calibri" w:cs="Calibri"/>
          <w:color w:val="000000" w:themeColor="text1"/>
          <w:szCs w:val="22"/>
          <w:highlight w:val="yellow"/>
        </w:rPr>
        <w:t>lace</w:t>
      </w:r>
      <w:r>
        <w:rPr>
          <w:rStyle w:val="normaltextrun"/>
          <w:rFonts w:ascii="Calibri" w:hAnsi="Calibri" w:cs="Calibri"/>
          <w:color w:val="000000" w:themeColor="text1"/>
          <w:szCs w:val="22"/>
          <w:highlight w:val="yellow"/>
        </w:rPr>
        <w:t xml:space="preserve"> anesthetized</w:t>
      </w:r>
      <w:r w:rsidR="00DB68FB" w:rsidRPr="00AD1B71">
        <w:rPr>
          <w:rStyle w:val="normaltextrun"/>
          <w:rFonts w:ascii="Calibri" w:hAnsi="Calibri" w:cs="Calibri"/>
          <w:color w:val="000000" w:themeColor="text1"/>
          <w:szCs w:val="22"/>
          <w:highlight w:val="yellow"/>
        </w:rPr>
        <w:t xml:space="preserve"> mouse in supine position under a dissecting microscope, making sure to secure their snout to an isoflurane </w:t>
      </w:r>
      <w:r w:rsidR="009E10E7" w:rsidRPr="00AD1B71">
        <w:rPr>
          <w:rStyle w:val="normaltextrun"/>
          <w:rFonts w:ascii="Calibri" w:hAnsi="Calibri" w:cs="Calibri"/>
          <w:color w:val="000000" w:themeColor="text1"/>
          <w:szCs w:val="22"/>
          <w:highlight w:val="yellow"/>
        </w:rPr>
        <w:t>nosecone</w:t>
      </w:r>
      <w:r w:rsidR="00DB68FB" w:rsidRPr="00AD1B71">
        <w:rPr>
          <w:rStyle w:val="normaltextrun"/>
          <w:rFonts w:ascii="Calibri" w:hAnsi="Calibri" w:cs="Calibri"/>
          <w:color w:val="000000" w:themeColor="text1"/>
          <w:szCs w:val="22"/>
          <w:highlight w:val="yellow"/>
        </w:rPr>
        <w:t xml:space="preserve"> and to secure their front and back limbs with tape for stability. </w:t>
      </w:r>
    </w:p>
    <w:p w14:paraId="605F7158" w14:textId="77777777" w:rsidR="006854D6" w:rsidRDefault="006854D6" w:rsidP="00EC2539">
      <w:pPr>
        <w:pStyle w:val="paragraph"/>
        <w:spacing w:before="0" w:beforeAutospacing="0" w:after="0" w:afterAutospacing="0"/>
        <w:jc w:val="both"/>
        <w:textAlignment w:val="baseline"/>
        <w:rPr>
          <w:rStyle w:val="normaltextrun"/>
          <w:rFonts w:ascii="Calibri" w:hAnsi="Calibri" w:cs="Calibri"/>
          <w:caps/>
          <w:color w:val="000000" w:themeColor="text1"/>
          <w:szCs w:val="22"/>
          <w:highlight w:val="yellow"/>
        </w:rPr>
      </w:pPr>
    </w:p>
    <w:p w14:paraId="6253BB53" w14:textId="3D9EE70D" w:rsidR="00DB68FB" w:rsidRDefault="009D73D5" w:rsidP="00EC2539">
      <w:pPr>
        <w:pStyle w:val="paragraph"/>
        <w:spacing w:before="0" w:beforeAutospacing="0" w:after="0" w:afterAutospacing="0"/>
        <w:jc w:val="both"/>
        <w:textAlignment w:val="baseline"/>
        <w:rPr>
          <w:rStyle w:val="normaltextrun"/>
          <w:rFonts w:ascii="Calibri" w:hAnsi="Calibri" w:cs="Calibri"/>
          <w:color w:val="000000" w:themeColor="text1"/>
          <w:szCs w:val="22"/>
          <w:highlight w:val="yellow"/>
        </w:rPr>
      </w:pPr>
      <w:r w:rsidRPr="009D73D5">
        <w:rPr>
          <w:rStyle w:val="normaltextrun"/>
          <w:rFonts w:ascii="Calibri" w:hAnsi="Calibri" w:cs="Calibri"/>
          <w:caps/>
          <w:color w:val="000000" w:themeColor="text1"/>
          <w:szCs w:val="22"/>
          <w:highlight w:val="yellow"/>
        </w:rPr>
        <w:t>NOTE:</w:t>
      </w:r>
      <w:r w:rsidR="00DB68FB" w:rsidRPr="00AD1B71">
        <w:rPr>
          <w:rStyle w:val="normaltextrun"/>
          <w:rFonts w:ascii="Calibri" w:hAnsi="Calibri" w:cs="Calibri"/>
          <w:color w:val="000000" w:themeColor="text1"/>
          <w:szCs w:val="22"/>
          <w:highlight w:val="yellow"/>
        </w:rPr>
        <w:t xml:space="preserve"> </w:t>
      </w:r>
      <w:r w:rsidR="004371DB" w:rsidRPr="00AD1B71">
        <w:rPr>
          <w:rStyle w:val="normaltextrun"/>
          <w:rFonts w:ascii="Calibri" w:hAnsi="Calibri" w:cs="Calibri"/>
          <w:color w:val="000000" w:themeColor="text1"/>
          <w:szCs w:val="22"/>
          <w:highlight w:val="yellow"/>
        </w:rPr>
        <w:t xml:space="preserve">Loupes may be used instead of a dissecting </w:t>
      </w:r>
      <w:r w:rsidR="002E7EBC">
        <w:rPr>
          <w:rStyle w:val="normaltextrun"/>
          <w:rFonts w:ascii="Calibri" w:hAnsi="Calibri" w:cs="Calibri"/>
          <w:color w:val="000000" w:themeColor="text1"/>
          <w:szCs w:val="22"/>
          <w:highlight w:val="yellow"/>
        </w:rPr>
        <w:t>micro</w:t>
      </w:r>
      <w:r w:rsidR="004371DB" w:rsidRPr="00AD1B71">
        <w:rPr>
          <w:rStyle w:val="normaltextrun"/>
          <w:rFonts w:ascii="Calibri" w:hAnsi="Calibri" w:cs="Calibri"/>
          <w:color w:val="000000" w:themeColor="text1"/>
          <w:szCs w:val="22"/>
          <w:highlight w:val="yellow"/>
        </w:rPr>
        <w:t xml:space="preserve">scope. </w:t>
      </w:r>
      <w:r w:rsidR="00DB68FB" w:rsidRPr="00AD1B71">
        <w:rPr>
          <w:rStyle w:val="normaltextrun"/>
          <w:rFonts w:ascii="Calibri" w:hAnsi="Calibri" w:cs="Calibri"/>
          <w:color w:val="000000" w:themeColor="text1"/>
          <w:szCs w:val="22"/>
          <w:highlight w:val="yellow"/>
        </w:rPr>
        <w:t>A small object can be used to improve visibility and angle when placed under the base of the tail, elevating the anus.</w:t>
      </w:r>
      <w:r w:rsidR="00FA5E1A">
        <w:rPr>
          <w:rStyle w:val="normaltextrun"/>
          <w:rFonts w:ascii="Calibri" w:hAnsi="Calibri" w:cs="Calibri"/>
          <w:color w:val="000000" w:themeColor="text1"/>
          <w:szCs w:val="22"/>
          <w:highlight w:val="yellow"/>
        </w:rPr>
        <w:t xml:space="preserve"> Typically, small sections of gauze are rolled into a cylinder shape of </w:t>
      </w:r>
      <w:r w:rsidR="003A7329">
        <w:rPr>
          <w:rStyle w:val="normaltextrun"/>
          <w:rFonts w:ascii="Calibri" w:hAnsi="Calibri" w:cs="Calibri"/>
          <w:color w:val="000000" w:themeColor="text1"/>
          <w:szCs w:val="22"/>
          <w:highlight w:val="yellow"/>
        </w:rPr>
        <w:t>1-inch</w:t>
      </w:r>
      <w:r w:rsidR="00FA5E1A">
        <w:rPr>
          <w:rStyle w:val="normaltextrun"/>
          <w:rFonts w:ascii="Calibri" w:hAnsi="Calibri" w:cs="Calibri"/>
          <w:color w:val="000000" w:themeColor="text1"/>
          <w:szCs w:val="22"/>
          <w:highlight w:val="yellow"/>
        </w:rPr>
        <w:t xml:space="preserve"> diameter.</w:t>
      </w:r>
    </w:p>
    <w:p w14:paraId="63F73BBE" w14:textId="77777777" w:rsidR="00601116" w:rsidRPr="00AD1B71" w:rsidRDefault="00601116" w:rsidP="00EC2539">
      <w:pPr>
        <w:pStyle w:val="paragraph"/>
        <w:spacing w:before="0" w:beforeAutospacing="0" w:after="0" w:afterAutospacing="0"/>
        <w:jc w:val="both"/>
        <w:textAlignment w:val="baseline"/>
        <w:rPr>
          <w:rStyle w:val="normaltextrun"/>
          <w:rFonts w:ascii="Calibri" w:hAnsi="Calibri" w:cs="Calibri"/>
          <w:color w:val="000000" w:themeColor="text1"/>
          <w:szCs w:val="22"/>
          <w:highlight w:val="yellow"/>
        </w:rPr>
      </w:pPr>
    </w:p>
    <w:p w14:paraId="41464C19" w14:textId="415F83B2" w:rsidR="00DB68FB" w:rsidRPr="00AD1B71" w:rsidRDefault="00751AE8" w:rsidP="00EC2539">
      <w:pPr>
        <w:pStyle w:val="paragraph"/>
        <w:numPr>
          <w:ilvl w:val="1"/>
          <w:numId w:val="22"/>
        </w:numPr>
        <w:spacing w:before="0" w:beforeAutospacing="0" w:after="0" w:afterAutospacing="0"/>
        <w:ind w:left="0" w:firstLine="0"/>
        <w:jc w:val="both"/>
        <w:textAlignment w:val="baseline"/>
        <w:rPr>
          <w:rStyle w:val="normaltextrun"/>
          <w:rFonts w:ascii="Calibri" w:hAnsi="Calibri" w:cs="Calibri"/>
          <w:color w:val="000000" w:themeColor="text1"/>
          <w:szCs w:val="22"/>
          <w:highlight w:val="yellow"/>
        </w:rPr>
      </w:pPr>
      <w:r>
        <w:rPr>
          <w:rStyle w:val="normaltextrun"/>
          <w:rFonts w:ascii="Calibri" w:hAnsi="Calibri" w:cs="Calibri"/>
          <w:color w:val="000000" w:themeColor="text1"/>
          <w:szCs w:val="22"/>
          <w:highlight w:val="yellow"/>
        </w:rPr>
        <w:t>D</w:t>
      </w:r>
      <w:r w:rsidR="00DB68FB" w:rsidRPr="00AD1B71">
        <w:rPr>
          <w:rStyle w:val="normaltextrun"/>
          <w:rFonts w:ascii="Calibri" w:hAnsi="Calibri" w:cs="Calibri"/>
          <w:color w:val="000000" w:themeColor="text1"/>
          <w:szCs w:val="22"/>
          <w:highlight w:val="yellow"/>
        </w:rPr>
        <w:t>ilate the anal canal</w:t>
      </w:r>
      <w:r>
        <w:rPr>
          <w:rStyle w:val="normaltextrun"/>
          <w:rFonts w:ascii="Calibri" w:hAnsi="Calibri" w:cs="Calibri"/>
          <w:color w:val="000000" w:themeColor="text1"/>
          <w:szCs w:val="22"/>
          <w:highlight w:val="yellow"/>
        </w:rPr>
        <w:t xml:space="preserve"> with curved lubricated blunt-tipped forceps</w:t>
      </w:r>
      <w:r w:rsidR="00DB68FB" w:rsidRPr="00AD1B71">
        <w:rPr>
          <w:rStyle w:val="normaltextrun"/>
          <w:rFonts w:ascii="Calibri" w:hAnsi="Calibri" w:cs="Calibri"/>
          <w:color w:val="000000" w:themeColor="text1"/>
          <w:szCs w:val="22"/>
          <w:highlight w:val="yellow"/>
        </w:rPr>
        <w:t xml:space="preserve"> to expose the distal anal and rectal mucosa.</w:t>
      </w:r>
      <w:r w:rsidR="00B61F7D">
        <w:rPr>
          <w:rStyle w:val="normaltextrun"/>
          <w:rFonts w:ascii="Calibri" w:hAnsi="Calibri" w:cs="Calibri"/>
          <w:color w:val="000000" w:themeColor="text1"/>
          <w:szCs w:val="22"/>
          <w:highlight w:val="yellow"/>
        </w:rPr>
        <w:t xml:space="preserve"> Remove feces.</w:t>
      </w:r>
    </w:p>
    <w:p w14:paraId="3212A718" w14:textId="77777777" w:rsidR="00601116" w:rsidRDefault="00601116" w:rsidP="00601116">
      <w:pPr>
        <w:pStyle w:val="paragraph"/>
        <w:spacing w:before="0" w:beforeAutospacing="0" w:after="0" w:afterAutospacing="0"/>
        <w:jc w:val="both"/>
        <w:textAlignment w:val="baseline"/>
        <w:rPr>
          <w:rStyle w:val="normaltextrun"/>
          <w:rFonts w:ascii="Calibri" w:hAnsi="Calibri" w:cs="Calibri"/>
          <w:color w:val="000000" w:themeColor="text1"/>
          <w:szCs w:val="22"/>
          <w:highlight w:val="yellow"/>
        </w:rPr>
      </w:pPr>
    </w:p>
    <w:p w14:paraId="40E238F8" w14:textId="3F09E6AB" w:rsidR="00DB68FB" w:rsidRDefault="00DB68FB" w:rsidP="00EC2539">
      <w:pPr>
        <w:pStyle w:val="paragraph"/>
        <w:numPr>
          <w:ilvl w:val="1"/>
          <w:numId w:val="22"/>
        </w:numPr>
        <w:spacing w:before="0" w:beforeAutospacing="0" w:after="0" w:afterAutospacing="0"/>
        <w:ind w:left="0" w:firstLine="0"/>
        <w:jc w:val="both"/>
        <w:textAlignment w:val="baseline"/>
        <w:rPr>
          <w:rStyle w:val="normaltextrun"/>
          <w:rFonts w:ascii="Calibri" w:hAnsi="Calibri" w:cs="Calibri"/>
          <w:color w:val="000000" w:themeColor="text1"/>
          <w:szCs w:val="22"/>
          <w:highlight w:val="yellow"/>
        </w:rPr>
      </w:pPr>
      <w:r w:rsidRPr="00D22ACF">
        <w:rPr>
          <w:rStyle w:val="normaltextrun"/>
          <w:rFonts w:ascii="Calibri" w:hAnsi="Calibri" w:cs="Calibri"/>
          <w:color w:val="000000" w:themeColor="text1"/>
          <w:szCs w:val="22"/>
          <w:highlight w:val="yellow"/>
        </w:rPr>
        <w:t>Use a sterile 30</w:t>
      </w:r>
      <w:r w:rsidR="00F17C3D">
        <w:rPr>
          <w:rStyle w:val="normaltextrun"/>
          <w:rFonts w:ascii="Calibri" w:hAnsi="Calibri" w:cs="Calibri"/>
          <w:color w:val="000000" w:themeColor="text1"/>
          <w:szCs w:val="22"/>
          <w:highlight w:val="yellow"/>
        </w:rPr>
        <w:t xml:space="preserve"> </w:t>
      </w:r>
      <w:r w:rsidR="00601116">
        <w:rPr>
          <w:rStyle w:val="normaltextrun"/>
          <w:rFonts w:ascii="Calibri" w:hAnsi="Calibri" w:cs="Calibri"/>
          <w:color w:val="000000" w:themeColor="text1"/>
          <w:szCs w:val="22"/>
          <w:highlight w:val="yellow"/>
        </w:rPr>
        <w:t>G</w:t>
      </w:r>
      <w:r w:rsidRPr="00D22ACF">
        <w:rPr>
          <w:rStyle w:val="normaltextrun"/>
          <w:rFonts w:ascii="Calibri" w:hAnsi="Calibri" w:cs="Calibri"/>
          <w:color w:val="000000" w:themeColor="text1"/>
          <w:szCs w:val="22"/>
          <w:highlight w:val="yellow"/>
        </w:rPr>
        <w:t xml:space="preserve"> removable needle on a 50</w:t>
      </w:r>
      <w:r w:rsidR="00924C8A">
        <w:rPr>
          <w:rStyle w:val="normaltextrun"/>
          <w:rFonts w:ascii="Calibri" w:hAnsi="Calibri" w:cs="Calibri"/>
          <w:color w:val="000000" w:themeColor="text1"/>
          <w:szCs w:val="22"/>
          <w:highlight w:val="yellow"/>
        </w:rPr>
        <w:t xml:space="preserve"> </w:t>
      </w:r>
      <w:r w:rsidRPr="00D22ACF">
        <w:rPr>
          <w:rStyle w:val="normaltextrun"/>
          <w:rFonts w:ascii="Calibri" w:hAnsi="Calibri" w:cs="Calibri"/>
          <w:color w:val="000000" w:themeColor="text1"/>
          <w:szCs w:val="22"/>
          <w:highlight w:val="yellow"/>
        </w:rPr>
        <w:t>μ</w:t>
      </w:r>
      <w:r w:rsidR="00601116">
        <w:rPr>
          <w:rStyle w:val="normaltextrun"/>
          <w:rFonts w:ascii="Calibri" w:hAnsi="Calibri" w:cs="Calibri"/>
          <w:color w:val="000000" w:themeColor="text1"/>
          <w:szCs w:val="22"/>
          <w:highlight w:val="yellow"/>
        </w:rPr>
        <w:t>L</w:t>
      </w:r>
      <w:r w:rsidRPr="00D22ACF">
        <w:rPr>
          <w:rStyle w:val="normaltextrun"/>
          <w:rFonts w:ascii="Calibri" w:hAnsi="Calibri" w:cs="Calibri"/>
          <w:color w:val="000000" w:themeColor="text1"/>
          <w:szCs w:val="22"/>
          <w:highlight w:val="yellow"/>
        </w:rPr>
        <w:t xml:space="preserve"> </w:t>
      </w:r>
      <w:r w:rsidR="00B61F7D" w:rsidRPr="00D22ACF">
        <w:rPr>
          <w:rStyle w:val="normaltextrun"/>
          <w:rFonts w:ascii="Calibri" w:hAnsi="Calibri" w:cs="Calibri"/>
          <w:color w:val="000000" w:themeColor="text1"/>
          <w:szCs w:val="22"/>
          <w:highlight w:val="yellow"/>
        </w:rPr>
        <w:t>glass s</w:t>
      </w:r>
      <w:r w:rsidR="00AB78DF" w:rsidRPr="00445661">
        <w:rPr>
          <w:rStyle w:val="normaltextrun"/>
          <w:rFonts w:ascii="Calibri" w:hAnsi="Calibri" w:cs="Calibri"/>
          <w:color w:val="000000" w:themeColor="text1"/>
          <w:szCs w:val="22"/>
          <w:highlight w:val="yellow"/>
        </w:rPr>
        <w:t xml:space="preserve">yringe to inject 10 </w:t>
      </w:r>
      <w:r w:rsidRPr="00D22ACF">
        <w:rPr>
          <w:rStyle w:val="normaltextrun"/>
          <w:rFonts w:ascii="Calibri" w:hAnsi="Calibri" w:cs="Calibri"/>
          <w:color w:val="000000" w:themeColor="text1"/>
          <w:szCs w:val="22"/>
          <w:highlight w:val="yellow"/>
        </w:rPr>
        <w:t>μ</w:t>
      </w:r>
      <w:r w:rsidR="00601116">
        <w:rPr>
          <w:rStyle w:val="normaltextrun"/>
          <w:rFonts w:ascii="Calibri" w:hAnsi="Calibri" w:cs="Calibri"/>
          <w:color w:val="000000" w:themeColor="text1"/>
          <w:szCs w:val="22"/>
          <w:highlight w:val="yellow"/>
        </w:rPr>
        <w:t>L</w:t>
      </w:r>
      <w:r w:rsidRPr="00D22ACF">
        <w:rPr>
          <w:rStyle w:val="normaltextrun"/>
          <w:rFonts w:ascii="Calibri" w:hAnsi="Calibri" w:cs="Calibri"/>
          <w:color w:val="000000" w:themeColor="text1"/>
          <w:szCs w:val="22"/>
          <w:highlight w:val="yellow"/>
        </w:rPr>
        <w:t xml:space="preserve"> </w:t>
      </w:r>
      <w:r w:rsidR="00924C8A">
        <w:rPr>
          <w:rStyle w:val="normaltextrun"/>
          <w:rFonts w:ascii="Calibri" w:hAnsi="Calibri" w:cs="Calibri"/>
          <w:color w:val="000000" w:themeColor="text1"/>
          <w:szCs w:val="22"/>
          <w:highlight w:val="yellow"/>
        </w:rPr>
        <w:t>of</w:t>
      </w:r>
      <w:r w:rsidRPr="00D22ACF">
        <w:rPr>
          <w:rStyle w:val="normaltextrun"/>
          <w:rFonts w:ascii="Calibri" w:hAnsi="Calibri" w:cs="Calibri"/>
          <w:color w:val="000000" w:themeColor="text1"/>
          <w:szCs w:val="22"/>
          <w:highlight w:val="yellow"/>
        </w:rPr>
        <w:t xml:space="preserve"> </w:t>
      </w:r>
      <w:r w:rsidR="00F17C3D">
        <w:rPr>
          <w:rStyle w:val="normaltextrun"/>
          <w:rFonts w:ascii="Calibri" w:hAnsi="Calibri" w:cs="Calibri"/>
          <w:color w:val="000000" w:themeColor="text1"/>
          <w:szCs w:val="22"/>
          <w:highlight w:val="yellow"/>
        </w:rPr>
        <w:t>tumor and HK cells</w:t>
      </w:r>
      <w:r w:rsidR="001D4A78">
        <w:rPr>
          <w:rStyle w:val="normaltextrun"/>
          <w:rFonts w:ascii="Calibri" w:hAnsi="Calibri" w:cs="Calibri"/>
          <w:color w:val="000000" w:themeColor="text1"/>
          <w:szCs w:val="22"/>
          <w:highlight w:val="yellow"/>
        </w:rPr>
        <w:t xml:space="preserve"> (from step 6.9)</w:t>
      </w:r>
      <w:r w:rsidRPr="00D22ACF">
        <w:rPr>
          <w:rStyle w:val="normaltextrun"/>
          <w:rFonts w:ascii="Calibri" w:hAnsi="Calibri" w:cs="Calibri"/>
          <w:color w:val="000000" w:themeColor="text1"/>
          <w:szCs w:val="22"/>
          <w:highlight w:val="yellow"/>
        </w:rPr>
        <w:t xml:space="preserve"> into the distal posterior rectal submucosa 1 to 2 mm above the anal canal</w:t>
      </w:r>
      <w:r w:rsidR="00D4123F">
        <w:rPr>
          <w:rStyle w:val="normaltextrun"/>
          <w:rFonts w:ascii="Calibri" w:hAnsi="Calibri" w:cs="Calibri"/>
          <w:color w:val="000000" w:themeColor="text1"/>
          <w:szCs w:val="22"/>
          <w:highlight w:val="yellow"/>
        </w:rPr>
        <w:t>.</w:t>
      </w:r>
      <w:r w:rsidR="00D22ACF" w:rsidRPr="00D22ACF">
        <w:rPr>
          <w:rStyle w:val="normaltextrun"/>
          <w:rFonts w:ascii="Calibri" w:hAnsi="Calibri" w:cs="Calibri"/>
          <w:color w:val="000000" w:themeColor="text1"/>
          <w:szCs w:val="22"/>
          <w:highlight w:val="yellow"/>
        </w:rPr>
        <w:t xml:space="preserve"> </w:t>
      </w:r>
      <w:r w:rsidR="00D4123F">
        <w:rPr>
          <w:rStyle w:val="normaltextrun"/>
          <w:rFonts w:ascii="Calibri" w:hAnsi="Calibri" w:cs="Calibri"/>
          <w:color w:val="000000" w:themeColor="text1"/>
          <w:szCs w:val="22"/>
          <w:highlight w:val="yellow"/>
        </w:rPr>
        <w:t>T</w:t>
      </w:r>
      <w:r w:rsidR="00D22ACF" w:rsidRPr="00D22ACF">
        <w:rPr>
          <w:rStyle w:val="normaltextrun"/>
          <w:rFonts w:ascii="Calibri" w:hAnsi="Calibri" w:cs="Calibri"/>
          <w:color w:val="000000" w:themeColor="text1"/>
          <w:szCs w:val="22"/>
          <w:highlight w:val="yellow"/>
        </w:rPr>
        <w:t>he bevel of the needle should be covered by mucosa</w:t>
      </w:r>
      <w:r w:rsidRPr="00D22ACF">
        <w:rPr>
          <w:rStyle w:val="normaltextrun"/>
          <w:rFonts w:ascii="Calibri" w:hAnsi="Calibri" w:cs="Calibri"/>
          <w:color w:val="000000" w:themeColor="text1"/>
          <w:szCs w:val="22"/>
          <w:highlight w:val="yellow"/>
        </w:rPr>
        <w:t>. Be careful not to pass into the pelvic cavity.</w:t>
      </w:r>
    </w:p>
    <w:p w14:paraId="2C9B33E4" w14:textId="77777777" w:rsidR="00BC5C99" w:rsidRPr="00D22ACF" w:rsidRDefault="00BC5C99" w:rsidP="002F62AB">
      <w:pPr>
        <w:pStyle w:val="paragraph"/>
        <w:spacing w:before="0" w:beforeAutospacing="0" w:after="0" w:afterAutospacing="0"/>
        <w:jc w:val="both"/>
        <w:textAlignment w:val="baseline"/>
        <w:rPr>
          <w:rStyle w:val="normaltextrun"/>
          <w:rFonts w:ascii="Calibri" w:hAnsi="Calibri" w:cs="Calibri"/>
          <w:color w:val="000000" w:themeColor="text1"/>
          <w:szCs w:val="22"/>
          <w:highlight w:val="yellow"/>
        </w:rPr>
      </w:pPr>
      <w:bookmarkStart w:id="19" w:name="_GoBack"/>
    </w:p>
    <w:bookmarkEnd w:id="19"/>
    <w:p w14:paraId="1B8B29A3" w14:textId="7824EB97" w:rsidR="001D4A78" w:rsidRPr="00694B3F" w:rsidRDefault="001D4A78" w:rsidP="001D4A78">
      <w:pPr>
        <w:pStyle w:val="paragraph"/>
        <w:numPr>
          <w:ilvl w:val="1"/>
          <w:numId w:val="22"/>
        </w:numPr>
        <w:spacing w:before="0" w:beforeAutospacing="0" w:after="0" w:afterAutospacing="0"/>
        <w:ind w:left="0" w:firstLine="0"/>
        <w:jc w:val="both"/>
        <w:textAlignment w:val="baseline"/>
        <w:rPr>
          <w:rStyle w:val="normaltextrun"/>
          <w:rFonts w:ascii="Calibri" w:hAnsi="Calibri" w:cs="Calibri"/>
          <w:b/>
          <w:color w:val="000000" w:themeColor="text1"/>
          <w:szCs w:val="22"/>
          <w:highlight w:val="yellow"/>
        </w:rPr>
      </w:pPr>
      <w:r w:rsidRPr="00AD1B71">
        <w:rPr>
          <w:rStyle w:val="normaltextrun"/>
          <w:rFonts w:ascii="Calibri" w:hAnsi="Calibri" w:cs="Calibri"/>
          <w:color w:val="000000" w:themeColor="text1"/>
          <w:szCs w:val="22"/>
          <w:highlight w:val="yellow"/>
        </w:rPr>
        <w:t>Remove mouse from isoflurane nose</w:t>
      </w:r>
      <w:r>
        <w:rPr>
          <w:rStyle w:val="normaltextrun"/>
          <w:rFonts w:ascii="Calibri" w:hAnsi="Calibri" w:cs="Calibri"/>
          <w:color w:val="000000" w:themeColor="text1"/>
          <w:szCs w:val="22"/>
          <w:highlight w:val="yellow"/>
        </w:rPr>
        <w:t xml:space="preserve"> </w:t>
      </w:r>
      <w:r w:rsidRPr="00AD1B71">
        <w:rPr>
          <w:rStyle w:val="normaltextrun"/>
          <w:rFonts w:ascii="Calibri" w:hAnsi="Calibri" w:cs="Calibri"/>
          <w:color w:val="000000" w:themeColor="text1"/>
          <w:szCs w:val="22"/>
          <w:highlight w:val="yellow"/>
        </w:rPr>
        <w:t>cone.</w:t>
      </w:r>
      <w:r>
        <w:rPr>
          <w:rStyle w:val="normaltextrun"/>
          <w:rFonts w:ascii="Calibri" w:hAnsi="Calibri" w:cs="Calibri"/>
          <w:b/>
          <w:color w:val="000000" w:themeColor="text1"/>
          <w:szCs w:val="22"/>
          <w:highlight w:val="yellow"/>
        </w:rPr>
        <w:t xml:space="preserve"> </w:t>
      </w:r>
      <w:r w:rsidRPr="008F2B06">
        <w:rPr>
          <w:rStyle w:val="normaltextrun"/>
          <w:rFonts w:ascii="Calibri" w:hAnsi="Calibri" w:cs="Calibri"/>
          <w:color w:val="000000" w:themeColor="text1"/>
          <w:szCs w:val="22"/>
          <w:highlight w:val="yellow"/>
        </w:rPr>
        <w:t>Observe mouse for 1 h following procedure. Look for signs of distress, i.e., hunched back, labored breathing, etc.</w:t>
      </w:r>
    </w:p>
    <w:p w14:paraId="4963D8F1" w14:textId="77777777" w:rsidR="00AE1D58" w:rsidRPr="00AD1B71" w:rsidRDefault="00AE1D58" w:rsidP="00EC2539">
      <w:pPr>
        <w:pStyle w:val="paragraph"/>
        <w:spacing w:before="0" w:beforeAutospacing="0" w:after="0" w:afterAutospacing="0"/>
        <w:jc w:val="both"/>
        <w:textAlignment w:val="baseline"/>
        <w:rPr>
          <w:rStyle w:val="normaltextrun"/>
          <w:rFonts w:ascii="Calibri" w:hAnsi="Calibri" w:cs="Calibri"/>
          <w:color w:val="000000" w:themeColor="text1"/>
          <w:szCs w:val="22"/>
          <w:highlight w:val="yellow"/>
        </w:rPr>
      </w:pPr>
    </w:p>
    <w:p w14:paraId="2370AC45" w14:textId="706B7758" w:rsidR="00DB68FB" w:rsidRPr="00AD1B71" w:rsidRDefault="00DB68FB" w:rsidP="00EC2539">
      <w:pPr>
        <w:pStyle w:val="paragraph"/>
        <w:numPr>
          <w:ilvl w:val="0"/>
          <w:numId w:val="22"/>
        </w:numPr>
        <w:spacing w:before="0" w:beforeAutospacing="0" w:after="0" w:afterAutospacing="0"/>
        <w:ind w:left="0" w:firstLine="0"/>
        <w:jc w:val="both"/>
        <w:textAlignment w:val="baseline"/>
        <w:rPr>
          <w:rStyle w:val="normaltextrun"/>
          <w:rFonts w:ascii="Calibri" w:hAnsi="Calibri" w:cs="Calibri"/>
          <w:b/>
          <w:color w:val="000000" w:themeColor="text1"/>
          <w:szCs w:val="22"/>
          <w:highlight w:val="yellow"/>
        </w:rPr>
      </w:pPr>
      <w:r w:rsidRPr="00AD1B71">
        <w:rPr>
          <w:rStyle w:val="normaltextrun"/>
          <w:rFonts w:ascii="Calibri" w:hAnsi="Calibri" w:cs="Calibri"/>
          <w:b/>
          <w:color w:val="000000" w:themeColor="text1"/>
          <w:szCs w:val="22"/>
          <w:highlight w:val="yellow"/>
        </w:rPr>
        <w:t xml:space="preserve">Bioluminescent </w:t>
      </w:r>
      <w:r w:rsidR="00AB4F88">
        <w:rPr>
          <w:rStyle w:val="normaltextrun"/>
          <w:rFonts w:ascii="Calibri" w:hAnsi="Calibri" w:cs="Calibri"/>
          <w:b/>
          <w:color w:val="000000" w:themeColor="text1"/>
          <w:szCs w:val="22"/>
          <w:highlight w:val="yellow"/>
        </w:rPr>
        <w:t>i</w:t>
      </w:r>
      <w:r w:rsidRPr="00AD1B71">
        <w:rPr>
          <w:rStyle w:val="normaltextrun"/>
          <w:rFonts w:ascii="Calibri" w:hAnsi="Calibri" w:cs="Calibri"/>
          <w:b/>
          <w:color w:val="000000" w:themeColor="text1"/>
          <w:szCs w:val="22"/>
          <w:highlight w:val="yellow"/>
        </w:rPr>
        <w:t>maging</w:t>
      </w:r>
    </w:p>
    <w:p w14:paraId="0FDB05F4" w14:textId="77777777" w:rsidR="00AB4F88" w:rsidRDefault="00AB4F88" w:rsidP="00AB4F88">
      <w:pPr>
        <w:pStyle w:val="paragraph"/>
        <w:spacing w:before="0" w:beforeAutospacing="0" w:after="0" w:afterAutospacing="0"/>
        <w:jc w:val="both"/>
        <w:textAlignment w:val="baseline"/>
        <w:rPr>
          <w:rStyle w:val="normaltextrun"/>
          <w:rFonts w:ascii="Calibri" w:hAnsi="Calibri" w:cs="Calibri"/>
          <w:color w:val="000000" w:themeColor="text1"/>
          <w:szCs w:val="22"/>
          <w:highlight w:val="yellow"/>
        </w:rPr>
      </w:pPr>
    </w:p>
    <w:p w14:paraId="348D8F29" w14:textId="2237802E" w:rsidR="00DB68FB" w:rsidRDefault="00DB68FB" w:rsidP="00EC2539">
      <w:pPr>
        <w:pStyle w:val="paragraph"/>
        <w:numPr>
          <w:ilvl w:val="1"/>
          <w:numId w:val="22"/>
        </w:numPr>
        <w:spacing w:before="0" w:beforeAutospacing="0" w:after="0" w:afterAutospacing="0"/>
        <w:ind w:left="0" w:firstLine="0"/>
        <w:jc w:val="both"/>
        <w:textAlignment w:val="baseline"/>
        <w:rPr>
          <w:rStyle w:val="normaltextrun"/>
          <w:rFonts w:ascii="Calibri" w:hAnsi="Calibri" w:cs="Calibri"/>
          <w:color w:val="000000" w:themeColor="text1"/>
          <w:szCs w:val="22"/>
          <w:highlight w:val="yellow"/>
        </w:rPr>
      </w:pPr>
      <w:r w:rsidRPr="00AD1B71">
        <w:rPr>
          <w:rStyle w:val="normaltextrun"/>
          <w:rFonts w:ascii="Calibri" w:hAnsi="Calibri" w:cs="Calibri"/>
          <w:color w:val="000000" w:themeColor="text1"/>
          <w:szCs w:val="22"/>
          <w:highlight w:val="yellow"/>
        </w:rPr>
        <w:t>Monitor the primary tumor, liver, and lung metastatic burden weekly using a bioluminescent imaging system for luciferase activity.</w:t>
      </w:r>
    </w:p>
    <w:p w14:paraId="463D309D" w14:textId="77777777" w:rsidR="00BC174F" w:rsidRPr="00AD1B71" w:rsidRDefault="00BC174F" w:rsidP="00BC174F">
      <w:pPr>
        <w:pStyle w:val="paragraph"/>
        <w:spacing w:before="0" w:beforeAutospacing="0" w:after="0" w:afterAutospacing="0"/>
        <w:jc w:val="both"/>
        <w:textAlignment w:val="baseline"/>
        <w:rPr>
          <w:rStyle w:val="normaltextrun"/>
          <w:rFonts w:ascii="Calibri" w:hAnsi="Calibri" w:cs="Calibri"/>
          <w:color w:val="000000" w:themeColor="text1"/>
          <w:szCs w:val="22"/>
          <w:highlight w:val="yellow"/>
        </w:rPr>
      </w:pPr>
    </w:p>
    <w:p w14:paraId="35B9E54C" w14:textId="77209798" w:rsidR="00DB68FB" w:rsidRPr="00AD1B71" w:rsidRDefault="00481BF4" w:rsidP="00EC2539">
      <w:pPr>
        <w:pStyle w:val="paragraph"/>
        <w:numPr>
          <w:ilvl w:val="2"/>
          <w:numId w:val="22"/>
        </w:numPr>
        <w:spacing w:before="0" w:beforeAutospacing="0" w:after="0" w:afterAutospacing="0"/>
        <w:ind w:left="0" w:firstLine="0"/>
        <w:jc w:val="both"/>
        <w:textAlignment w:val="baseline"/>
        <w:rPr>
          <w:rStyle w:val="normaltextrun"/>
          <w:rFonts w:ascii="Calibri" w:hAnsi="Calibri" w:cs="Calibri"/>
          <w:color w:val="000000" w:themeColor="text1"/>
          <w:szCs w:val="22"/>
          <w:highlight w:val="yellow"/>
        </w:rPr>
      </w:pPr>
      <w:r>
        <w:rPr>
          <w:rStyle w:val="normaltextrun"/>
          <w:rFonts w:ascii="Calibri" w:hAnsi="Calibri" w:cs="Calibri"/>
          <w:color w:val="000000" w:themeColor="text1"/>
          <w:szCs w:val="22"/>
          <w:highlight w:val="yellow"/>
        </w:rPr>
        <w:t xml:space="preserve">Obtain </w:t>
      </w:r>
      <w:r w:rsidR="00106951">
        <w:rPr>
          <w:rStyle w:val="normaltextrun"/>
          <w:rFonts w:ascii="Calibri" w:hAnsi="Calibri" w:cs="Calibri"/>
          <w:color w:val="000000" w:themeColor="text1"/>
          <w:szCs w:val="22"/>
          <w:highlight w:val="yellow"/>
        </w:rPr>
        <w:t>a mouse</w:t>
      </w:r>
      <w:r>
        <w:rPr>
          <w:rStyle w:val="normaltextrun"/>
          <w:rFonts w:ascii="Calibri" w:hAnsi="Calibri" w:cs="Calibri"/>
          <w:color w:val="000000" w:themeColor="text1"/>
          <w:szCs w:val="22"/>
          <w:highlight w:val="yellow"/>
        </w:rPr>
        <w:t xml:space="preserve"> from UCC or CRC experiment and w</w:t>
      </w:r>
      <w:r w:rsidR="00DB68FB" w:rsidRPr="00AD1B71">
        <w:rPr>
          <w:rStyle w:val="normaltextrun"/>
          <w:rFonts w:ascii="Calibri" w:hAnsi="Calibri" w:cs="Calibri"/>
          <w:color w:val="000000" w:themeColor="text1"/>
          <w:szCs w:val="22"/>
          <w:highlight w:val="yellow"/>
        </w:rPr>
        <w:t>eigh. Inject 150</w:t>
      </w:r>
      <w:r w:rsidR="00880C18" w:rsidRPr="00AD1B71">
        <w:rPr>
          <w:rStyle w:val="normaltextrun"/>
          <w:rFonts w:ascii="Calibri" w:hAnsi="Calibri" w:cs="Calibri"/>
          <w:color w:val="000000" w:themeColor="text1"/>
          <w:szCs w:val="22"/>
          <w:highlight w:val="yellow"/>
        </w:rPr>
        <w:t xml:space="preserve"> </w:t>
      </w:r>
      <w:r w:rsidR="00DB68FB" w:rsidRPr="00AD1B71">
        <w:rPr>
          <w:rStyle w:val="normaltextrun"/>
          <w:rFonts w:ascii="Calibri" w:hAnsi="Calibri" w:cs="Calibri"/>
          <w:color w:val="000000" w:themeColor="text1"/>
          <w:szCs w:val="22"/>
          <w:highlight w:val="yellow"/>
        </w:rPr>
        <w:t>mg/kg luciferin intraperitoneally and wait 5 min</w:t>
      </w:r>
      <w:r w:rsidR="009E10E7" w:rsidRPr="00AD1B71">
        <w:rPr>
          <w:rStyle w:val="normaltextrun"/>
          <w:rFonts w:ascii="Calibri" w:hAnsi="Calibri" w:cs="Calibri"/>
          <w:color w:val="000000" w:themeColor="text1"/>
          <w:szCs w:val="22"/>
          <w:highlight w:val="yellow"/>
        </w:rPr>
        <w:t xml:space="preserve"> </w:t>
      </w:r>
      <w:r w:rsidR="00DB68FB" w:rsidRPr="00AD1B71">
        <w:rPr>
          <w:rStyle w:val="normaltextrun"/>
          <w:rFonts w:ascii="Calibri" w:hAnsi="Calibri" w:cs="Calibri"/>
          <w:color w:val="000000" w:themeColor="text1"/>
          <w:szCs w:val="22"/>
          <w:highlight w:val="yellow"/>
        </w:rPr>
        <w:t>for the substrate to circulate in the mouse</w:t>
      </w:r>
      <w:r w:rsidR="0097274A">
        <w:rPr>
          <w:rStyle w:val="normaltextrun"/>
          <w:rFonts w:ascii="Calibri" w:hAnsi="Calibri" w:cs="Calibri"/>
          <w:color w:val="000000" w:themeColor="text1"/>
          <w:szCs w:val="22"/>
          <w:highlight w:val="yellow"/>
        </w:rPr>
        <w:t>’</w:t>
      </w:r>
      <w:r w:rsidR="00DB68FB" w:rsidRPr="00AD1B71">
        <w:rPr>
          <w:rStyle w:val="normaltextrun"/>
          <w:rFonts w:ascii="Calibri" w:hAnsi="Calibri" w:cs="Calibri"/>
          <w:color w:val="000000" w:themeColor="text1"/>
          <w:szCs w:val="22"/>
          <w:highlight w:val="yellow"/>
        </w:rPr>
        <w:t>s body.</w:t>
      </w:r>
    </w:p>
    <w:p w14:paraId="3DB9642D" w14:textId="77777777" w:rsidR="00E22322" w:rsidRDefault="00E22322" w:rsidP="00E22322">
      <w:pPr>
        <w:pStyle w:val="paragraph"/>
        <w:spacing w:before="0" w:beforeAutospacing="0" w:after="0" w:afterAutospacing="0"/>
        <w:jc w:val="both"/>
        <w:textAlignment w:val="baseline"/>
        <w:rPr>
          <w:rStyle w:val="normaltextrun"/>
          <w:rFonts w:ascii="Calibri" w:hAnsi="Calibri" w:cs="Calibri"/>
          <w:color w:val="000000" w:themeColor="text1"/>
          <w:szCs w:val="22"/>
          <w:highlight w:val="yellow"/>
        </w:rPr>
      </w:pPr>
    </w:p>
    <w:p w14:paraId="22880662" w14:textId="45E66F93" w:rsidR="002F72DB" w:rsidRDefault="00DB68FB" w:rsidP="00EC2539">
      <w:pPr>
        <w:pStyle w:val="paragraph"/>
        <w:numPr>
          <w:ilvl w:val="2"/>
          <w:numId w:val="22"/>
        </w:numPr>
        <w:spacing w:before="0" w:beforeAutospacing="0" w:after="0" w:afterAutospacing="0"/>
        <w:ind w:left="0" w:firstLine="0"/>
        <w:jc w:val="both"/>
        <w:textAlignment w:val="baseline"/>
        <w:rPr>
          <w:rStyle w:val="normaltextrun"/>
          <w:rFonts w:ascii="Calibri" w:hAnsi="Calibri" w:cs="Calibri"/>
          <w:color w:val="000000" w:themeColor="text1"/>
          <w:szCs w:val="22"/>
        </w:rPr>
      </w:pPr>
      <w:r w:rsidRPr="00E22322">
        <w:rPr>
          <w:rStyle w:val="normaltextrun"/>
          <w:rFonts w:ascii="Calibri" w:hAnsi="Calibri" w:cs="Calibri"/>
          <w:color w:val="000000" w:themeColor="text1"/>
          <w:szCs w:val="22"/>
        </w:rPr>
        <w:t>Anesthetize m</w:t>
      </w:r>
      <w:r w:rsidR="004D388C">
        <w:rPr>
          <w:rStyle w:val="normaltextrun"/>
          <w:rFonts w:ascii="Calibri" w:hAnsi="Calibri" w:cs="Calibri"/>
          <w:color w:val="000000" w:themeColor="text1"/>
          <w:szCs w:val="22"/>
        </w:rPr>
        <w:t>ouse</w:t>
      </w:r>
      <w:r w:rsidRPr="00E22322">
        <w:rPr>
          <w:rStyle w:val="normaltextrun"/>
          <w:rFonts w:ascii="Calibri" w:hAnsi="Calibri" w:cs="Calibri"/>
          <w:color w:val="000000" w:themeColor="text1"/>
          <w:szCs w:val="22"/>
        </w:rPr>
        <w:t xml:space="preserve"> with 2.5% isoflurane in 100% oxygen, 1 L/min</w:t>
      </w:r>
      <w:r w:rsidR="009E10E7" w:rsidRPr="00E22322">
        <w:rPr>
          <w:rStyle w:val="normaltextrun"/>
          <w:rFonts w:ascii="Calibri" w:hAnsi="Calibri" w:cs="Calibri"/>
          <w:color w:val="000000" w:themeColor="text1"/>
          <w:szCs w:val="22"/>
        </w:rPr>
        <w:t xml:space="preserve"> in </w:t>
      </w:r>
      <w:r w:rsidR="0097274A">
        <w:rPr>
          <w:rStyle w:val="normaltextrun"/>
          <w:rFonts w:ascii="Calibri" w:hAnsi="Calibri" w:cs="Calibri"/>
          <w:color w:val="000000" w:themeColor="text1"/>
          <w:szCs w:val="22"/>
        </w:rPr>
        <w:t xml:space="preserve">the </w:t>
      </w:r>
      <w:r w:rsidR="009E10E7" w:rsidRPr="00E22322">
        <w:rPr>
          <w:rStyle w:val="normaltextrun"/>
          <w:rFonts w:ascii="Calibri" w:hAnsi="Calibri" w:cs="Calibri"/>
          <w:color w:val="000000" w:themeColor="text1"/>
          <w:szCs w:val="22"/>
        </w:rPr>
        <w:t>induction chamber</w:t>
      </w:r>
      <w:r w:rsidRPr="00E22322">
        <w:rPr>
          <w:rStyle w:val="normaltextrun"/>
          <w:rFonts w:ascii="Calibri" w:hAnsi="Calibri" w:cs="Calibri"/>
          <w:color w:val="000000" w:themeColor="text1"/>
          <w:szCs w:val="22"/>
        </w:rPr>
        <w:t>.</w:t>
      </w:r>
    </w:p>
    <w:p w14:paraId="4ABEBDA4" w14:textId="77777777" w:rsidR="002F72DB" w:rsidRDefault="002F72DB" w:rsidP="00744F2B">
      <w:pPr>
        <w:pStyle w:val="ListParagraph"/>
        <w:rPr>
          <w:rStyle w:val="normaltextrun"/>
          <w:color w:val="000000" w:themeColor="text1"/>
          <w:szCs w:val="22"/>
        </w:rPr>
      </w:pPr>
    </w:p>
    <w:p w14:paraId="72F92E1D" w14:textId="2FF6803D" w:rsidR="00332DCB" w:rsidRPr="00744F2B" w:rsidRDefault="002F72DB" w:rsidP="00EC2539">
      <w:pPr>
        <w:pStyle w:val="paragraph"/>
        <w:numPr>
          <w:ilvl w:val="2"/>
          <w:numId w:val="22"/>
        </w:numPr>
        <w:spacing w:before="0" w:beforeAutospacing="0" w:after="0" w:afterAutospacing="0"/>
        <w:ind w:left="0" w:firstLine="0"/>
        <w:jc w:val="both"/>
        <w:textAlignment w:val="baseline"/>
        <w:rPr>
          <w:rStyle w:val="normaltextrun"/>
          <w:rFonts w:ascii="Calibri" w:hAnsi="Calibri" w:cs="Calibri"/>
          <w:color w:val="000000" w:themeColor="text1"/>
          <w:szCs w:val="22"/>
          <w:highlight w:val="yellow"/>
        </w:rPr>
      </w:pPr>
      <w:r w:rsidRPr="00744F2B">
        <w:rPr>
          <w:rStyle w:val="normaltextrun"/>
          <w:rFonts w:ascii="Calibri" w:hAnsi="Calibri" w:cs="Calibri"/>
          <w:color w:val="000000" w:themeColor="text1"/>
          <w:szCs w:val="22"/>
          <w:highlight w:val="yellow"/>
        </w:rPr>
        <w:t>Pla</w:t>
      </w:r>
      <w:r w:rsidR="009244DB" w:rsidRPr="00744F2B">
        <w:rPr>
          <w:rStyle w:val="normaltextrun"/>
          <w:rFonts w:ascii="Calibri" w:hAnsi="Calibri" w:cs="Calibri"/>
          <w:color w:val="000000" w:themeColor="text1"/>
          <w:szCs w:val="22"/>
          <w:highlight w:val="yellow"/>
        </w:rPr>
        <w:t>ce mouse in BLI Imaging machine with nose fixed in nosecone.</w:t>
      </w:r>
      <w:r w:rsidR="00BA41F1" w:rsidRPr="00BA41F1">
        <w:rPr>
          <w:rStyle w:val="normaltextrun"/>
          <w:rFonts w:ascii="Calibri" w:hAnsi="Calibri" w:cs="Calibri"/>
          <w:color w:val="000000" w:themeColor="text1"/>
          <w:szCs w:val="22"/>
          <w:highlight w:val="yellow"/>
        </w:rPr>
        <w:t xml:space="preserve"> </w:t>
      </w:r>
      <w:r w:rsidR="00BA41F1" w:rsidRPr="00AD1B71">
        <w:rPr>
          <w:rStyle w:val="normaltextrun"/>
          <w:rFonts w:ascii="Calibri" w:hAnsi="Calibri" w:cs="Calibri"/>
          <w:color w:val="000000" w:themeColor="text1"/>
          <w:szCs w:val="22"/>
          <w:highlight w:val="yellow"/>
        </w:rPr>
        <w:t xml:space="preserve">When exposing for the image, make sure that the area of interest is facing the camera. </w:t>
      </w:r>
      <w:r w:rsidR="00BA41F1">
        <w:rPr>
          <w:rStyle w:val="normaltextrun"/>
          <w:rFonts w:ascii="Calibri" w:hAnsi="Calibri" w:cs="Calibri"/>
          <w:color w:val="000000" w:themeColor="text1"/>
          <w:szCs w:val="22"/>
          <w:highlight w:val="yellow"/>
        </w:rPr>
        <w:t>For UCC and CRC injection</w:t>
      </w:r>
      <w:r w:rsidR="00BA41F1" w:rsidRPr="00AD1B71">
        <w:rPr>
          <w:rStyle w:val="normaltextrun"/>
          <w:rFonts w:ascii="Calibri" w:hAnsi="Calibri" w:cs="Calibri"/>
          <w:color w:val="000000" w:themeColor="text1"/>
          <w:szCs w:val="22"/>
          <w:highlight w:val="yellow"/>
        </w:rPr>
        <w:t xml:space="preserve">, the </w:t>
      </w:r>
      <w:r w:rsidR="00BA41F1">
        <w:rPr>
          <w:rStyle w:val="normaltextrun"/>
          <w:rFonts w:ascii="Calibri" w:hAnsi="Calibri" w:cs="Calibri"/>
          <w:color w:val="000000" w:themeColor="text1"/>
          <w:szCs w:val="22"/>
          <w:highlight w:val="yellow"/>
        </w:rPr>
        <w:t>ventral side</w:t>
      </w:r>
      <w:r w:rsidR="00BA41F1" w:rsidRPr="00AD1B71">
        <w:rPr>
          <w:rStyle w:val="normaltextrun"/>
          <w:rFonts w:ascii="Calibri" w:hAnsi="Calibri" w:cs="Calibri"/>
          <w:color w:val="000000" w:themeColor="text1"/>
          <w:szCs w:val="22"/>
          <w:highlight w:val="yellow"/>
        </w:rPr>
        <w:t xml:space="preserve"> should face the camera for each image.</w:t>
      </w:r>
      <w:r w:rsidR="009244DB" w:rsidRPr="00744F2B">
        <w:rPr>
          <w:rStyle w:val="normaltextrun"/>
          <w:rFonts w:ascii="Calibri" w:hAnsi="Calibri" w:cs="Calibri"/>
          <w:color w:val="000000" w:themeColor="text1"/>
          <w:szCs w:val="22"/>
          <w:highlight w:val="yellow"/>
        </w:rPr>
        <w:t xml:space="preserve"> </w:t>
      </w:r>
      <w:r w:rsidRPr="00744F2B">
        <w:rPr>
          <w:rStyle w:val="normaltextrun"/>
          <w:rFonts w:ascii="Calibri" w:hAnsi="Calibri" w:cs="Calibri"/>
          <w:color w:val="000000" w:themeColor="text1"/>
          <w:szCs w:val="22"/>
          <w:highlight w:val="yellow"/>
        </w:rPr>
        <w:t>Image mouse in supine position.</w:t>
      </w:r>
      <w:r w:rsidR="00DB68FB" w:rsidRPr="00744F2B">
        <w:rPr>
          <w:rStyle w:val="normaltextrun"/>
          <w:rFonts w:ascii="Calibri" w:hAnsi="Calibri" w:cs="Calibri"/>
          <w:color w:val="000000" w:themeColor="text1"/>
          <w:szCs w:val="22"/>
          <w:highlight w:val="yellow"/>
        </w:rPr>
        <w:t xml:space="preserve"> </w:t>
      </w:r>
    </w:p>
    <w:p w14:paraId="1D188D4C" w14:textId="77777777" w:rsidR="00E22322" w:rsidRDefault="00E22322" w:rsidP="00EC2539">
      <w:pPr>
        <w:pStyle w:val="paragraph"/>
        <w:spacing w:before="0" w:beforeAutospacing="0" w:after="0" w:afterAutospacing="0"/>
        <w:jc w:val="both"/>
        <w:textAlignment w:val="baseline"/>
        <w:rPr>
          <w:rStyle w:val="normaltextrun"/>
          <w:rFonts w:ascii="Calibri" w:hAnsi="Calibri" w:cs="Calibri"/>
          <w:caps/>
          <w:color w:val="000000" w:themeColor="text1"/>
          <w:szCs w:val="22"/>
          <w:highlight w:val="yellow"/>
        </w:rPr>
      </w:pPr>
    </w:p>
    <w:p w14:paraId="1CFE66A2" w14:textId="58455C48" w:rsidR="00DB68FB" w:rsidRPr="00AD1B71" w:rsidRDefault="009244DB" w:rsidP="00EC2539">
      <w:pPr>
        <w:pStyle w:val="paragraph"/>
        <w:numPr>
          <w:ilvl w:val="0"/>
          <w:numId w:val="22"/>
        </w:numPr>
        <w:spacing w:before="0" w:beforeAutospacing="0" w:after="0" w:afterAutospacing="0"/>
        <w:ind w:left="0" w:firstLine="0"/>
        <w:jc w:val="both"/>
        <w:textAlignment w:val="baseline"/>
        <w:rPr>
          <w:rStyle w:val="normaltextrun"/>
          <w:rFonts w:ascii="Calibri" w:hAnsi="Calibri" w:cs="Calibri"/>
          <w:b/>
          <w:color w:val="000000" w:themeColor="text1"/>
          <w:szCs w:val="22"/>
          <w:highlight w:val="yellow"/>
        </w:rPr>
      </w:pPr>
      <w:r>
        <w:rPr>
          <w:rStyle w:val="normaltextrun"/>
          <w:rFonts w:ascii="Calibri" w:hAnsi="Calibri" w:cs="Calibri"/>
          <w:b/>
          <w:color w:val="000000" w:themeColor="text1"/>
          <w:szCs w:val="22"/>
          <w:highlight w:val="yellow"/>
        </w:rPr>
        <w:t>Harvesting organs and tumor</w:t>
      </w:r>
    </w:p>
    <w:p w14:paraId="35341B54" w14:textId="77777777" w:rsidR="00BA373B" w:rsidRPr="00F72F76" w:rsidRDefault="00BA373B" w:rsidP="00BA373B">
      <w:pPr>
        <w:pStyle w:val="paragraph"/>
        <w:spacing w:before="0" w:beforeAutospacing="0" w:after="0" w:afterAutospacing="0"/>
        <w:jc w:val="both"/>
        <w:textAlignment w:val="baseline"/>
        <w:rPr>
          <w:rStyle w:val="normaltextrun"/>
          <w:rFonts w:ascii="Calibri" w:hAnsi="Calibri" w:cs="Calibri"/>
          <w:color w:val="000000" w:themeColor="text1"/>
          <w:szCs w:val="22"/>
        </w:rPr>
      </w:pPr>
    </w:p>
    <w:p w14:paraId="7D828E55" w14:textId="529E421B" w:rsidR="006D4355" w:rsidRDefault="00482769" w:rsidP="003B594C">
      <w:pPr>
        <w:pStyle w:val="paragraph"/>
        <w:numPr>
          <w:ilvl w:val="1"/>
          <w:numId w:val="22"/>
        </w:numPr>
        <w:spacing w:before="0" w:beforeAutospacing="0" w:after="0" w:afterAutospacing="0"/>
        <w:ind w:left="0" w:firstLine="0"/>
        <w:jc w:val="both"/>
        <w:textAlignment w:val="baseline"/>
        <w:rPr>
          <w:rStyle w:val="normaltextrun"/>
          <w:rFonts w:ascii="Calibri" w:hAnsi="Calibri" w:cs="Calibri"/>
          <w:color w:val="000000" w:themeColor="text1"/>
          <w:szCs w:val="22"/>
        </w:rPr>
      </w:pPr>
      <w:r w:rsidRPr="00F72F76">
        <w:rPr>
          <w:rStyle w:val="normaltextrun"/>
          <w:rFonts w:ascii="Calibri" w:hAnsi="Calibri" w:cs="Calibri"/>
          <w:color w:val="000000" w:themeColor="text1"/>
          <w:szCs w:val="22"/>
        </w:rPr>
        <w:lastRenderedPageBreak/>
        <w:t>When the primary tumor luminescence radiance reaches 1</w:t>
      </w:r>
      <w:r w:rsidR="00E414C9" w:rsidRPr="00F72F76">
        <w:rPr>
          <w:rStyle w:val="normaltextrun"/>
          <w:rFonts w:ascii="Calibri" w:hAnsi="Calibri" w:cs="Calibri"/>
          <w:color w:val="000000" w:themeColor="text1"/>
          <w:szCs w:val="22"/>
        </w:rPr>
        <w:t xml:space="preserve"> </w:t>
      </w:r>
      <w:r w:rsidR="007C7C59">
        <w:rPr>
          <w:rStyle w:val="normaltextrun"/>
          <w:rFonts w:ascii="Calibri" w:hAnsi="Calibri" w:cs="Calibri"/>
          <w:color w:val="000000" w:themeColor="text1"/>
          <w:szCs w:val="22"/>
        </w:rPr>
        <w:t>x</w:t>
      </w:r>
      <w:r w:rsidR="00E414C9" w:rsidRPr="00F72F76">
        <w:rPr>
          <w:rStyle w:val="normaltextrun"/>
          <w:rFonts w:ascii="Calibri" w:hAnsi="Calibri" w:cs="Calibri"/>
          <w:color w:val="000000" w:themeColor="text1"/>
          <w:szCs w:val="22"/>
        </w:rPr>
        <w:t xml:space="preserve"> </w:t>
      </w:r>
      <w:r w:rsidRPr="00F72F76">
        <w:rPr>
          <w:rStyle w:val="normaltextrun"/>
          <w:rFonts w:ascii="Calibri" w:hAnsi="Calibri" w:cs="Calibri"/>
          <w:color w:val="000000" w:themeColor="text1"/>
          <w:szCs w:val="22"/>
        </w:rPr>
        <w:t>10</w:t>
      </w:r>
      <w:r w:rsidRPr="00F72F76">
        <w:rPr>
          <w:rStyle w:val="normaltextrun"/>
          <w:rFonts w:ascii="Calibri" w:hAnsi="Calibri" w:cs="Calibri"/>
          <w:color w:val="000000" w:themeColor="text1"/>
          <w:szCs w:val="22"/>
          <w:vertAlign w:val="superscript"/>
        </w:rPr>
        <w:t>11</w:t>
      </w:r>
      <w:r w:rsidRPr="00F72F76">
        <w:rPr>
          <w:rStyle w:val="normaltextrun"/>
          <w:rFonts w:ascii="Calibri" w:hAnsi="Calibri" w:cs="Calibri"/>
          <w:color w:val="000000" w:themeColor="text1"/>
          <w:szCs w:val="22"/>
        </w:rPr>
        <w:t xml:space="preserve"> photons or if mice exhibit signs of distress (i.e., weight loss, hunched back, harsh/</w:t>
      </w:r>
      <w:r w:rsidR="001F79DE">
        <w:rPr>
          <w:rStyle w:val="normaltextrun"/>
          <w:rFonts w:ascii="Calibri" w:hAnsi="Calibri" w:cs="Calibri"/>
          <w:color w:val="000000" w:themeColor="text1"/>
          <w:szCs w:val="22"/>
        </w:rPr>
        <w:t>l</w:t>
      </w:r>
      <w:r w:rsidRPr="00F72F76">
        <w:rPr>
          <w:rStyle w:val="normaltextrun"/>
          <w:rFonts w:ascii="Calibri" w:hAnsi="Calibri" w:cs="Calibri"/>
          <w:color w:val="000000" w:themeColor="text1"/>
          <w:szCs w:val="22"/>
        </w:rPr>
        <w:t>abored breathing, etc.)</w:t>
      </w:r>
      <w:r w:rsidR="00E414C9" w:rsidRPr="00F72F76">
        <w:rPr>
          <w:rStyle w:val="normaltextrun"/>
          <w:rFonts w:ascii="Calibri" w:hAnsi="Calibri" w:cs="Calibri"/>
          <w:color w:val="000000" w:themeColor="text1"/>
          <w:szCs w:val="22"/>
        </w:rPr>
        <w:t>, euthanize mice</w:t>
      </w:r>
      <w:r w:rsidRPr="00F72F76">
        <w:rPr>
          <w:rStyle w:val="normaltextrun"/>
          <w:rFonts w:ascii="Calibri" w:hAnsi="Calibri" w:cs="Calibri"/>
          <w:color w:val="000000" w:themeColor="text1"/>
          <w:szCs w:val="22"/>
        </w:rPr>
        <w:t xml:space="preserve"> </w:t>
      </w:r>
      <w:r w:rsidR="002B36AE" w:rsidRPr="00F72F76">
        <w:rPr>
          <w:rStyle w:val="normaltextrun"/>
          <w:rFonts w:ascii="Calibri" w:hAnsi="Calibri" w:cs="Calibri"/>
          <w:color w:val="000000" w:themeColor="text1"/>
          <w:szCs w:val="22"/>
        </w:rPr>
        <w:t xml:space="preserve">by </w:t>
      </w:r>
      <w:r w:rsidR="00DB68FB" w:rsidRPr="00F72F76">
        <w:rPr>
          <w:rStyle w:val="normaltextrun"/>
          <w:rFonts w:ascii="Calibri" w:hAnsi="Calibri" w:cs="Calibri"/>
          <w:color w:val="000000" w:themeColor="text1"/>
          <w:szCs w:val="22"/>
        </w:rPr>
        <w:t>CO</w:t>
      </w:r>
      <w:r w:rsidR="00DB68FB" w:rsidRPr="00F72F76">
        <w:rPr>
          <w:rStyle w:val="normaltextrun"/>
          <w:rFonts w:ascii="Calibri" w:hAnsi="Calibri" w:cs="Calibri"/>
          <w:color w:val="000000" w:themeColor="text1"/>
          <w:szCs w:val="22"/>
          <w:vertAlign w:val="subscript"/>
        </w:rPr>
        <w:t>2</w:t>
      </w:r>
      <w:r w:rsidR="002B36AE" w:rsidRPr="00F72F76">
        <w:rPr>
          <w:rStyle w:val="normaltextrun"/>
          <w:rFonts w:ascii="Calibri" w:hAnsi="Calibri" w:cs="Calibri"/>
          <w:color w:val="000000" w:themeColor="text1"/>
          <w:szCs w:val="22"/>
          <w:vertAlign w:val="subscript"/>
        </w:rPr>
        <w:t xml:space="preserve"> </w:t>
      </w:r>
      <w:r w:rsidR="002B36AE" w:rsidRPr="00F72F76">
        <w:rPr>
          <w:rStyle w:val="normaltextrun"/>
          <w:rFonts w:ascii="Calibri" w:hAnsi="Calibri" w:cs="Calibri"/>
          <w:color w:val="000000" w:themeColor="text1"/>
          <w:szCs w:val="22"/>
        </w:rPr>
        <w:t>inhalation</w:t>
      </w:r>
      <w:r w:rsidR="00D0754D">
        <w:rPr>
          <w:rStyle w:val="normaltextrun"/>
          <w:rFonts w:ascii="Calibri" w:hAnsi="Calibri" w:cs="Calibri"/>
          <w:color w:val="000000" w:themeColor="text1"/>
          <w:szCs w:val="22"/>
        </w:rPr>
        <w:t xml:space="preserve"> </w:t>
      </w:r>
      <w:r w:rsidR="000261E7">
        <w:rPr>
          <w:rStyle w:val="normaltextrun"/>
          <w:rFonts w:ascii="Calibri" w:hAnsi="Calibri" w:cs="Calibri"/>
          <w:color w:val="000000" w:themeColor="text1"/>
          <w:szCs w:val="22"/>
        </w:rPr>
        <w:t xml:space="preserve">(as in step 5.2.1) </w:t>
      </w:r>
      <w:r w:rsidR="00D0754D">
        <w:rPr>
          <w:rStyle w:val="normaltextrun"/>
          <w:rFonts w:ascii="Calibri" w:hAnsi="Calibri" w:cs="Calibri"/>
          <w:color w:val="000000" w:themeColor="text1"/>
          <w:szCs w:val="22"/>
        </w:rPr>
        <w:t xml:space="preserve">after </w:t>
      </w:r>
      <w:r w:rsidR="00D0754D" w:rsidRPr="001E0531">
        <w:rPr>
          <w:rStyle w:val="normaltextrun"/>
          <w:rFonts w:ascii="Calibri" w:hAnsi="Calibri" w:cs="Calibri"/>
          <w:color w:val="000000" w:themeColor="text1"/>
          <w:szCs w:val="22"/>
        </w:rPr>
        <w:t xml:space="preserve">luciferin </w:t>
      </w:r>
      <w:r w:rsidR="00D0754D">
        <w:rPr>
          <w:rStyle w:val="normaltextrun"/>
          <w:rFonts w:ascii="Calibri" w:hAnsi="Calibri" w:cs="Calibri"/>
          <w:color w:val="000000" w:themeColor="text1"/>
          <w:szCs w:val="22"/>
        </w:rPr>
        <w:t xml:space="preserve">injection and </w:t>
      </w:r>
      <w:proofErr w:type="gramStart"/>
      <w:r w:rsidR="00D0754D">
        <w:rPr>
          <w:rStyle w:val="normaltextrun"/>
          <w:rFonts w:ascii="Calibri" w:hAnsi="Calibri" w:cs="Calibri"/>
          <w:color w:val="000000" w:themeColor="text1"/>
          <w:szCs w:val="22"/>
        </w:rPr>
        <w:t>whole body</w:t>
      </w:r>
      <w:proofErr w:type="gramEnd"/>
      <w:r w:rsidR="00D0754D">
        <w:rPr>
          <w:rStyle w:val="normaltextrun"/>
          <w:rFonts w:ascii="Calibri" w:hAnsi="Calibri" w:cs="Calibri"/>
          <w:color w:val="000000" w:themeColor="text1"/>
          <w:szCs w:val="22"/>
        </w:rPr>
        <w:t xml:space="preserve"> imaging</w:t>
      </w:r>
      <w:r w:rsidR="00DB68FB" w:rsidRPr="00F72F76">
        <w:rPr>
          <w:rStyle w:val="normaltextrun"/>
          <w:rFonts w:ascii="Calibri" w:hAnsi="Calibri" w:cs="Calibri"/>
          <w:color w:val="000000" w:themeColor="text1"/>
          <w:szCs w:val="22"/>
        </w:rPr>
        <w:t>.</w:t>
      </w:r>
      <w:r w:rsidR="00D25210" w:rsidRPr="00F72F76">
        <w:rPr>
          <w:rStyle w:val="normaltextrun"/>
          <w:rFonts w:ascii="Calibri" w:hAnsi="Calibri" w:cs="Calibri"/>
          <w:color w:val="000000" w:themeColor="text1"/>
          <w:szCs w:val="22"/>
        </w:rPr>
        <w:t xml:space="preserve"> </w:t>
      </w:r>
    </w:p>
    <w:p w14:paraId="38B0CA65" w14:textId="77777777" w:rsidR="006D4355" w:rsidRPr="006D4355" w:rsidRDefault="006D4355" w:rsidP="006D4355">
      <w:pPr>
        <w:pStyle w:val="paragraph"/>
        <w:spacing w:before="0" w:beforeAutospacing="0" w:after="0" w:afterAutospacing="0"/>
        <w:jc w:val="both"/>
        <w:textAlignment w:val="baseline"/>
        <w:rPr>
          <w:rStyle w:val="normaltextrun"/>
          <w:rFonts w:ascii="Calibri" w:hAnsi="Calibri" w:cs="Calibri"/>
          <w:color w:val="000000" w:themeColor="text1"/>
          <w:szCs w:val="22"/>
        </w:rPr>
      </w:pPr>
    </w:p>
    <w:p w14:paraId="76C2A0D3" w14:textId="36AA68CC" w:rsidR="00B82EE6" w:rsidRPr="005A3476" w:rsidRDefault="00DB68FB" w:rsidP="00B82EE6">
      <w:pPr>
        <w:pStyle w:val="paragraph"/>
        <w:numPr>
          <w:ilvl w:val="1"/>
          <w:numId w:val="22"/>
        </w:numPr>
        <w:spacing w:before="0" w:beforeAutospacing="0" w:after="0" w:afterAutospacing="0"/>
        <w:ind w:left="0" w:firstLine="0"/>
        <w:jc w:val="both"/>
        <w:textAlignment w:val="baseline"/>
        <w:rPr>
          <w:rStyle w:val="normaltextrun"/>
          <w:rFonts w:ascii="Calibri" w:hAnsi="Calibri" w:cs="Calibri"/>
          <w:color w:val="000000" w:themeColor="text1"/>
          <w:szCs w:val="22"/>
          <w:highlight w:val="yellow"/>
        </w:rPr>
      </w:pPr>
      <w:r w:rsidRPr="005A3476">
        <w:rPr>
          <w:rStyle w:val="normaltextrun"/>
          <w:rFonts w:ascii="Calibri" w:hAnsi="Calibri" w:cs="Calibri"/>
          <w:color w:val="000000" w:themeColor="text1"/>
          <w:szCs w:val="22"/>
          <w:highlight w:val="yellow"/>
        </w:rPr>
        <w:t>Remove liver</w:t>
      </w:r>
      <w:r w:rsidR="009B43F5" w:rsidRPr="005A3476">
        <w:rPr>
          <w:rStyle w:val="normaltextrun"/>
          <w:rFonts w:ascii="Calibri" w:hAnsi="Calibri" w:cs="Calibri"/>
          <w:color w:val="000000" w:themeColor="text1"/>
          <w:szCs w:val="22"/>
          <w:highlight w:val="yellow"/>
        </w:rPr>
        <w:t xml:space="preserve"> and</w:t>
      </w:r>
      <w:r w:rsidRPr="005A3476">
        <w:rPr>
          <w:rStyle w:val="normaltextrun"/>
          <w:rFonts w:ascii="Calibri" w:hAnsi="Calibri" w:cs="Calibri"/>
          <w:color w:val="000000" w:themeColor="text1"/>
          <w:szCs w:val="22"/>
          <w:highlight w:val="yellow"/>
        </w:rPr>
        <w:t xml:space="preserve"> lung</w:t>
      </w:r>
      <w:r w:rsidR="009B43F5" w:rsidRPr="005A3476">
        <w:rPr>
          <w:rStyle w:val="normaltextrun"/>
          <w:rFonts w:ascii="Calibri" w:hAnsi="Calibri" w:cs="Calibri"/>
          <w:color w:val="000000" w:themeColor="text1"/>
          <w:szCs w:val="22"/>
          <w:highlight w:val="yellow"/>
        </w:rPr>
        <w:t xml:space="preserve">, place in a petri dish and image to identify any metastases. Remove tumor, weigh and image. </w:t>
      </w:r>
      <w:r w:rsidR="00B51C59" w:rsidRPr="005A3476">
        <w:rPr>
          <w:rStyle w:val="normaltextrun"/>
          <w:rFonts w:ascii="Calibri" w:hAnsi="Calibri" w:cs="Calibri"/>
          <w:color w:val="000000" w:themeColor="text1"/>
          <w:szCs w:val="22"/>
          <w:highlight w:val="yellow"/>
        </w:rPr>
        <w:t>Fix o</w:t>
      </w:r>
      <w:r w:rsidRPr="005A3476">
        <w:rPr>
          <w:rStyle w:val="normaltextrun"/>
          <w:rFonts w:ascii="Calibri" w:hAnsi="Calibri" w:cs="Calibri"/>
          <w:color w:val="000000" w:themeColor="text1"/>
          <w:szCs w:val="22"/>
          <w:highlight w:val="yellow"/>
        </w:rPr>
        <w:t>rgans and tumor in 10% neutral buffered formalin</w:t>
      </w:r>
      <w:r w:rsidR="005B7D1B" w:rsidRPr="005A3476">
        <w:rPr>
          <w:rStyle w:val="normaltextrun"/>
          <w:rFonts w:ascii="Calibri" w:hAnsi="Calibri" w:cs="Calibri"/>
          <w:color w:val="000000" w:themeColor="text1"/>
          <w:szCs w:val="22"/>
          <w:highlight w:val="yellow"/>
        </w:rPr>
        <w:t xml:space="preserve"> for 48 h </w:t>
      </w:r>
      <w:r w:rsidR="00BA095C" w:rsidRPr="005A3476">
        <w:rPr>
          <w:rStyle w:val="normaltextrun"/>
          <w:rFonts w:ascii="Calibri" w:hAnsi="Calibri" w:cs="Calibri"/>
          <w:color w:val="000000" w:themeColor="text1"/>
          <w:szCs w:val="22"/>
          <w:highlight w:val="yellow"/>
        </w:rPr>
        <w:t>at</w:t>
      </w:r>
      <w:r w:rsidR="005B7D1B" w:rsidRPr="005A3476">
        <w:rPr>
          <w:rStyle w:val="normaltextrun"/>
          <w:rFonts w:ascii="Calibri" w:hAnsi="Calibri" w:cs="Calibri"/>
          <w:color w:val="000000" w:themeColor="text1"/>
          <w:szCs w:val="22"/>
          <w:highlight w:val="yellow"/>
        </w:rPr>
        <w:t xml:space="preserve"> ambient temperature</w:t>
      </w:r>
      <w:r w:rsidRPr="005A3476">
        <w:rPr>
          <w:rStyle w:val="normaltextrun"/>
          <w:rFonts w:ascii="Calibri" w:hAnsi="Calibri" w:cs="Calibri"/>
          <w:color w:val="000000" w:themeColor="text1"/>
          <w:szCs w:val="22"/>
          <w:highlight w:val="yellow"/>
        </w:rPr>
        <w:t>.</w:t>
      </w:r>
    </w:p>
    <w:p w14:paraId="06A1F77D" w14:textId="28CE04D0" w:rsidR="00B82EE6" w:rsidRDefault="00B82EE6" w:rsidP="00B82EE6">
      <w:pPr>
        <w:pStyle w:val="paragraph"/>
        <w:spacing w:before="0" w:beforeAutospacing="0" w:after="0" w:afterAutospacing="0"/>
        <w:jc w:val="both"/>
        <w:textAlignment w:val="baseline"/>
        <w:rPr>
          <w:rStyle w:val="normaltextrun"/>
          <w:rFonts w:ascii="Calibri" w:hAnsi="Calibri" w:cs="Calibri"/>
          <w:color w:val="000000" w:themeColor="text1"/>
          <w:szCs w:val="22"/>
        </w:rPr>
      </w:pPr>
    </w:p>
    <w:p w14:paraId="029B6F37" w14:textId="05642749" w:rsidR="00B82EE6" w:rsidRPr="00B82EE6" w:rsidRDefault="00B82EE6" w:rsidP="00B82EE6">
      <w:pPr>
        <w:pStyle w:val="paragraph"/>
        <w:spacing w:before="0" w:beforeAutospacing="0" w:after="0" w:afterAutospacing="0"/>
        <w:jc w:val="both"/>
        <w:textAlignment w:val="baseline"/>
        <w:rPr>
          <w:rStyle w:val="normaltextrun"/>
          <w:rFonts w:ascii="Calibri" w:hAnsi="Calibri" w:cs="Calibri"/>
          <w:color w:val="000000" w:themeColor="text1"/>
          <w:szCs w:val="22"/>
        </w:rPr>
      </w:pPr>
      <w:r w:rsidRPr="00B76BA8">
        <w:rPr>
          <w:rStyle w:val="normaltextrun"/>
          <w:rFonts w:ascii="Calibri" w:hAnsi="Calibri" w:cs="Calibri"/>
          <w:color w:val="000000" w:themeColor="text1"/>
          <w:szCs w:val="22"/>
        </w:rPr>
        <w:t>NOTE: Clean/wipe scissors and forceps between each organ to avoid transfer of tissue.</w:t>
      </w:r>
    </w:p>
    <w:p w14:paraId="56BAE3B9" w14:textId="4FF62491" w:rsidR="00DB68FB" w:rsidRPr="00B51C59" w:rsidRDefault="00DB68FB" w:rsidP="00B51C59">
      <w:pPr>
        <w:pStyle w:val="paragraph"/>
        <w:spacing w:before="0" w:beforeAutospacing="0" w:after="0" w:afterAutospacing="0"/>
        <w:jc w:val="both"/>
        <w:textAlignment w:val="baseline"/>
        <w:rPr>
          <w:rStyle w:val="normaltextrun"/>
          <w:rFonts w:ascii="Calibri" w:hAnsi="Calibri" w:cs="Calibri"/>
          <w:color w:val="000000" w:themeColor="text1"/>
          <w:szCs w:val="22"/>
          <w:highlight w:val="yellow"/>
        </w:rPr>
      </w:pPr>
      <w:r w:rsidRPr="00B51C59">
        <w:rPr>
          <w:rStyle w:val="normaltextrun"/>
          <w:rFonts w:ascii="Calibri" w:hAnsi="Calibri" w:cs="Calibri"/>
          <w:color w:val="000000" w:themeColor="text1"/>
          <w:szCs w:val="22"/>
          <w:highlight w:val="yellow"/>
        </w:rPr>
        <w:t xml:space="preserve"> </w:t>
      </w:r>
    </w:p>
    <w:p w14:paraId="5ABF17AF" w14:textId="35C38B07" w:rsidR="00DB68FB" w:rsidRPr="001977B7" w:rsidRDefault="00DB68FB" w:rsidP="00EC2539">
      <w:pPr>
        <w:pStyle w:val="paragraph"/>
        <w:numPr>
          <w:ilvl w:val="0"/>
          <w:numId w:val="22"/>
        </w:numPr>
        <w:spacing w:before="0" w:beforeAutospacing="0" w:after="0" w:afterAutospacing="0"/>
        <w:ind w:left="0" w:firstLine="0"/>
        <w:jc w:val="both"/>
        <w:textAlignment w:val="baseline"/>
        <w:rPr>
          <w:rFonts w:ascii="Calibri" w:hAnsi="Calibri" w:cs="Calibri"/>
          <w:b/>
          <w:color w:val="000000" w:themeColor="text1"/>
          <w:szCs w:val="22"/>
          <w:highlight w:val="yellow"/>
        </w:rPr>
      </w:pPr>
      <w:r w:rsidRPr="001977B7">
        <w:rPr>
          <w:rFonts w:ascii="Calibri" w:hAnsi="Calibri" w:cs="Calibri"/>
          <w:b/>
          <w:color w:val="000000" w:themeColor="text1"/>
          <w:szCs w:val="22"/>
          <w:highlight w:val="yellow"/>
        </w:rPr>
        <w:t xml:space="preserve">Histological </w:t>
      </w:r>
      <w:r w:rsidR="000F2759" w:rsidRPr="001977B7">
        <w:rPr>
          <w:rFonts w:ascii="Calibri" w:hAnsi="Calibri" w:cs="Calibri"/>
          <w:b/>
          <w:color w:val="000000" w:themeColor="text1"/>
          <w:szCs w:val="22"/>
          <w:highlight w:val="yellow"/>
        </w:rPr>
        <w:t>e</w:t>
      </w:r>
      <w:r w:rsidRPr="001977B7">
        <w:rPr>
          <w:rFonts w:ascii="Calibri" w:hAnsi="Calibri" w:cs="Calibri"/>
          <w:b/>
          <w:color w:val="000000" w:themeColor="text1"/>
          <w:szCs w:val="22"/>
          <w:highlight w:val="yellow"/>
        </w:rPr>
        <w:t>valuation</w:t>
      </w:r>
    </w:p>
    <w:p w14:paraId="4EE454FB" w14:textId="77777777" w:rsidR="00885202" w:rsidRPr="001977B7" w:rsidRDefault="00885202" w:rsidP="00885202">
      <w:pPr>
        <w:pStyle w:val="paragraph"/>
        <w:spacing w:before="0" w:beforeAutospacing="0" w:after="0" w:afterAutospacing="0"/>
        <w:jc w:val="both"/>
        <w:textAlignment w:val="baseline"/>
        <w:rPr>
          <w:rFonts w:ascii="Calibri" w:hAnsi="Calibri" w:cs="Calibri"/>
          <w:b/>
          <w:color w:val="000000" w:themeColor="text1"/>
          <w:szCs w:val="22"/>
          <w:highlight w:val="yellow"/>
        </w:rPr>
      </w:pPr>
    </w:p>
    <w:p w14:paraId="42599EEE" w14:textId="42D70B96" w:rsidR="00C41311" w:rsidRPr="001977B7" w:rsidRDefault="00C41311" w:rsidP="00EC2539">
      <w:pPr>
        <w:pStyle w:val="paragraph"/>
        <w:numPr>
          <w:ilvl w:val="1"/>
          <w:numId w:val="22"/>
        </w:numPr>
        <w:spacing w:before="0" w:beforeAutospacing="0" w:after="0" w:afterAutospacing="0"/>
        <w:ind w:left="0" w:firstLine="0"/>
        <w:jc w:val="both"/>
        <w:textAlignment w:val="baseline"/>
        <w:rPr>
          <w:rFonts w:ascii="Calibri" w:hAnsi="Calibri" w:cs="Calibri"/>
          <w:b/>
          <w:color w:val="000000" w:themeColor="text1"/>
          <w:szCs w:val="22"/>
          <w:highlight w:val="yellow"/>
        </w:rPr>
      </w:pPr>
      <w:r w:rsidRPr="001977B7">
        <w:rPr>
          <w:rFonts w:ascii="Calibri" w:hAnsi="Calibri" w:cs="Calibri"/>
          <w:color w:val="000000" w:themeColor="text1"/>
          <w:szCs w:val="22"/>
          <w:highlight w:val="yellow"/>
        </w:rPr>
        <w:t>Embed f</w:t>
      </w:r>
      <w:r w:rsidR="009E10E7" w:rsidRPr="001977B7">
        <w:rPr>
          <w:rFonts w:ascii="Calibri" w:hAnsi="Calibri" w:cs="Calibri"/>
          <w:color w:val="000000" w:themeColor="text1"/>
          <w:szCs w:val="22"/>
          <w:highlight w:val="yellow"/>
        </w:rPr>
        <w:t>ormalin f</w:t>
      </w:r>
      <w:r w:rsidR="00DB68FB" w:rsidRPr="001977B7">
        <w:rPr>
          <w:rFonts w:ascii="Calibri" w:hAnsi="Calibri" w:cs="Calibri"/>
          <w:color w:val="000000" w:themeColor="text1"/>
          <w:szCs w:val="22"/>
          <w:highlight w:val="yellow"/>
        </w:rPr>
        <w:t xml:space="preserve">ixed tissues in </w:t>
      </w:r>
      <w:r w:rsidR="009E10E7" w:rsidRPr="001977B7">
        <w:rPr>
          <w:rFonts w:ascii="Calibri" w:hAnsi="Calibri" w:cs="Calibri"/>
          <w:color w:val="000000" w:themeColor="text1"/>
          <w:szCs w:val="22"/>
          <w:highlight w:val="yellow"/>
        </w:rPr>
        <w:t>paraffin</w:t>
      </w:r>
      <w:r w:rsidR="00DB68FB" w:rsidRPr="001977B7">
        <w:rPr>
          <w:rFonts w:ascii="Calibri" w:hAnsi="Calibri" w:cs="Calibri"/>
          <w:color w:val="000000" w:themeColor="text1"/>
          <w:szCs w:val="22"/>
          <w:highlight w:val="yellow"/>
        </w:rPr>
        <w:t xml:space="preserve"> and slice</w:t>
      </w:r>
      <w:r w:rsidRPr="001977B7">
        <w:rPr>
          <w:rFonts w:ascii="Calibri" w:hAnsi="Calibri" w:cs="Calibri"/>
          <w:color w:val="000000" w:themeColor="text1"/>
          <w:szCs w:val="22"/>
          <w:highlight w:val="yellow"/>
        </w:rPr>
        <w:t xml:space="preserve"> the tissues</w:t>
      </w:r>
      <w:r w:rsidR="00DB68FB" w:rsidRPr="001977B7">
        <w:rPr>
          <w:rFonts w:ascii="Calibri" w:hAnsi="Calibri" w:cs="Calibri"/>
          <w:color w:val="000000" w:themeColor="text1"/>
          <w:szCs w:val="22"/>
          <w:highlight w:val="yellow"/>
        </w:rPr>
        <w:t xml:space="preserve"> at 5 </w:t>
      </w:r>
      <w:r w:rsidRPr="001977B7">
        <w:rPr>
          <w:rFonts w:ascii="Calibri" w:hAnsi="Calibri" w:cs="Calibri"/>
          <w:color w:val="000000" w:themeColor="text1"/>
          <w:szCs w:val="22"/>
          <w:highlight w:val="yellow"/>
        </w:rPr>
        <w:t>µm</w:t>
      </w:r>
      <w:r w:rsidR="00DB68FB" w:rsidRPr="001977B7">
        <w:rPr>
          <w:rFonts w:ascii="Calibri" w:hAnsi="Calibri" w:cs="Calibri"/>
          <w:color w:val="000000" w:themeColor="text1"/>
          <w:szCs w:val="22"/>
          <w:highlight w:val="yellow"/>
        </w:rPr>
        <w:t xml:space="preserve"> thickness on a microtome for hematoxylin and eosin (H&amp;E) and immunohistochemical (IHC) staining.</w:t>
      </w:r>
    </w:p>
    <w:p w14:paraId="6FFC687E" w14:textId="70A69972" w:rsidR="00DB68FB" w:rsidRPr="00AD1B71" w:rsidRDefault="00DB68FB" w:rsidP="00C41311">
      <w:pPr>
        <w:pStyle w:val="paragraph"/>
        <w:spacing w:before="0" w:beforeAutospacing="0" w:after="0" w:afterAutospacing="0"/>
        <w:jc w:val="both"/>
        <w:textAlignment w:val="baseline"/>
        <w:rPr>
          <w:rFonts w:ascii="Calibri" w:hAnsi="Calibri" w:cs="Calibri"/>
          <w:b/>
          <w:color w:val="000000" w:themeColor="text1"/>
          <w:szCs w:val="22"/>
        </w:rPr>
      </w:pPr>
      <w:r w:rsidRPr="00AD1B71">
        <w:rPr>
          <w:rFonts w:ascii="Calibri" w:hAnsi="Calibri" w:cs="Calibri"/>
          <w:b/>
          <w:color w:val="000000" w:themeColor="text1"/>
          <w:szCs w:val="22"/>
        </w:rPr>
        <w:t xml:space="preserve"> </w:t>
      </w:r>
    </w:p>
    <w:p w14:paraId="0BE6D2D1" w14:textId="691C5862" w:rsidR="00DB68FB" w:rsidRDefault="009D73D5" w:rsidP="00EC2539">
      <w:pPr>
        <w:pStyle w:val="paragraph"/>
        <w:spacing w:before="0" w:beforeAutospacing="0" w:after="0" w:afterAutospacing="0"/>
        <w:jc w:val="both"/>
        <w:textAlignment w:val="baseline"/>
        <w:rPr>
          <w:rFonts w:ascii="Calibri" w:hAnsi="Calibri" w:cs="Calibri"/>
          <w:color w:val="000000" w:themeColor="text1"/>
          <w:szCs w:val="22"/>
        </w:rPr>
      </w:pPr>
      <w:bookmarkStart w:id="20" w:name="_Hlk532461060"/>
      <w:r w:rsidRPr="009D73D5">
        <w:rPr>
          <w:rFonts w:ascii="Calibri" w:hAnsi="Calibri" w:cs="Calibri"/>
          <w:caps/>
          <w:color w:val="000000" w:themeColor="text1"/>
          <w:szCs w:val="22"/>
        </w:rPr>
        <w:t>NOTE:</w:t>
      </w:r>
      <w:r w:rsidR="00DB68FB" w:rsidRPr="00AD1B71">
        <w:rPr>
          <w:rFonts w:ascii="Calibri" w:hAnsi="Calibri" w:cs="Calibri"/>
          <w:color w:val="000000" w:themeColor="text1"/>
          <w:szCs w:val="22"/>
        </w:rPr>
        <w:t xml:space="preserve"> All H&amp;E staining </w:t>
      </w:r>
      <w:r w:rsidR="00F67414">
        <w:rPr>
          <w:rFonts w:ascii="Calibri" w:hAnsi="Calibri" w:cs="Calibri"/>
          <w:color w:val="000000" w:themeColor="text1"/>
          <w:szCs w:val="22"/>
        </w:rPr>
        <w:t xml:space="preserve">of paraffin slides </w:t>
      </w:r>
      <w:r w:rsidR="00DB68FB" w:rsidRPr="00AD1B71">
        <w:rPr>
          <w:rFonts w:ascii="Calibri" w:hAnsi="Calibri" w:cs="Calibri"/>
          <w:color w:val="000000" w:themeColor="text1"/>
          <w:szCs w:val="22"/>
        </w:rPr>
        <w:t xml:space="preserve">was done in the pathology laboratory of Ochsner Health System, and all IHC staining </w:t>
      </w:r>
      <w:r w:rsidR="00F67414">
        <w:rPr>
          <w:rFonts w:ascii="Calibri" w:hAnsi="Calibri" w:cs="Calibri"/>
          <w:color w:val="000000" w:themeColor="text1"/>
          <w:szCs w:val="22"/>
        </w:rPr>
        <w:t xml:space="preserve">used in this paper </w:t>
      </w:r>
      <w:r w:rsidR="00DB68FB" w:rsidRPr="00AD1B71">
        <w:rPr>
          <w:rFonts w:ascii="Calibri" w:hAnsi="Calibri" w:cs="Calibri"/>
          <w:color w:val="000000" w:themeColor="text1"/>
          <w:szCs w:val="22"/>
        </w:rPr>
        <w:t>was performed in</w:t>
      </w:r>
      <w:r w:rsidR="002F0EB4">
        <w:rPr>
          <w:rFonts w:ascii="Calibri" w:hAnsi="Calibri" w:cs="Calibri"/>
          <w:color w:val="000000" w:themeColor="text1"/>
          <w:szCs w:val="22"/>
        </w:rPr>
        <w:t xml:space="preserve"> </w:t>
      </w:r>
      <w:r w:rsidR="00F67414">
        <w:rPr>
          <w:rFonts w:ascii="Calibri" w:hAnsi="Calibri" w:cs="Calibri"/>
          <w:color w:val="000000" w:themeColor="text1"/>
          <w:szCs w:val="22"/>
        </w:rPr>
        <w:t xml:space="preserve">research </w:t>
      </w:r>
      <w:r w:rsidR="00DB68FB" w:rsidRPr="00AD1B71">
        <w:rPr>
          <w:rFonts w:ascii="Calibri" w:hAnsi="Calibri" w:cs="Calibri"/>
          <w:color w:val="000000" w:themeColor="text1"/>
          <w:szCs w:val="22"/>
        </w:rPr>
        <w:t>lab</w:t>
      </w:r>
      <w:r w:rsidR="00F67414">
        <w:rPr>
          <w:rFonts w:ascii="Calibri" w:hAnsi="Calibri" w:cs="Calibri"/>
          <w:color w:val="000000" w:themeColor="text1"/>
          <w:szCs w:val="22"/>
        </w:rPr>
        <w:t>oratory</w:t>
      </w:r>
      <w:r w:rsidR="00DB68FB" w:rsidRPr="00AD1B71">
        <w:rPr>
          <w:rFonts w:ascii="Calibri" w:hAnsi="Calibri" w:cs="Calibri"/>
          <w:color w:val="000000" w:themeColor="text1"/>
          <w:szCs w:val="22"/>
        </w:rPr>
        <w:t xml:space="preserve"> </w:t>
      </w:r>
      <w:r w:rsidR="00F67414">
        <w:rPr>
          <w:rFonts w:ascii="Calibri" w:hAnsi="Calibri" w:cs="Calibri"/>
          <w:color w:val="000000" w:themeColor="text1"/>
          <w:szCs w:val="22"/>
        </w:rPr>
        <w:t xml:space="preserve">of Ochsner health System </w:t>
      </w:r>
      <w:r w:rsidR="00DB68FB" w:rsidRPr="00AD1B71">
        <w:rPr>
          <w:rFonts w:ascii="Calibri" w:hAnsi="Calibri" w:cs="Calibri"/>
          <w:color w:val="000000" w:themeColor="text1"/>
          <w:szCs w:val="22"/>
        </w:rPr>
        <w:t xml:space="preserve">after high-temperature antigen retrieval using </w:t>
      </w:r>
      <w:r w:rsidR="00D24831" w:rsidRPr="00AD1B71">
        <w:rPr>
          <w:rFonts w:ascii="Calibri" w:hAnsi="Calibri" w:cs="Calibri"/>
          <w:color w:val="000000" w:themeColor="text1"/>
          <w:szCs w:val="22"/>
        </w:rPr>
        <w:t xml:space="preserve">Ki67 and </w:t>
      </w:r>
      <w:r w:rsidR="00DB68FB" w:rsidRPr="00AD1B71">
        <w:rPr>
          <w:rFonts w:ascii="Calibri" w:hAnsi="Calibri" w:cs="Calibri"/>
          <w:color w:val="000000" w:themeColor="text1"/>
          <w:szCs w:val="22"/>
        </w:rPr>
        <w:t>cytokeratin 20 antibod</w:t>
      </w:r>
      <w:r w:rsidR="00D24831" w:rsidRPr="00AD1B71">
        <w:rPr>
          <w:rFonts w:ascii="Calibri" w:hAnsi="Calibri" w:cs="Calibri"/>
          <w:color w:val="000000" w:themeColor="text1"/>
          <w:szCs w:val="22"/>
        </w:rPr>
        <w:t>ies</w:t>
      </w:r>
      <w:r w:rsidR="00DB68FB" w:rsidRPr="00AD1B71">
        <w:rPr>
          <w:rFonts w:ascii="Calibri" w:hAnsi="Calibri" w:cs="Calibri"/>
          <w:color w:val="000000" w:themeColor="text1"/>
          <w:szCs w:val="22"/>
        </w:rPr>
        <w:t xml:space="preserve">, </w:t>
      </w:r>
      <w:r w:rsidR="00F67414">
        <w:rPr>
          <w:rFonts w:ascii="Calibri" w:hAnsi="Calibri" w:cs="Calibri"/>
          <w:color w:val="000000" w:themeColor="text1"/>
          <w:szCs w:val="22"/>
        </w:rPr>
        <w:t xml:space="preserve">followed by </w:t>
      </w:r>
      <w:r w:rsidR="00DB68FB" w:rsidRPr="00AD1B71">
        <w:rPr>
          <w:rFonts w:ascii="Calibri" w:hAnsi="Calibri" w:cs="Calibri"/>
          <w:color w:val="000000" w:themeColor="text1"/>
          <w:szCs w:val="22"/>
        </w:rPr>
        <w:t>biotinylated secondary antibody, and avidin-biotin-peroxidase complexes according to manufacturer instructions</w:t>
      </w:r>
      <w:r w:rsidR="003A7329" w:rsidRPr="003A7329">
        <w:rPr>
          <w:rFonts w:ascii="Calibri" w:hAnsi="Calibri" w:cs="Calibri"/>
          <w:color w:val="000000" w:themeColor="text1"/>
          <w:szCs w:val="22"/>
        </w:rPr>
        <w:fldChar w:fldCharType="begin">
          <w:fldData xml:space="preserve">PEVuZE5vdGU+PENpdGU+PEF1dGhvcj5TdW5kbGlzYWV0ZXI8L0F1dGhvcj48WWVhcj4yMDA3PC9Z
ZWFyPjxSZWNOdW0+NDIxMjwvUmVjTnVtPjxEaXNwbGF5VGV4dD48c3R5bGUgZmFjZT0ic3VwZXJz
Y3JpcHQiPjEsMjwvc3R5bGU+PC9EaXNwbGF5VGV4dD48cmVjb3JkPjxyZWMtbnVtYmVyPjQyMTI8
L3JlYy1udW1iZXI+PGZvcmVpZ24ta2V5cz48a2V5IGFwcD0iRU4iIGRiLWlkPSJ2cGV2OXpmdGlh
ZnpyNWV3dmY0NWVycnQyd2Q1ZXN0dGVzcDkiIHRpbWVzdGFtcD0iMCI+NDIxMjwva2V5PjwvZm9y
ZWlnbi1rZXlzPjxyZWYtdHlwZSBuYW1lPSJKb3VybmFsIEFydGljbGUiPjE3PC9yZWYtdHlwZT48
Y29udHJpYnV0b3JzPjxhdXRob3JzPjxhdXRob3I+U3VuZGxpc2FldGVyLCBFLjwvYXV0aG9yPjxh
dXRob3I+RGlja28sIEEuPC9hdXRob3I+PGF1dGhvcj5TYWthcmlhc3NlbiwgUC4gTy48L2F1dGhv
cj48YXV0aG9yPlNvbmRlbmFhLCBLLjwvYXV0aG9yPjxhdXRob3I+RW5nZXIsIFAuIE8uPC9hdXRo
b3I+PGF1dGhvcj5CamVya3ZpZywgUi48L2F1dGhvcj48L2F1dGhvcnM+PC9jb250cmlidXRvcnM+
PGF1dGgtYWRkcmVzcz5EZXBhcnRtZW50IG9mIEJpb21lZGljaW5lLCBVbml2ZXJzaXR5IG9mIEJl
cmdlbiwgQmVyZ2VuLCBOb3J3YXkuIGVpcmlrLnN1bmRsaXNhdGVyQGJpb21lZC51aWIubm88L2F1
dGgtYWRkcmVzcz48dGl0bGVzPjx0aXRsZT5MeW1waGFuZ2lvZ2VuZXNpcyBpbiBjb2xvcmVjdGFs
IGNhbmNlci0tcHJvZ25vc3RpYyBhbmQgdGhlcmFwZXV0aWMgYXNwZWN0czwvdGl0bGU+PHNlY29u
ZGFyeS10aXRsZT5JbnQgSiBDYW5jZXI8L3NlY29uZGFyeS10aXRsZT48YWx0LXRpdGxlPkludGVy
bmF0aW9uYWwgam91cm5hbCBvZiBjYW5jZXIuIEpvdXJuYWwgaW50ZXJuYXRpb25hbCBkdSBjYW5j
ZXI8L2FsdC10aXRsZT48L3RpdGxlcz48cGVyaW9kaWNhbD48ZnVsbC10aXRsZT5JbnQgSiBDYW5j
ZXI8L2Z1bGwtdGl0bGU+PGFiYnItMT5JbnRlcm5hdGlvbmFsIGpvdXJuYWwgb2YgY2FuY2VyLiBK
b3VybmFsIGludGVybmF0aW9uYWwgZHUgY2FuY2VyPC9hYmJyLTE+PC9wZXJpb2RpY2FsPjxhbHQt
cGVyaW9kaWNhbD48ZnVsbC10aXRsZT5JbnQgSiBDYW5jZXI8L2Z1bGwtdGl0bGU+PGFiYnItMT5J
bnRlcm5hdGlvbmFsIGpvdXJuYWwgb2YgY2FuY2VyLiBKb3VybmFsIGludGVybmF0aW9uYWwgZHUg
Y2FuY2VyPC9hYmJyLTE+PC9hbHQtcGVyaW9kaWNhbD48cGFnZXM+MTQwMS05PC9wYWdlcz48dm9s
dW1lPjEyMTwvdm9sdW1lPjxudW1iZXI+NzwvbnVtYmVyPjxlZGl0aW9uPjIwMDcvMDcvMjE8L2Vk
aXRpb24+PGtleXdvcmRzPjxrZXl3b3JkPkNvbG9yZWN0YWwgTmVvcGxhc21zLypwYXRob2xvZ3kv
dGhlcmFweTwva2V5d29yZD48a2V5d29yZD5EaXNlYXNlIFByb2dyZXNzaW9uPC9rZXl3b3JkPjxr
ZXl3b3JkPkh1bWFuczwva2V5d29yZD48a2V5d29yZD4qTHltcGhhbmdpb2dlbmVzaXM8L2tleXdv
cmQ+PGtleXdvcmQ+TW9kZWxzLCBCaW9sb2dpY2FsPC9rZXl3b3JkPjxrZXl3b3JkPlByb2dub3Np
czwva2V5d29yZD48a2V5d29yZD5STkEgSW50ZXJmZXJlbmNlPC9rZXl3b3JkPjxrZXl3b3JkPlJl
Y2VwdG9yIFByb3RlaW4tVHlyb3NpbmUgS2luYXNlcy9hbnRhZ29uaXN0cyAmYW1wOyBpbmhpYml0
b3JzPC9rZXl3b3JkPjxrZXl3b3JkPlZhc2N1bGFyIEVuZG90aGVsaWFsIEdyb3d0aCBGYWN0b3Ig
QS9nZW5ldGljczwva2V5d29yZD48L2tleXdvcmRzPjxkYXRlcz48eWVhcj4yMDA3PC95ZWFyPjxw
dWItZGF0ZXM+PGRhdGU+T2N0IDE8L2RhdGU+PC9wdWItZGF0ZXM+PC9kYXRlcz48aXNibj4wMDIw
LTcxMzYgKFByaW50KSYjeEQ7MDAyMC03MTM2IChMaW5raW5nKTwvaXNibj48YWNjZXNzaW9uLW51
bT4xNzY0MDA0MDwvYWNjZXNzaW9uLW51bT48d29yay10eXBlPlJlc2VhcmNoIFN1cHBvcnQsIE5v
bi1VLlMuIEdvdiZhcG9zO3QmI3hEO1Jldmlldzwvd29yay10eXBlPjx1cmxzPjxyZWxhdGVkLXVy
bHM+PHVybD5odHRwOi8vd3d3Lm5jYmkubmxtLm5paC5nb3YvcHVibWVkLzE3NjQwMDQwPC91cmw+
PC9yZWxhdGVkLXVybHM+PC91cmxzPjxlbGVjdHJvbmljLXJlc291cmNlLW51bT4xMC4xMDAyL2lq
Yy4yMjk5NjwvZWxlY3Ryb25pYy1yZXNvdXJjZS1udW0+PGxhbmd1YWdlPmVuZzwvbGFuZ3VhZ2U+
PC9yZWNvcmQ+PC9DaXRlPjxDaXRlPjxBdXRob3I+R291dDwvQXV0aG9yPjxZZWFyPjIwMDg8L1ll
YXI+PFJlY051bT4yOTc3PC9SZWNOdW0+PHJlY29yZD48cmVjLW51bWJlcj4yOTc3PC9yZWMtbnVt
YmVyPjxmb3JlaWduLWtleXM+PGtleSBhcHA9IkVOIiBkYi1pZD0idnBldjl6ZnRpYWZ6cjVld3Zm
NDVlcnJ0MndkNWVzdHRlc3A5IiB0aW1lc3RhbXA9IjAiPjI5Nzc8L2tleT48L2ZvcmVpZ24ta2V5
cz48cmVmLXR5cGUgbmFtZT0iSm91cm5hbCBBcnRpY2xlIj4xNzwvcmVmLXR5cGU+PGNvbnRyaWJ1
dG9ycz48YXV0aG9ycz48YXV0aG9yPkdvdXQsIFMuPC9hdXRob3I+PGF1dGhvcj5IdW90LCBKLjwv
YXV0aG9yPjwvYXV0aG9ycz48L2NvbnRyaWJ1dG9ycz48YXV0aC1hZGRyZXNzPkxlIENlbnRyZSBk
ZSByZWNoZXJjaGUgZW4gY2FuY2Vyb2xvZ2llIGRlIGwmYXBvcztVbml2ZXJzaXRlIExhdmFsLCBM
JmFwb3M7SG90ZWwtRGlldSBkZSBRdWViZWMsIDkgcnVlIE1jTWFob24sIFF1ZWJlYywgRzFSIDJK
NiwgQ2FuYWRhLjwvYXV0aC1hZGRyZXNzPjx0aXRsZXM+PHRpdGxlPlJvbGUgb2YgY2FuY2VyIG1p
Y3JvZW52aXJvbm1lbnQgaW4gbWV0YXN0YXNpczogZm9jdXMgb24gY29sb24gY2FuY2VyPC90aXRs
ZT48c2Vjb25kYXJ5LXRpdGxlPkNhbmNlciBNaWNyb2Vudmlyb248L3NlY29uZGFyeS10aXRsZT48
L3RpdGxlcz48cGFnZXM+NjktODM8L3BhZ2VzPjx2b2x1bWU+MTwvdm9sdW1lPjxudW1iZXI+MTwv
bnVtYmVyPjxkYXRlcz48eWVhcj4yMDA4PC95ZWFyPjxwdWItZGF0ZXM+PGRhdGU+RGVjPC9kYXRl
PjwvcHViLWRhdGVzPjwvZGF0ZXM+PGlzYm4+MTg3NS0yMjkyIChQcmludCk8L2lzYm4+PGFjY2Vz
c2lvbi1udW0+MTkzMDg2ODY8L2FjY2Vzc2lvbi1udW0+PHVybHM+PHJlbGF0ZWQtdXJscz48dXJs
Pmh0dHA6Ly93d3cubmNiaS5ubG0ubmloLmdvdi9lbnRyZXovcXVlcnkuZmNnaT9jbWQ9UmV0cmll
dmUmYW1wO2RiPVB1Yk1lZCZhbXA7ZG9wdD1DaXRhdGlvbiZhbXA7bGlzdF91aWRzPTE5MzA4Njg2
IDwvdXJsPjwvcmVsYXRlZC11cmxzPjwvdXJscz48bGFuZ3VhZ2U+ZW5nPC9sYW5ndWFnZT48L3Jl
Y29yZD48L0NpdGU+PC9FbmROb3RlPgB=
</w:fldData>
        </w:fldChar>
      </w:r>
      <w:r w:rsidR="003A7329" w:rsidRPr="003A7329">
        <w:rPr>
          <w:rFonts w:ascii="Calibri" w:hAnsi="Calibri" w:cs="Calibri"/>
          <w:color w:val="000000" w:themeColor="text1"/>
          <w:szCs w:val="22"/>
        </w:rPr>
        <w:instrText xml:space="preserve"> ADDIN EN.CITE </w:instrText>
      </w:r>
      <w:r w:rsidR="003A7329" w:rsidRPr="003A7329">
        <w:rPr>
          <w:rFonts w:ascii="Calibri" w:hAnsi="Calibri" w:cs="Calibri"/>
          <w:color w:val="000000" w:themeColor="text1"/>
          <w:szCs w:val="22"/>
        </w:rPr>
        <w:fldChar w:fldCharType="begin">
          <w:fldData xml:space="preserve">PEVuZE5vdGU+PENpdGU+PEF1dGhvcj5TdW5kbGlzYWV0ZXI8L0F1dGhvcj48WWVhcj4yMDA3PC9Z
ZWFyPjxSZWNOdW0+NDIxMjwvUmVjTnVtPjxEaXNwbGF5VGV4dD48c3R5bGUgZmFjZT0ic3VwZXJz
Y3JpcHQiPjEsMjwvc3R5bGU+PC9EaXNwbGF5VGV4dD48cmVjb3JkPjxyZWMtbnVtYmVyPjQyMTI8
L3JlYy1udW1iZXI+PGZvcmVpZ24ta2V5cz48a2V5IGFwcD0iRU4iIGRiLWlkPSJ2cGV2OXpmdGlh
ZnpyNWV3dmY0NWVycnQyd2Q1ZXN0dGVzcDkiIHRpbWVzdGFtcD0iMCI+NDIxMjwva2V5PjwvZm9y
ZWlnbi1rZXlzPjxyZWYtdHlwZSBuYW1lPSJKb3VybmFsIEFydGljbGUiPjE3PC9yZWYtdHlwZT48
Y29udHJpYnV0b3JzPjxhdXRob3JzPjxhdXRob3I+U3VuZGxpc2FldGVyLCBFLjwvYXV0aG9yPjxh
dXRob3I+RGlja28sIEEuPC9hdXRob3I+PGF1dGhvcj5TYWthcmlhc3NlbiwgUC4gTy48L2F1dGhv
cj48YXV0aG9yPlNvbmRlbmFhLCBLLjwvYXV0aG9yPjxhdXRob3I+RW5nZXIsIFAuIE8uPC9hdXRo
b3I+PGF1dGhvcj5CamVya3ZpZywgUi48L2F1dGhvcj48L2F1dGhvcnM+PC9jb250cmlidXRvcnM+
PGF1dGgtYWRkcmVzcz5EZXBhcnRtZW50IG9mIEJpb21lZGljaW5lLCBVbml2ZXJzaXR5IG9mIEJl
cmdlbiwgQmVyZ2VuLCBOb3J3YXkuIGVpcmlrLnN1bmRsaXNhdGVyQGJpb21lZC51aWIubm88L2F1
dGgtYWRkcmVzcz48dGl0bGVzPjx0aXRsZT5MeW1waGFuZ2lvZ2VuZXNpcyBpbiBjb2xvcmVjdGFs
IGNhbmNlci0tcHJvZ25vc3RpYyBhbmQgdGhlcmFwZXV0aWMgYXNwZWN0czwvdGl0bGU+PHNlY29u
ZGFyeS10aXRsZT5JbnQgSiBDYW5jZXI8L3NlY29uZGFyeS10aXRsZT48YWx0LXRpdGxlPkludGVy
bmF0aW9uYWwgam91cm5hbCBvZiBjYW5jZXIuIEpvdXJuYWwgaW50ZXJuYXRpb25hbCBkdSBjYW5j
ZXI8L2FsdC10aXRsZT48L3RpdGxlcz48cGVyaW9kaWNhbD48ZnVsbC10aXRsZT5JbnQgSiBDYW5j
ZXI8L2Z1bGwtdGl0bGU+PGFiYnItMT5JbnRlcm5hdGlvbmFsIGpvdXJuYWwgb2YgY2FuY2VyLiBK
b3VybmFsIGludGVybmF0aW9uYWwgZHUgY2FuY2VyPC9hYmJyLTE+PC9wZXJpb2RpY2FsPjxhbHQt
cGVyaW9kaWNhbD48ZnVsbC10aXRsZT5JbnQgSiBDYW5jZXI8L2Z1bGwtdGl0bGU+PGFiYnItMT5J
bnRlcm5hdGlvbmFsIGpvdXJuYWwgb2YgY2FuY2VyLiBKb3VybmFsIGludGVybmF0aW9uYWwgZHUg
Y2FuY2VyPC9hYmJyLTE+PC9hbHQtcGVyaW9kaWNhbD48cGFnZXM+MTQwMS05PC9wYWdlcz48dm9s
dW1lPjEyMTwvdm9sdW1lPjxudW1iZXI+NzwvbnVtYmVyPjxlZGl0aW9uPjIwMDcvMDcvMjE8L2Vk
aXRpb24+PGtleXdvcmRzPjxrZXl3b3JkPkNvbG9yZWN0YWwgTmVvcGxhc21zLypwYXRob2xvZ3kv
dGhlcmFweTwva2V5d29yZD48a2V5d29yZD5EaXNlYXNlIFByb2dyZXNzaW9uPC9rZXl3b3JkPjxr
ZXl3b3JkPkh1bWFuczwva2V5d29yZD48a2V5d29yZD4qTHltcGhhbmdpb2dlbmVzaXM8L2tleXdv
cmQ+PGtleXdvcmQ+TW9kZWxzLCBCaW9sb2dpY2FsPC9rZXl3b3JkPjxrZXl3b3JkPlByb2dub3Np
czwva2V5d29yZD48a2V5d29yZD5STkEgSW50ZXJmZXJlbmNlPC9rZXl3b3JkPjxrZXl3b3JkPlJl
Y2VwdG9yIFByb3RlaW4tVHlyb3NpbmUgS2luYXNlcy9hbnRhZ29uaXN0cyAmYW1wOyBpbmhpYml0
b3JzPC9rZXl3b3JkPjxrZXl3b3JkPlZhc2N1bGFyIEVuZG90aGVsaWFsIEdyb3d0aCBGYWN0b3Ig
QS9nZW5ldGljczwva2V5d29yZD48L2tleXdvcmRzPjxkYXRlcz48eWVhcj4yMDA3PC95ZWFyPjxw
dWItZGF0ZXM+PGRhdGU+T2N0IDE8L2RhdGU+PC9wdWItZGF0ZXM+PC9kYXRlcz48aXNibj4wMDIw
LTcxMzYgKFByaW50KSYjeEQ7MDAyMC03MTM2IChMaW5raW5nKTwvaXNibj48YWNjZXNzaW9uLW51
bT4xNzY0MDA0MDwvYWNjZXNzaW9uLW51bT48d29yay10eXBlPlJlc2VhcmNoIFN1cHBvcnQsIE5v
bi1VLlMuIEdvdiZhcG9zO3QmI3hEO1Jldmlldzwvd29yay10eXBlPjx1cmxzPjxyZWxhdGVkLXVy
bHM+PHVybD5odHRwOi8vd3d3Lm5jYmkubmxtLm5paC5nb3YvcHVibWVkLzE3NjQwMDQwPC91cmw+
PC9yZWxhdGVkLXVybHM+PC91cmxzPjxlbGVjdHJvbmljLXJlc291cmNlLW51bT4xMC4xMDAyL2lq
Yy4yMjk5NjwvZWxlY3Ryb25pYy1yZXNvdXJjZS1udW0+PGxhbmd1YWdlPmVuZzwvbGFuZ3VhZ2U+
PC9yZWNvcmQ+PC9DaXRlPjxDaXRlPjxBdXRob3I+R291dDwvQXV0aG9yPjxZZWFyPjIwMDg8L1ll
YXI+PFJlY051bT4yOTc3PC9SZWNOdW0+PHJlY29yZD48cmVjLW51bWJlcj4yOTc3PC9yZWMtbnVt
YmVyPjxmb3JlaWduLWtleXM+PGtleSBhcHA9IkVOIiBkYi1pZD0idnBldjl6ZnRpYWZ6cjVld3Zm
NDVlcnJ0MndkNWVzdHRlc3A5IiB0aW1lc3RhbXA9IjAiPjI5Nzc8L2tleT48L2ZvcmVpZ24ta2V5
cz48cmVmLXR5cGUgbmFtZT0iSm91cm5hbCBBcnRpY2xlIj4xNzwvcmVmLXR5cGU+PGNvbnRyaWJ1
dG9ycz48YXV0aG9ycz48YXV0aG9yPkdvdXQsIFMuPC9hdXRob3I+PGF1dGhvcj5IdW90LCBKLjwv
YXV0aG9yPjwvYXV0aG9ycz48L2NvbnRyaWJ1dG9ycz48YXV0aC1hZGRyZXNzPkxlIENlbnRyZSBk
ZSByZWNoZXJjaGUgZW4gY2FuY2Vyb2xvZ2llIGRlIGwmYXBvcztVbml2ZXJzaXRlIExhdmFsLCBM
JmFwb3M7SG90ZWwtRGlldSBkZSBRdWViZWMsIDkgcnVlIE1jTWFob24sIFF1ZWJlYywgRzFSIDJK
NiwgQ2FuYWRhLjwvYXV0aC1hZGRyZXNzPjx0aXRsZXM+PHRpdGxlPlJvbGUgb2YgY2FuY2VyIG1p
Y3JvZW52aXJvbm1lbnQgaW4gbWV0YXN0YXNpczogZm9jdXMgb24gY29sb24gY2FuY2VyPC90aXRs
ZT48c2Vjb25kYXJ5LXRpdGxlPkNhbmNlciBNaWNyb2Vudmlyb248L3NlY29uZGFyeS10aXRsZT48
L3RpdGxlcz48cGFnZXM+NjktODM8L3BhZ2VzPjx2b2x1bWU+MTwvdm9sdW1lPjxudW1iZXI+MTwv
bnVtYmVyPjxkYXRlcz48eWVhcj4yMDA4PC95ZWFyPjxwdWItZGF0ZXM+PGRhdGU+RGVjPC9kYXRl
PjwvcHViLWRhdGVzPjwvZGF0ZXM+PGlzYm4+MTg3NS0yMjkyIChQcmludCk8L2lzYm4+PGFjY2Vz
c2lvbi1udW0+MTkzMDg2ODY8L2FjY2Vzc2lvbi1udW0+PHVybHM+PHJlbGF0ZWQtdXJscz48dXJs
Pmh0dHA6Ly93d3cubmNiaS5ubG0ubmloLmdvdi9lbnRyZXovcXVlcnkuZmNnaT9jbWQ9UmV0cmll
dmUmYW1wO2RiPVB1Yk1lZCZhbXA7ZG9wdD1DaXRhdGlvbiZhbXA7bGlzdF91aWRzPTE5MzA4Njg2
IDwvdXJsPjwvcmVsYXRlZC11cmxzPjwvdXJscz48bGFuZ3VhZ2U+ZW5nPC9sYW5ndWFnZT48L3Jl
Y29yZD48L0NpdGU+PC9FbmROb3RlPgB=
</w:fldData>
        </w:fldChar>
      </w:r>
      <w:r w:rsidR="003A7329" w:rsidRPr="003A7329">
        <w:rPr>
          <w:rFonts w:ascii="Calibri" w:hAnsi="Calibri" w:cs="Calibri"/>
          <w:color w:val="000000" w:themeColor="text1"/>
          <w:szCs w:val="22"/>
        </w:rPr>
        <w:instrText xml:space="preserve"> ADDIN EN.CITE.DATA </w:instrText>
      </w:r>
      <w:r w:rsidR="003A7329" w:rsidRPr="003A7329">
        <w:rPr>
          <w:rFonts w:ascii="Calibri" w:hAnsi="Calibri" w:cs="Calibri"/>
          <w:color w:val="000000" w:themeColor="text1"/>
          <w:szCs w:val="22"/>
        </w:rPr>
      </w:r>
      <w:r w:rsidR="003A7329" w:rsidRPr="003A7329">
        <w:rPr>
          <w:rFonts w:ascii="Calibri" w:hAnsi="Calibri" w:cs="Calibri"/>
          <w:color w:val="000000" w:themeColor="text1"/>
          <w:szCs w:val="22"/>
        </w:rPr>
        <w:fldChar w:fldCharType="end"/>
      </w:r>
      <w:r w:rsidR="003A7329" w:rsidRPr="003A7329">
        <w:rPr>
          <w:rFonts w:ascii="Calibri" w:hAnsi="Calibri" w:cs="Calibri"/>
          <w:color w:val="000000" w:themeColor="text1"/>
          <w:szCs w:val="22"/>
        </w:rPr>
      </w:r>
      <w:r w:rsidR="003A7329" w:rsidRPr="003A7329">
        <w:rPr>
          <w:rFonts w:ascii="Calibri" w:hAnsi="Calibri" w:cs="Calibri"/>
          <w:color w:val="000000" w:themeColor="text1"/>
          <w:szCs w:val="22"/>
        </w:rPr>
        <w:fldChar w:fldCharType="separate"/>
      </w:r>
      <w:r w:rsidR="003A7329" w:rsidRPr="003A7329">
        <w:rPr>
          <w:rFonts w:ascii="Calibri" w:hAnsi="Calibri" w:cs="Calibri"/>
          <w:color w:val="000000" w:themeColor="text1"/>
          <w:szCs w:val="22"/>
          <w:vertAlign w:val="superscript"/>
        </w:rPr>
        <w:t>1</w:t>
      </w:r>
      <w:bookmarkStart w:id="21" w:name="_Hlk532461356"/>
      <w:r w:rsidR="00D30A56">
        <w:rPr>
          <w:rFonts w:ascii="Calibri" w:hAnsi="Calibri" w:cs="Calibri"/>
          <w:color w:val="000000" w:themeColor="text1"/>
          <w:szCs w:val="22"/>
          <w:vertAlign w:val="superscript"/>
        </w:rPr>
        <w:t>3</w:t>
      </w:r>
      <w:r w:rsidR="003A7329" w:rsidRPr="003A7329">
        <w:rPr>
          <w:rFonts w:ascii="Calibri" w:hAnsi="Calibri" w:cs="Calibri"/>
          <w:color w:val="000000" w:themeColor="text1"/>
          <w:szCs w:val="22"/>
          <w:vertAlign w:val="superscript"/>
        </w:rPr>
        <w:t>,</w:t>
      </w:r>
      <w:r w:rsidR="00D30A56">
        <w:rPr>
          <w:rFonts w:ascii="Calibri" w:hAnsi="Calibri" w:cs="Calibri"/>
          <w:color w:val="000000" w:themeColor="text1"/>
          <w:szCs w:val="22"/>
          <w:vertAlign w:val="superscript"/>
        </w:rPr>
        <w:t>17</w:t>
      </w:r>
      <w:bookmarkEnd w:id="21"/>
      <w:r w:rsidR="003A7329" w:rsidRPr="003A7329">
        <w:rPr>
          <w:rFonts w:ascii="Calibri" w:hAnsi="Calibri" w:cs="Calibri"/>
          <w:color w:val="000000" w:themeColor="text1"/>
          <w:szCs w:val="22"/>
        </w:rPr>
        <w:fldChar w:fldCharType="end"/>
      </w:r>
      <w:r w:rsidR="00DB68FB" w:rsidRPr="00AD1B71">
        <w:rPr>
          <w:rFonts w:ascii="Calibri" w:hAnsi="Calibri" w:cs="Calibri"/>
          <w:color w:val="000000" w:themeColor="text1"/>
          <w:szCs w:val="22"/>
        </w:rPr>
        <w:t xml:space="preserve">. </w:t>
      </w:r>
    </w:p>
    <w:bookmarkEnd w:id="20"/>
    <w:p w14:paraId="456C247B" w14:textId="77777777" w:rsidR="000A4AB1" w:rsidRPr="00AD1B71" w:rsidRDefault="000A4AB1" w:rsidP="00EC2539">
      <w:pPr>
        <w:pStyle w:val="paragraph"/>
        <w:spacing w:before="0" w:beforeAutospacing="0" w:after="0" w:afterAutospacing="0"/>
        <w:jc w:val="both"/>
        <w:textAlignment w:val="baseline"/>
        <w:rPr>
          <w:rFonts w:ascii="Calibri" w:hAnsi="Calibri" w:cs="Calibri"/>
          <w:color w:val="000000" w:themeColor="text1"/>
          <w:szCs w:val="22"/>
        </w:rPr>
      </w:pPr>
    </w:p>
    <w:p w14:paraId="157B7BC4" w14:textId="48034A28" w:rsidR="00DB68FB" w:rsidRPr="00AD1B71" w:rsidRDefault="00DB68FB" w:rsidP="002C6B36">
      <w:pPr>
        <w:pStyle w:val="NormalWeb"/>
        <w:widowControl/>
        <w:spacing w:before="0" w:beforeAutospacing="0" w:after="0" w:afterAutospacing="0"/>
        <w:rPr>
          <w:szCs w:val="22"/>
        </w:rPr>
      </w:pPr>
      <w:r w:rsidRPr="00AD1B71">
        <w:rPr>
          <w:b/>
          <w:szCs w:val="22"/>
        </w:rPr>
        <w:t>REPRESENTATIVE RESULTS:</w:t>
      </w:r>
    </w:p>
    <w:p w14:paraId="3D47D815" w14:textId="5E753547" w:rsidR="00DB68FB" w:rsidRPr="00AD1B71" w:rsidRDefault="00DB68FB" w:rsidP="00EC2539">
      <w:pPr>
        <w:widowControl/>
        <w:tabs>
          <w:tab w:val="left" w:pos="360"/>
          <w:tab w:val="left" w:pos="540"/>
        </w:tabs>
        <w:rPr>
          <w:szCs w:val="22"/>
        </w:rPr>
      </w:pPr>
      <w:r w:rsidRPr="00AD1B71">
        <w:rPr>
          <w:szCs w:val="22"/>
        </w:rPr>
        <w:t xml:space="preserve">In the UCC PDOX model, UCC patients’ BlCaPt15 or BlCaPt37 cells were </w:t>
      </w:r>
      <w:r w:rsidR="00386CEA" w:rsidRPr="00AD1B71">
        <w:rPr>
          <w:color w:val="auto"/>
          <w:szCs w:val="22"/>
        </w:rPr>
        <w:t>intra-</w:t>
      </w:r>
      <w:proofErr w:type="spellStart"/>
      <w:r w:rsidR="00386CEA" w:rsidRPr="00AD1B71">
        <w:rPr>
          <w:color w:val="auto"/>
          <w:szCs w:val="22"/>
        </w:rPr>
        <w:t>vesically</w:t>
      </w:r>
      <w:proofErr w:type="spellEnd"/>
      <w:r w:rsidR="00386CEA" w:rsidRPr="00AD1B71">
        <w:rPr>
          <w:color w:val="auto"/>
          <w:szCs w:val="22"/>
        </w:rPr>
        <w:t xml:space="preserve"> </w:t>
      </w:r>
      <w:r w:rsidR="00E36817">
        <w:rPr>
          <w:color w:val="auto"/>
          <w:szCs w:val="22"/>
        </w:rPr>
        <w:t>(</w:t>
      </w:r>
      <w:r w:rsidRPr="00AD1B71">
        <w:rPr>
          <w:szCs w:val="22"/>
        </w:rPr>
        <w:t>IB</w:t>
      </w:r>
      <w:r w:rsidR="00E36817">
        <w:rPr>
          <w:szCs w:val="22"/>
        </w:rPr>
        <w:t>)</w:t>
      </w:r>
      <w:r w:rsidRPr="00AD1B71">
        <w:rPr>
          <w:szCs w:val="22"/>
        </w:rPr>
        <w:t xml:space="preserve"> instilled in the presence of HK cells </w:t>
      </w:r>
      <w:r w:rsidR="00B61F7D">
        <w:rPr>
          <w:szCs w:val="22"/>
        </w:rPr>
        <w:t>in</w:t>
      </w:r>
      <w:r w:rsidRPr="00AD1B71">
        <w:rPr>
          <w:szCs w:val="22"/>
        </w:rPr>
        <w:t>to female NOD/SCID mouse bladder (</w:t>
      </w:r>
      <w:r w:rsidR="00AD1B71">
        <w:rPr>
          <w:b/>
          <w:szCs w:val="22"/>
        </w:rPr>
        <w:t>Figure</w:t>
      </w:r>
      <w:r w:rsidRPr="00AD1B71">
        <w:rPr>
          <w:b/>
          <w:szCs w:val="22"/>
        </w:rPr>
        <w:t xml:space="preserve"> 1A</w:t>
      </w:r>
      <w:r w:rsidRPr="00AD1B71">
        <w:rPr>
          <w:szCs w:val="22"/>
        </w:rPr>
        <w:t>). Twenty-five out of thirty (83.3%) animals generated primary tumors and displayed time dependent primary tumor growth based on weekly BLI (</w:t>
      </w:r>
      <w:r w:rsidR="00AD1B71">
        <w:rPr>
          <w:b/>
          <w:szCs w:val="22"/>
        </w:rPr>
        <w:t>Figure</w:t>
      </w:r>
      <w:r w:rsidRPr="00AD1B71">
        <w:rPr>
          <w:b/>
          <w:szCs w:val="22"/>
        </w:rPr>
        <w:t xml:space="preserve"> </w:t>
      </w:r>
      <w:r w:rsidRPr="009D0AEF">
        <w:rPr>
          <w:b/>
          <w:szCs w:val="22"/>
        </w:rPr>
        <w:t>1</w:t>
      </w:r>
      <w:proofErr w:type="gramStart"/>
      <w:r w:rsidRPr="009D0AEF">
        <w:rPr>
          <w:b/>
          <w:szCs w:val="22"/>
        </w:rPr>
        <w:t>B</w:t>
      </w:r>
      <w:r w:rsidR="00126CD2" w:rsidRPr="00FA6572">
        <w:rPr>
          <w:b/>
          <w:szCs w:val="22"/>
        </w:rPr>
        <w:t>,</w:t>
      </w:r>
      <w:r w:rsidRPr="009D0AEF">
        <w:rPr>
          <w:b/>
          <w:szCs w:val="22"/>
        </w:rPr>
        <w:t>C</w:t>
      </w:r>
      <w:proofErr w:type="gramEnd"/>
      <w:r w:rsidRPr="00AD1B71">
        <w:rPr>
          <w:b/>
          <w:szCs w:val="22"/>
        </w:rPr>
        <w:t xml:space="preserve"> </w:t>
      </w:r>
      <w:r w:rsidRPr="00AD1B71">
        <w:rPr>
          <w:szCs w:val="22"/>
        </w:rPr>
        <w:t>and</w:t>
      </w:r>
      <w:r w:rsidRPr="00AD1B71">
        <w:rPr>
          <w:b/>
          <w:szCs w:val="22"/>
        </w:rPr>
        <w:t xml:space="preserve"> </w:t>
      </w:r>
      <w:r w:rsidR="00AD1B71" w:rsidRPr="00AD1B71">
        <w:rPr>
          <w:b/>
          <w:szCs w:val="22"/>
        </w:rPr>
        <w:t>Table 1</w:t>
      </w:r>
      <w:r w:rsidRPr="00AD1B71">
        <w:rPr>
          <w:szCs w:val="22"/>
        </w:rPr>
        <w:t xml:space="preserve">). Similarly, in the CRC PDOX model, 31 out of 32 (96.9%) mice grew primary tumor when </w:t>
      </w:r>
      <w:r w:rsidR="005A4DD6" w:rsidRPr="00AD1B71">
        <w:rPr>
          <w:color w:val="auto"/>
          <w:szCs w:val="22"/>
        </w:rPr>
        <w:t>intra-rectally</w:t>
      </w:r>
      <w:r w:rsidR="005A4DD6" w:rsidRPr="00AD1B71">
        <w:rPr>
          <w:szCs w:val="22"/>
        </w:rPr>
        <w:t xml:space="preserve"> </w:t>
      </w:r>
      <w:r w:rsidR="005A4DD6">
        <w:rPr>
          <w:szCs w:val="22"/>
        </w:rPr>
        <w:t>(</w:t>
      </w:r>
      <w:r w:rsidRPr="00AD1B71">
        <w:rPr>
          <w:szCs w:val="22"/>
        </w:rPr>
        <w:t>IR</w:t>
      </w:r>
      <w:r w:rsidR="005A4DD6">
        <w:rPr>
          <w:szCs w:val="22"/>
        </w:rPr>
        <w:t>)</w:t>
      </w:r>
      <w:r w:rsidRPr="00AD1B71">
        <w:rPr>
          <w:szCs w:val="22"/>
        </w:rPr>
        <w:t xml:space="preserve"> injected with patients’ CoCaPt155 or CoCaPt302 cells plus HK cells (</w:t>
      </w:r>
      <w:r w:rsidR="00AD1B71">
        <w:rPr>
          <w:b/>
          <w:szCs w:val="22"/>
        </w:rPr>
        <w:t>Figure</w:t>
      </w:r>
      <w:r w:rsidRPr="00AD1B71">
        <w:rPr>
          <w:b/>
          <w:szCs w:val="22"/>
        </w:rPr>
        <w:t xml:space="preserve"> 1D</w:t>
      </w:r>
      <w:r w:rsidR="005245DB">
        <w:rPr>
          <w:b/>
          <w:szCs w:val="22"/>
        </w:rPr>
        <w:t>-F</w:t>
      </w:r>
      <w:r w:rsidRPr="00AD1B71">
        <w:rPr>
          <w:szCs w:val="22"/>
        </w:rPr>
        <w:t xml:space="preserve"> and </w:t>
      </w:r>
      <w:r w:rsidR="00AD1B71" w:rsidRPr="00AD1B71">
        <w:rPr>
          <w:b/>
          <w:szCs w:val="22"/>
        </w:rPr>
        <w:t>Table 1</w:t>
      </w:r>
      <w:r w:rsidRPr="00AD1B71">
        <w:rPr>
          <w:szCs w:val="22"/>
        </w:rPr>
        <w:t xml:space="preserve">). Depending on the patient tumor, mouse tumor growth had a different </w:t>
      </w:r>
      <w:r w:rsidRPr="00AD1B71">
        <w:rPr>
          <w:szCs w:val="22"/>
          <w:lang w:eastAsia="zh-CN"/>
        </w:rPr>
        <w:t xml:space="preserve">latency period, </w:t>
      </w:r>
      <w:r w:rsidR="00B61F7D">
        <w:rPr>
          <w:szCs w:val="22"/>
          <w:lang w:eastAsia="zh-CN"/>
        </w:rPr>
        <w:t>which</w:t>
      </w:r>
      <w:r w:rsidR="00B61F7D" w:rsidRPr="00AD1B71">
        <w:rPr>
          <w:szCs w:val="22"/>
          <w:lang w:eastAsia="zh-CN"/>
        </w:rPr>
        <w:t xml:space="preserve"> </w:t>
      </w:r>
      <w:r w:rsidRPr="00AD1B71">
        <w:rPr>
          <w:szCs w:val="22"/>
          <w:lang w:eastAsia="zh-CN"/>
        </w:rPr>
        <w:t xml:space="preserve">reflects the difference in the patient’s clinical characteristics </w:t>
      </w:r>
      <w:r w:rsidRPr="00AD1B71">
        <w:rPr>
          <w:szCs w:val="22"/>
        </w:rPr>
        <w:t>(</w:t>
      </w:r>
      <w:r w:rsidR="00AD1B71">
        <w:rPr>
          <w:b/>
          <w:szCs w:val="22"/>
        </w:rPr>
        <w:t>Figure</w:t>
      </w:r>
      <w:r w:rsidRPr="00AD1B71">
        <w:rPr>
          <w:b/>
          <w:szCs w:val="22"/>
        </w:rPr>
        <w:t xml:space="preserve"> 1</w:t>
      </w:r>
      <w:proofErr w:type="gramStart"/>
      <w:r w:rsidRPr="00AD1B71">
        <w:rPr>
          <w:b/>
          <w:szCs w:val="22"/>
        </w:rPr>
        <w:t>C</w:t>
      </w:r>
      <w:r w:rsidR="00DB04E9">
        <w:rPr>
          <w:b/>
          <w:szCs w:val="22"/>
        </w:rPr>
        <w:t>,</w:t>
      </w:r>
      <w:r w:rsidRPr="00AD1B71">
        <w:rPr>
          <w:b/>
          <w:szCs w:val="22"/>
        </w:rPr>
        <w:t>F</w:t>
      </w:r>
      <w:proofErr w:type="gramEnd"/>
      <w:r w:rsidRPr="00AD1B71">
        <w:rPr>
          <w:szCs w:val="22"/>
        </w:rPr>
        <w:t xml:space="preserve">). </w:t>
      </w:r>
    </w:p>
    <w:p w14:paraId="08397B38" w14:textId="77777777" w:rsidR="00DB68FB" w:rsidRPr="00AD1B71" w:rsidRDefault="00DB68FB" w:rsidP="00EC2539">
      <w:pPr>
        <w:widowControl/>
        <w:tabs>
          <w:tab w:val="left" w:pos="360"/>
          <w:tab w:val="left" w:pos="540"/>
        </w:tabs>
        <w:rPr>
          <w:szCs w:val="22"/>
        </w:rPr>
      </w:pPr>
    </w:p>
    <w:p w14:paraId="2038C1CD" w14:textId="1A73CDFA" w:rsidR="00DB68FB" w:rsidRPr="00AD1B71" w:rsidRDefault="00DB68FB" w:rsidP="00EC2539">
      <w:pPr>
        <w:widowControl/>
        <w:tabs>
          <w:tab w:val="left" w:pos="360"/>
          <w:tab w:val="left" w:pos="540"/>
        </w:tabs>
        <w:rPr>
          <w:szCs w:val="22"/>
        </w:rPr>
      </w:pPr>
      <w:r w:rsidRPr="00AD1B71">
        <w:rPr>
          <w:szCs w:val="22"/>
        </w:rPr>
        <w:t>In both IB and IR models, tumor cell injection not only generated orthotopic primary tumors (</w:t>
      </w:r>
      <w:r w:rsidR="00AD1B71">
        <w:rPr>
          <w:b/>
          <w:szCs w:val="22"/>
        </w:rPr>
        <w:t>Figure</w:t>
      </w:r>
      <w:r w:rsidRPr="00AD1B71">
        <w:rPr>
          <w:b/>
          <w:szCs w:val="22"/>
        </w:rPr>
        <w:t xml:space="preserve"> 2</w:t>
      </w:r>
      <w:proofErr w:type="gramStart"/>
      <w:r w:rsidRPr="00AD1B71">
        <w:rPr>
          <w:b/>
          <w:szCs w:val="22"/>
        </w:rPr>
        <w:t>A</w:t>
      </w:r>
      <w:r w:rsidR="00DB04E9">
        <w:rPr>
          <w:b/>
          <w:szCs w:val="22"/>
        </w:rPr>
        <w:t>,</w:t>
      </w:r>
      <w:r w:rsidRPr="00AD1B71">
        <w:rPr>
          <w:b/>
          <w:szCs w:val="22"/>
        </w:rPr>
        <w:t>B</w:t>
      </w:r>
      <w:proofErr w:type="gramEnd"/>
      <w:r w:rsidRPr="00AD1B71">
        <w:rPr>
          <w:szCs w:val="22"/>
        </w:rPr>
        <w:t xml:space="preserve">, blue arrows), but many mice tested also developed liver and/or lung metastases. In 10 out of 30 (33.3%) and 17 out of 32 (53.1%) mice instilled with UCC cells and CRC cells with HK cells, respectively, we detected distant organ metastasis </w:t>
      </w:r>
      <w:r w:rsidR="00AD1B71" w:rsidRPr="00A31A0C">
        <w:rPr>
          <w:szCs w:val="22"/>
        </w:rPr>
        <w:t>via</w:t>
      </w:r>
      <w:r w:rsidRPr="00A31A0C">
        <w:rPr>
          <w:szCs w:val="22"/>
        </w:rPr>
        <w:t xml:space="preserve"> </w:t>
      </w:r>
      <w:r w:rsidR="00AD1B71" w:rsidRPr="00A31A0C">
        <w:rPr>
          <w:szCs w:val="22"/>
        </w:rPr>
        <w:t>ex vivo</w:t>
      </w:r>
      <w:r w:rsidRPr="00AD1B71">
        <w:rPr>
          <w:szCs w:val="22"/>
        </w:rPr>
        <w:t xml:space="preserve"> BLI (</w:t>
      </w:r>
      <w:r w:rsidR="00AD1B71">
        <w:rPr>
          <w:b/>
          <w:szCs w:val="22"/>
        </w:rPr>
        <w:t>Figure</w:t>
      </w:r>
      <w:r w:rsidRPr="00AD1B71">
        <w:rPr>
          <w:b/>
          <w:szCs w:val="22"/>
        </w:rPr>
        <w:t xml:space="preserve"> 2</w:t>
      </w:r>
      <w:proofErr w:type="gramStart"/>
      <w:r w:rsidRPr="00AD1B71">
        <w:rPr>
          <w:b/>
          <w:szCs w:val="22"/>
        </w:rPr>
        <w:t>A</w:t>
      </w:r>
      <w:r w:rsidR="00DB04E9" w:rsidRPr="002C6898">
        <w:rPr>
          <w:szCs w:val="22"/>
        </w:rPr>
        <w:t>,</w:t>
      </w:r>
      <w:r w:rsidRPr="00AD1B71">
        <w:rPr>
          <w:b/>
          <w:szCs w:val="22"/>
        </w:rPr>
        <w:t>B</w:t>
      </w:r>
      <w:proofErr w:type="gramEnd"/>
      <w:r w:rsidRPr="00AD1B71">
        <w:rPr>
          <w:szCs w:val="22"/>
        </w:rPr>
        <w:t xml:space="preserve"> and </w:t>
      </w:r>
      <w:r w:rsidR="00AD1B71" w:rsidRPr="00AD1B71">
        <w:rPr>
          <w:b/>
          <w:szCs w:val="22"/>
        </w:rPr>
        <w:t>Table 1</w:t>
      </w:r>
      <w:r w:rsidRPr="00AD1B71">
        <w:rPr>
          <w:szCs w:val="22"/>
        </w:rPr>
        <w:t xml:space="preserve">). </w:t>
      </w:r>
    </w:p>
    <w:p w14:paraId="3C6FA0A0" w14:textId="77777777" w:rsidR="00DB68FB" w:rsidRPr="00AD1B71" w:rsidRDefault="00DB68FB" w:rsidP="00EC2539">
      <w:pPr>
        <w:widowControl/>
        <w:tabs>
          <w:tab w:val="left" w:pos="360"/>
          <w:tab w:val="left" w:pos="540"/>
        </w:tabs>
        <w:rPr>
          <w:szCs w:val="22"/>
        </w:rPr>
      </w:pPr>
    </w:p>
    <w:p w14:paraId="1C93D399" w14:textId="611AF923" w:rsidR="00DB68FB" w:rsidRPr="00AD1B71" w:rsidRDefault="00DB68FB" w:rsidP="00EC2539">
      <w:pPr>
        <w:widowControl/>
        <w:tabs>
          <w:tab w:val="left" w:pos="360"/>
          <w:tab w:val="left" w:pos="540"/>
        </w:tabs>
        <w:rPr>
          <w:color w:val="000000" w:themeColor="text1"/>
          <w:szCs w:val="22"/>
        </w:rPr>
      </w:pPr>
      <w:r w:rsidRPr="00AD1B71">
        <w:rPr>
          <w:szCs w:val="22"/>
        </w:rPr>
        <w:t>To confirm similar</w:t>
      </w:r>
      <w:r w:rsidR="00D251FA">
        <w:rPr>
          <w:szCs w:val="22"/>
        </w:rPr>
        <w:t xml:space="preserve"> tissue morphology</w:t>
      </w:r>
      <w:r w:rsidRPr="00AD1B71">
        <w:rPr>
          <w:szCs w:val="22"/>
        </w:rPr>
        <w:t>, H&amp;E and IHC staining w</w:t>
      </w:r>
      <w:r w:rsidR="00D251FA">
        <w:rPr>
          <w:szCs w:val="22"/>
        </w:rPr>
        <w:t>ere</w:t>
      </w:r>
      <w:r w:rsidRPr="00AD1B71">
        <w:rPr>
          <w:szCs w:val="22"/>
        </w:rPr>
        <w:t xml:space="preserve"> performed </w:t>
      </w:r>
      <w:r w:rsidR="00D251FA">
        <w:rPr>
          <w:szCs w:val="22"/>
        </w:rPr>
        <w:t>comparing</w:t>
      </w:r>
      <w:r w:rsidRPr="00AD1B71">
        <w:rPr>
          <w:szCs w:val="22"/>
        </w:rPr>
        <w:t xml:space="preserve"> xenografts and primary patient tumors. Histopathology of patient bladder carcinoma </w:t>
      </w:r>
      <w:r w:rsidR="00D251FA">
        <w:rPr>
          <w:szCs w:val="22"/>
        </w:rPr>
        <w:t>was maintained in xenografts from</w:t>
      </w:r>
      <w:r w:rsidRPr="00AD1B71">
        <w:rPr>
          <w:szCs w:val="22"/>
        </w:rPr>
        <w:t xml:space="preserve"> BlCaPt15 and BlCaPt37 (</w:t>
      </w:r>
      <w:r w:rsidR="00AD1B71">
        <w:rPr>
          <w:b/>
          <w:szCs w:val="22"/>
        </w:rPr>
        <w:t>Figure</w:t>
      </w:r>
      <w:r w:rsidRPr="00AD1B71">
        <w:rPr>
          <w:b/>
          <w:szCs w:val="22"/>
        </w:rPr>
        <w:t xml:space="preserve"> 3A</w:t>
      </w:r>
      <w:r w:rsidRPr="00AD1B71">
        <w:rPr>
          <w:szCs w:val="22"/>
        </w:rPr>
        <w:t>). Results show xenograft tumor corresponding to the muscle invasive growth pattern of the patients’ primary tumors. The antibody specific to human cell proliferation marker Ki67 was used in IHC. Ki67 positive nuclear staining indicates highly proliferative, fast-growing human tumor cells. The staining</w:t>
      </w:r>
      <w:r w:rsidR="000E6CC1">
        <w:rPr>
          <w:szCs w:val="22"/>
        </w:rPr>
        <w:t xml:space="preserve"> results from xenografts were </w:t>
      </w:r>
      <w:proofErr w:type="gramStart"/>
      <w:r w:rsidR="000E6CC1">
        <w:rPr>
          <w:szCs w:val="22"/>
        </w:rPr>
        <w:t>similar to</w:t>
      </w:r>
      <w:proofErr w:type="gramEnd"/>
      <w:r w:rsidR="000E6CC1">
        <w:rPr>
          <w:szCs w:val="22"/>
        </w:rPr>
        <w:t xml:space="preserve"> those of </w:t>
      </w:r>
      <w:r w:rsidRPr="00AD1B71">
        <w:rPr>
          <w:szCs w:val="22"/>
        </w:rPr>
        <w:t xml:space="preserve">the original surgical biopsies. Similarly, in the IR model, H&amp;E </w:t>
      </w:r>
      <w:r w:rsidRPr="00AD1B71">
        <w:rPr>
          <w:szCs w:val="22"/>
        </w:rPr>
        <w:lastRenderedPageBreak/>
        <w:t xml:space="preserve">staining indicates the similarity of architecture between xenografts and patient tumors of both CoCaPt155 and CoCaPt302. IHC using antibody against </w:t>
      </w:r>
      <w:r w:rsidR="0044431C">
        <w:rPr>
          <w:szCs w:val="22"/>
        </w:rPr>
        <w:t>c</w:t>
      </w:r>
      <w:r w:rsidRPr="00AD1B71">
        <w:rPr>
          <w:szCs w:val="22"/>
        </w:rPr>
        <w:t>ytokeratin 20 also showed similar tumor growth pattern in both PDOX models (</w:t>
      </w:r>
      <w:r w:rsidR="00AD1B71">
        <w:rPr>
          <w:b/>
          <w:szCs w:val="22"/>
        </w:rPr>
        <w:t>Figure</w:t>
      </w:r>
      <w:r w:rsidRPr="00AD1B71">
        <w:rPr>
          <w:b/>
          <w:szCs w:val="22"/>
        </w:rPr>
        <w:t xml:space="preserve"> 3B</w:t>
      </w:r>
      <w:r w:rsidRPr="00AD1B71">
        <w:rPr>
          <w:szCs w:val="22"/>
        </w:rPr>
        <w:t xml:space="preserve">). </w:t>
      </w:r>
      <w:r w:rsidRPr="00AD1B71">
        <w:rPr>
          <w:color w:val="000000" w:themeColor="text1"/>
          <w:szCs w:val="22"/>
        </w:rPr>
        <w:t xml:space="preserve">Thus, our PDOX model recapitulated UCC and CRC patient clinical progression. </w:t>
      </w:r>
    </w:p>
    <w:p w14:paraId="6E4194FF" w14:textId="77777777" w:rsidR="00215217" w:rsidRPr="00AD1B71" w:rsidRDefault="00215217" w:rsidP="00EC2539">
      <w:pPr>
        <w:widowControl/>
        <w:tabs>
          <w:tab w:val="left" w:pos="360"/>
          <w:tab w:val="left" w:pos="540"/>
        </w:tabs>
        <w:rPr>
          <w:b/>
          <w:szCs w:val="22"/>
        </w:rPr>
      </w:pPr>
    </w:p>
    <w:p w14:paraId="2F51B1FF" w14:textId="10131DE3" w:rsidR="00215217" w:rsidRPr="00AD1B71" w:rsidRDefault="00B32616" w:rsidP="009178B4">
      <w:pPr>
        <w:widowControl/>
        <w:rPr>
          <w:b/>
          <w:color w:val="auto"/>
          <w:szCs w:val="22"/>
        </w:rPr>
      </w:pPr>
      <w:r w:rsidRPr="00AD1B71">
        <w:rPr>
          <w:b/>
          <w:szCs w:val="22"/>
        </w:rPr>
        <w:t xml:space="preserve">FIGURE </w:t>
      </w:r>
      <w:r w:rsidR="0013621E" w:rsidRPr="00AD1B71">
        <w:rPr>
          <w:b/>
          <w:szCs w:val="22"/>
        </w:rPr>
        <w:t xml:space="preserve">AND TABLE </w:t>
      </w:r>
      <w:r w:rsidRPr="00AD1B71">
        <w:rPr>
          <w:b/>
          <w:szCs w:val="22"/>
        </w:rPr>
        <w:t>LEGENDS:</w:t>
      </w:r>
      <w:bookmarkStart w:id="22" w:name="_Hlk526776805"/>
    </w:p>
    <w:bookmarkEnd w:id="22"/>
    <w:p w14:paraId="0485A915" w14:textId="76CE8928" w:rsidR="00215217" w:rsidRPr="00AD1B71" w:rsidRDefault="00AD1B71" w:rsidP="00EC2539">
      <w:pPr>
        <w:pStyle w:val="Default"/>
        <w:jc w:val="both"/>
        <w:rPr>
          <w:color w:val="auto"/>
          <w:szCs w:val="22"/>
        </w:rPr>
      </w:pPr>
      <w:r w:rsidRPr="00614E91">
        <w:rPr>
          <w:b/>
          <w:color w:val="auto"/>
          <w:szCs w:val="22"/>
        </w:rPr>
        <w:t>Figure 1</w:t>
      </w:r>
      <w:r w:rsidR="00614E91">
        <w:rPr>
          <w:b/>
          <w:color w:val="auto"/>
          <w:szCs w:val="22"/>
        </w:rPr>
        <w:t>:</w:t>
      </w:r>
      <w:r w:rsidR="00283A17" w:rsidRPr="00614E91">
        <w:rPr>
          <w:b/>
          <w:color w:val="auto"/>
          <w:szCs w:val="22"/>
        </w:rPr>
        <w:t xml:space="preserve"> </w:t>
      </w:r>
      <w:r w:rsidR="00867154" w:rsidRPr="00614E91">
        <w:rPr>
          <w:b/>
          <w:color w:val="auto"/>
          <w:szCs w:val="22"/>
        </w:rPr>
        <w:t xml:space="preserve">Orthotopic </w:t>
      </w:r>
      <w:r w:rsidR="009E10E7" w:rsidRPr="00614E91">
        <w:rPr>
          <w:b/>
          <w:color w:val="auto"/>
          <w:szCs w:val="22"/>
        </w:rPr>
        <w:t>UCC and CRC</w:t>
      </w:r>
      <w:r w:rsidR="00867154" w:rsidRPr="00614E91">
        <w:rPr>
          <w:b/>
          <w:color w:val="auto"/>
          <w:szCs w:val="22"/>
        </w:rPr>
        <w:t xml:space="preserve"> </w:t>
      </w:r>
      <w:r w:rsidR="009E10E7" w:rsidRPr="00614E91">
        <w:rPr>
          <w:b/>
          <w:color w:val="auto"/>
          <w:szCs w:val="22"/>
        </w:rPr>
        <w:t xml:space="preserve">mouse </w:t>
      </w:r>
      <w:r w:rsidR="00867154" w:rsidRPr="00614E91">
        <w:rPr>
          <w:b/>
          <w:color w:val="auto"/>
          <w:szCs w:val="22"/>
        </w:rPr>
        <w:t xml:space="preserve">models. </w:t>
      </w:r>
      <w:r w:rsidR="00345AB7" w:rsidRPr="00614E91">
        <w:rPr>
          <w:color w:val="auto"/>
          <w:szCs w:val="22"/>
        </w:rPr>
        <w:t>(</w:t>
      </w:r>
      <w:r w:rsidR="00867154" w:rsidRPr="00614E91">
        <w:rPr>
          <w:b/>
          <w:color w:val="auto"/>
          <w:szCs w:val="22"/>
        </w:rPr>
        <w:t>A-C</w:t>
      </w:r>
      <w:r w:rsidR="00345AB7" w:rsidRPr="00614E91">
        <w:rPr>
          <w:color w:val="auto"/>
          <w:szCs w:val="22"/>
        </w:rPr>
        <w:t>)</w:t>
      </w:r>
      <w:r w:rsidR="00867154" w:rsidRPr="00614E91">
        <w:rPr>
          <w:color w:val="auto"/>
          <w:szCs w:val="22"/>
        </w:rPr>
        <w:t xml:space="preserve"> </w:t>
      </w:r>
      <w:r w:rsidR="00F57CC9" w:rsidRPr="00614E91">
        <w:rPr>
          <w:color w:val="auto"/>
          <w:szCs w:val="22"/>
        </w:rPr>
        <w:t>I</w:t>
      </w:r>
      <w:r w:rsidR="00867154" w:rsidRPr="00614E91">
        <w:rPr>
          <w:color w:val="auto"/>
          <w:szCs w:val="22"/>
        </w:rPr>
        <w:t>ntra-vesicle (IB) instillation of UCC cells</w:t>
      </w:r>
      <w:r w:rsidR="00F57CC9" w:rsidRPr="00614E91">
        <w:rPr>
          <w:color w:val="auto"/>
          <w:szCs w:val="22"/>
        </w:rPr>
        <w:t xml:space="preserve"> into mouse bladder</w:t>
      </w:r>
      <w:r w:rsidR="00E860F8" w:rsidRPr="00614E91">
        <w:rPr>
          <w:color w:val="auto"/>
          <w:szCs w:val="22"/>
        </w:rPr>
        <w:fldChar w:fldCharType="begin">
          <w:fldData xml:space="preserve">PEVuZE5vdGU+PENpdGU+PEF1dGhvcj5HaWxsczwvQXV0aG9yPjxZZWFyPjIwMTg8L1llYXI+PFJl
Y051bT43NzU1PC9SZWNOdW0+PERpc3BsYXlUZXh0PjxzdHlsZSBmYWNlPSJzdXBlcnNjcmlwdCI+
MTM8L3N0eWxlPjwvRGlzcGxheVRleHQ+PHJlY29yZD48cmVjLW51bWJlcj43NzU1PC9yZWMtbnVt
YmVyPjxmb3JlaWduLWtleXM+PGtleSBhcHA9IkVOIiBkYi1pZD0idnBldjl6ZnRpYWZ6cjVld3Zm
NDVlcnJ0MndkNWVzdHRlc3A5IiB0aW1lc3RhbXA9IjE1MzkwMTI1MjIiPjc3NTU8L2tleT48L2Zv
cmVpZ24ta2V5cz48cmVmLXR5cGUgbmFtZT0iSm91cm5hbCBBcnRpY2xlIj4xNzwvcmVmLXR5cGU+
PGNvbnRyaWJ1dG9ycz48YXV0aG9ycz48YXV0aG9yPkdpbGxzLCBKLjwvYXV0aG9yPjxhdXRob3I+
TW9yZXQsIFIuPC9hdXRob3I+PGF1dGhvcj5aaGFuZywgWC48L2F1dGhvcj48YXV0aG9yPk5lbHNv
biwgSi48L2F1dGhvcj48YXV0aG9yPk1hcmVzaCwgRy48L2F1dGhvcj48YXV0aG9yPkhlbGxtZXJz
LCBMLjwvYXV0aG9yPjxhdXRob3I+Q2FudGVyLCBELjwvYXV0aG9yPjxhdXRob3I+SHVkc29uLCBN
LjwvYXV0aG9yPjxhdXRob3I+SGFsYXQsIFMuPC9hdXRob3I+PGF1dGhvcj5NYXRyYW5hLCBNLjwv
YXV0aG9yPjxhdXRob3I+TWFyaW5vLCBNLiBQLjwvYXV0aG9yPjxhdXRob3I+UmVpc2VyLCBKLjwv
YXV0aG9yPjxhdXRob3I+U2h1aCwgTS48L2F1dGhvcj48YXV0aG9yPkxhYm9yZGUsIEUuPC9hdXRo
b3I+PGF1dGhvcj5MYXRzaXMsIE0uPC9hdXRob3I+PGF1dGhvcj5UYWx3YXIsIFMuPC9hdXRob3I+
PGF1dGhvcj5CYXJkb3QsIFMuPC9hdXRob3I+PGF1dGhvcj5MaSwgTC48L2F1dGhvcj48L2F1dGhv
cnM+PC9jb250cmlidXRvcnM+PGF1dGgtYWRkcmVzcz5EZXBhcnRtZW50IG9mIFVyb2xvZ3ksIE9j
aHNuZXIgQ2xpbmljIEZvdW5kYXRpb24sIE5ldyBPcmxlYW5zLCBMQSwgVVNBLiYjeEQ7SW5zdGl0
dXRpb24gb2YgVHJhbnNsYXRpb25hbCBSZXNlYXJjaCwgT2Noc25lciBDbGluaWMgRm91bmRhdGlv
biwgTmV3IE9ybGVhbnMsIExBLCBVU0EuJiN4RDtDdXJyZW50IGFkZHJlc3M6IE1lbW9yaWFsIFVy
b2xvZ3kgQXNzb2NpYXRlcywgSG91c3RvbiwgVFgsIFVTQS4mI3hEO0RlcGFydG1lbnQgb2YgUGF0
aG9sb2d5LCBPY2hzbmVyIENsaW5pYyBGb3VuZGF0aW9uLCBOZXcgT3JsZWFucywgTEEsIFVTQS4m
I3hEO0RlcGFydG1lbnQgb2YgSGVtYXRvbG9neSBhbmQgT25jb2xvZ3ksIE9jaHNuZXIgQ2xpbmlj
IEZvdW5kYXRpb24sIE5ldyBPcmxlYW5zLCBMQSwgVVNBLiYjeEQ7RGl2aXNpb24gb2YgQ2VsbHVs
YXIgYW5kIEdlbmUgVGhlcmFwaWVzLCBUaGUgQ2VudGVyIGZvciBCaW9sb2dpY3MgRXZhbHVhdGlv
biBhbmQgUmVzZWFyY2gsIFVTIEZvb2QgYW5kIERydWcgQWRtaW5pc3RyYXRpb24sIFNpbHZlciBT
cHJpbmcsIE1ELCBVU0EuPC9hdXRoLWFkZHJlc3M+PHRpdGxlcz48dGl0bGU+QSBwYXRpZW50LWRl
cml2ZWQgb3J0aG90b3BpYyB4ZW5vZ3JhZnQgbW9kZWwgZW5hYmxpbmcgaHVtYW4gaGlnaC1ncmFk
ZSB1cm90aGVsaWFsIGNlbGwgY2FyY2lub21hIG9mIHRoZSBibGFkZGVyIHR1bW9yIGltcGxhbnRh
dGlvbiwgZ3Jvd3RoLCBhbmdpb2dlbmVzaXMsIGFuZCBtZXRhc3Rhc2lzPC90aXRsZT48c2Vjb25k
YXJ5LXRpdGxlPk9uY290YXJnZXQ8L3NlY29uZGFyeS10aXRsZT48L3RpdGxlcz48cGVyaW9kaWNh
bD48ZnVsbC10aXRsZT5PbmNvdGFyZ2V0PC9mdWxsLXRpdGxlPjwvcGVyaW9kaWNhbD48cGFnZXM+
MzI3MTgtMzI3Mjk8L3BhZ2VzPjx2b2x1bWU+OTwvdm9sdW1lPjxudW1iZXI+NjY8L251bWJlcj48
a2V5d29yZHM+PGtleXdvcmQ+aGlnaC1ncmFkZS9tdXNjbGUgaW52YXNpdmUgdXJvdGhlbGlhbCBj
ZWxsIGNhcmNpbm9tYTwva2V5d29yZD48a2V5d29yZD5seW1waCBub2RlIHN0cm9tYWwgY2VsbHM8
L2tleXdvcmQ+PGtleXdvcmQ+cGF0aWVudC1kZXJpdmVkIG9ydGhvdG9waWMgeGVub2dyYWZ0PC9r
ZXl3b3JkPjwva2V5d29yZHM+PGRhdGVzPjx5ZWFyPjIwMTg8L3llYXI+PHB1Yi1kYXRlcz48ZGF0
ZT5BdWcgMjQ8L2RhdGU+PC9wdWItZGF0ZXM+PC9kYXRlcz48aXNibj4xOTQ5LTI1NTMgKEVsZWN0
cm9uaWMpJiN4RDsxOTQ5LTI1NTMgKExpbmtpbmcpPC9pc2JuPjxhY2Nlc3Npb24tbnVtPjMwMjIw
OTc3PC9hY2Nlc3Npb24tbnVtPjx1cmxzPjxyZWxhdGVkLXVybHM+PHVybD5odHRwczovL3d3dy5u
Y2JpLm5sbS5uaWguZ292L3B1Ym1lZC8zMDIyMDk3NzwvdXJsPjx1cmw+aHR0cHM6Ly93d3cubmNi
aS5ubG0ubmloLmdvdi9wbWMvYXJ0aWNsZXMvUE1DNjEzNTY4OS9wZGYvb25jb3RhcmdldC0wOS0z
MjcxOC5wZGY8L3VybD48L3JlbGF0ZWQtdXJscz48L3VybHM+PGN1c3RvbTI+UE1DNjEzNTY4OTwv
Y3VzdG9tMj48ZWxlY3Ryb25pYy1yZXNvdXJjZS1udW0+MTAuMTg2MzIvb25jb3RhcmdldC4yNjAy
NDwvZWxlY3Ryb25pYy1yZXNvdXJjZS1udW0+PC9yZWNvcmQ+PC9DaXRlPjwvRW5kTm90ZT5=
</w:fldData>
        </w:fldChar>
      </w:r>
      <w:r w:rsidR="00E860F8" w:rsidRPr="00614E91">
        <w:rPr>
          <w:color w:val="auto"/>
          <w:szCs w:val="22"/>
        </w:rPr>
        <w:instrText xml:space="preserve"> ADDIN EN.CITE </w:instrText>
      </w:r>
      <w:r w:rsidR="00E860F8" w:rsidRPr="00614E91">
        <w:rPr>
          <w:color w:val="auto"/>
          <w:szCs w:val="22"/>
        </w:rPr>
        <w:fldChar w:fldCharType="begin">
          <w:fldData xml:space="preserve">PEVuZE5vdGU+PENpdGU+PEF1dGhvcj5HaWxsczwvQXV0aG9yPjxZZWFyPjIwMTg8L1llYXI+PFJl
Y051bT43NzU1PC9SZWNOdW0+PERpc3BsYXlUZXh0PjxzdHlsZSBmYWNlPSJzdXBlcnNjcmlwdCI+
MTM8L3N0eWxlPjwvRGlzcGxheVRleHQ+PHJlY29yZD48cmVjLW51bWJlcj43NzU1PC9yZWMtbnVt
YmVyPjxmb3JlaWduLWtleXM+PGtleSBhcHA9IkVOIiBkYi1pZD0idnBldjl6ZnRpYWZ6cjVld3Zm
NDVlcnJ0MndkNWVzdHRlc3A5IiB0aW1lc3RhbXA9IjE1MzkwMTI1MjIiPjc3NTU8L2tleT48L2Zv
cmVpZ24ta2V5cz48cmVmLXR5cGUgbmFtZT0iSm91cm5hbCBBcnRpY2xlIj4xNzwvcmVmLXR5cGU+
PGNvbnRyaWJ1dG9ycz48YXV0aG9ycz48YXV0aG9yPkdpbGxzLCBKLjwvYXV0aG9yPjxhdXRob3I+
TW9yZXQsIFIuPC9hdXRob3I+PGF1dGhvcj5aaGFuZywgWC48L2F1dGhvcj48YXV0aG9yPk5lbHNv
biwgSi48L2F1dGhvcj48YXV0aG9yPk1hcmVzaCwgRy48L2F1dGhvcj48YXV0aG9yPkhlbGxtZXJz
LCBMLjwvYXV0aG9yPjxhdXRob3I+Q2FudGVyLCBELjwvYXV0aG9yPjxhdXRob3I+SHVkc29uLCBN
LjwvYXV0aG9yPjxhdXRob3I+SGFsYXQsIFMuPC9hdXRob3I+PGF1dGhvcj5NYXRyYW5hLCBNLjwv
YXV0aG9yPjxhdXRob3I+TWFyaW5vLCBNLiBQLjwvYXV0aG9yPjxhdXRob3I+UmVpc2VyLCBKLjwv
YXV0aG9yPjxhdXRob3I+U2h1aCwgTS48L2F1dGhvcj48YXV0aG9yPkxhYm9yZGUsIEUuPC9hdXRo
b3I+PGF1dGhvcj5MYXRzaXMsIE0uPC9hdXRob3I+PGF1dGhvcj5UYWx3YXIsIFMuPC9hdXRob3I+
PGF1dGhvcj5CYXJkb3QsIFMuPC9hdXRob3I+PGF1dGhvcj5MaSwgTC48L2F1dGhvcj48L2F1dGhv
cnM+PC9jb250cmlidXRvcnM+PGF1dGgtYWRkcmVzcz5EZXBhcnRtZW50IG9mIFVyb2xvZ3ksIE9j
aHNuZXIgQ2xpbmljIEZvdW5kYXRpb24sIE5ldyBPcmxlYW5zLCBMQSwgVVNBLiYjeEQ7SW5zdGl0
dXRpb24gb2YgVHJhbnNsYXRpb25hbCBSZXNlYXJjaCwgT2Noc25lciBDbGluaWMgRm91bmRhdGlv
biwgTmV3IE9ybGVhbnMsIExBLCBVU0EuJiN4RDtDdXJyZW50IGFkZHJlc3M6IE1lbW9yaWFsIFVy
b2xvZ3kgQXNzb2NpYXRlcywgSG91c3RvbiwgVFgsIFVTQS4mI3hEO0RlcGFydG1lbnQgb2YgUGF0
aG9sb2d5LCBPY2hzbmVyIENsaW5pYyBGb3VuZGF0aW9uLCBOZXcgT3JsZWFucywgTEEsIFVTQS4m
I3hEO0RlcGFydG1lbnQgb2YgSGVtYXRvbG9neSBhbmQgT25jb2xvZ3ksIE9jaHNuZXIgQ2xpbmlj
IEZvdW5kYXRpb24sIE5ldyBPcmxlYW5zLCBMQSwgVVNBLiYjeEQ7RGl2aXNpb24gb2YgQ2VsbHVs
YXIgYW5kIEdlbmUgVGhlcmFwaWVzLCBUaGUgQ2VudGVyIGZvciBCaW9sb2dpY3MgRXZhbHVhdGlv
biBhbmQgUmVzZWFyY2gsIFVTIEZvb2QgYW5kIERydWcgQWRtaW5pc3RyYXRpb24sIFNpbHZlciBT
cHJpbmcsIE1ELCBVU0EuPC9hdXRoLWFkZHJlc3M+PHRpdGxlcz48dGl0bGU+QSBwYXRpZW50LWRl
cml2ZWQgb3J0aG90b3BpYyB4ZW5vZ3JhZnQgbW9kZWwgZW5hYmxpbmcgaHVtYW4gaGlnaC1ncmFk
ZSB1cm90aGVsaWFsIGNlbGwgY2FyY2lub21hIG9mIHRoZSBibGFkZGVyIHR1bW9yIGltcGxhbnRh
dGlvbiwgZ3Jvd3RoLCBhbmdpb2dlbmVzaXMsIGFuZCBtZXRhc3Rhc2lzPC90aXRsZT48c2Vjb25k
YXJ5LXRpdGxlPk9uY290YXJnZXQ8L3NlY29uZGFyeS10aXRsZT48L3RpdGxlcz48cGVyaW9kaWNh
bD48ZnVsbC10aXRsZT5PbmNvdGFyZ2V0PC9mdWxsLXRpdGxlPjwvcGVyaW9kaWNhbD48cGFnZXM+
MzI3MTgtMzI3Mjk8L3BhZ2VzPjx2b2x1bWU+OTwvdm9sdW1lPjxudW1iZXI+NjY8L251bWJlcj48
a2V5d29yZHM+PGtleXdvcmQ+aGlnaC1ncmFkZS9tdXNjbGUgaW52YXNpdmUgdXJvdGhlbGlhbCBj
ZWxsIGNhcmNpbm9tYTwva2V5d29yZD48a2V5d29yZD5seW1waCBub2RlIHN0cm9tYWwgY2VsbHM8
L2tleXdvcmQ+PGtleXdvcmQ+cGF0aWVudC1kZXJpdmVkIG9ydGhvdG9waWMgeGVub2dyYWZ0PC9r
ZXl3b3JkPjwva2V5d29yZHM+PGRhdGVzPjx5ZWFyPjIwMTg8L3llYXI+PHB1Yi1kYXRlcz48ZGF0
ZT5BdWcgMjQ8L2RhdGU+PC9wdWItZGF0ZXM+PC9kYXRlcz48aXNibj4xOTQ5LTI1NTMgKEVsZWN0
cm9uaWMpJiN4RDsxOTQ5LTI1NTMgKExpbmtpbmcpPC9pc2JuPjxhY2Nlc3Npb24tbnVtPjMwMjIw
OTc3PC9hY2Nlc3Npb24tbnVtPjx1cmxzPjxyZWxhdGVkLXVybHM+PHVybD5odHRwczovL3d3dy5u
Y2JpLm5sbS5uaWguZ292L3B1Ym1lZC8zMDIyMDk3NzwvdXJsPjx1cmw+aHR0cHM6Ly93d3cubmNi
aS5ubG0ubmloLmdvdi9wbWMvYXJ0aWNsZXMvUE1DNjEzNTY4OS9wZGYvb25jb3RhcmdldC0wOS0z
MjcxOC5wZGY8L3VybD48L3JlbGF0ZWQtdXJscz48L3VybHM+PGN1c3RvbTI+UE1DNjEzNTY4OTwv
Y3VzdG9tMj48ZWxlY3Ryb25pYy1yZXNvdXJjZS1udW0+MTAuMTg2MzIvb25jb3RhcmdldC4yNjAy
NDwvZWxlY3Ryb25pYy1yZXNvdXJjZS1udW0+PC9yZWNvcmQ+PC9DaXRlPjwvRW5kTm90ZT5=
</w:fldData>
        </w:fldChar>
      </w:r>
      <w:r w:rsidR="00E860F8" w:rsidRPr="00614E91">
        <w:rPr>
          <w:color w:val="auto"/>
          <w:szCs w:val="22"/>
        </w:rPr>
        <w:instrText xml:space="preserve"> ADDIN EN.CITE.DATA </w:instrText>
      </w:r>
      <w:r w:rsidR="00E860F8" w:rsidRPr="00614E91">
        <w:rPr>
          <w:color w:val="auto"/>
          <w:szCs w:val="22"/>
        </w:rPr>
      </w:r>
      <w:r w:rsidR="00E860F8" w:rsidRPr="00614E91">
        <w:rPr>
          <w:color w:val="auto"/>
          <w:szCs w:val="22"/>
        </w:rPr>
        <w:fldChar w:fldCharType="end"/>
      </w:r>
      <w:r w:rsidR="00E860F8" w:rsidRPr="00614E91">
        <w:rPr>
          <w:color w:val="auto"/>
          <w:szCs w:val="22"/>
        </w:rPr>
      </w:r>
      <w:r w:rsidR="00E860F8" w:rsidRPr="00614E91">
        <w:rPr>
          <w:color w:val="auto"/>
          <w:szCs w:val="22"/>
        </w:rPr>
        <w:fldChar w:fldCharType="separate"/>
      </w:r>
      <w:r w:rsidR="00E860F8" w:rsidRPr="00614E91">
        <w:rPr>
          <w:color w:val="auto"/>
          <w:szCs w:val="22"/>
          <w:vertAlign w:val="superscript"/>
        </w:rPr>
        <w:t>13</w:t>
      </w:r>
      <w:r w:rsidR="00E860F8" w:rsidRPr="00614E91">
        <w:rPr>
          <w:color w:val="auto"/>
          <w:szCs w:val="22"/>
        </w:rPr>
        <w:fldChar w:fldCharType="end"/>
      </w:r>
      <w:r w:rsidR="00F57CC9" w:rsidRPr="00614E91">
        <w:rPr>
          <w:color w:val="auto"/>
          <w:szCs w:val="22"/>
        </w:rPr>
        <w:t>.</w:t>
      </w:r>
      <w:r w:rsidR="00F57CC9" w:rsidRPr="00614E91">
        <w:t xml:space="preserve"> </w:t>
      </w:r>
      <w:r w:rsidR="00581F62" w:rsidRPr="00614E91">
        <w:rPr>
          <w:color w:val="auto"/>
          <w:szCs w:val="22"/>
        </w:rPr>
        <w:t>(</w:t>
      </w:r>
      <w:r w:rsidR="00581F62" w:rsidRPr="00614E91">
        <w:rPr>
          <w:b/>
          <w:color w:val="auto"/>
          <w:szCs w:val="22"/>
        </w:rPr>
        <w:t>Aa</w:t>
      </w:r>
      <w:r w:rsidR="00581F62" w:rsidRPr="00614E91">
        <w:rPr>
          <w:color w:val="auto"/>
          <w:szCs w:val="22"/>
        </w:rPr>
        <w:t xml:space="preserve">) </w:t>
      </w:r>
      <w:r w:rsidR="00F57CC9" w:rsidRPr="00614E91">
        <w:rPr>
          <w:color w:val="auto"/>
          <w:szCs w:val="22"/>
        </w:rPr>
        <w:t xml:space="preserve">An </w:t>
      </w:r>
      <w:proofErr w:type="spellStart"/>
      <w:r w:rsidR="00F57CC9" w:rsidRPr="00614E91">
        <w:rPr>
          <w:color w:val="auto"/>
          <w:szCs w:val="22"/>
        </w:rPr>
        <w:t>angiocatheter</w:t>
      </w:r>
      <w:proofErr w:type="spellEnd"/>
      <w:r w:rsidR="00F57CC9" w:rsidRPr="00614E91">
        <w:rPr>
          <w:color w:val="auto"/>
          <w:szCs w:val="22"/>
        </w:rPr>
        <w:t xml:space="preserve"> was inserted into the bladder of </w:t>
      </w:r>
      <w:r w:rsidR="00D4747D">
        <w:rPr>
          <w:color w:val="auto"/>
          <w:szCs w:val="22"/>
        </w:rPr>
        <w:t xml:space="preserve">a </w:t>
      </w:r>
      <w:r w:rsidR="00F57CC9" w:rsidRPr="00614E91">
        <w:rPr>
          <w:color w:val="auto"/>
          <w:szCs w:val="22"/>
        </w:rPr>
        <w:t>female NOD/SCID mouse</w:t>
      </w:r>
      <w:r w:rsidR="0093782B" w:rsidRPr="00614E91">
        <w:rPr>
          <w:color w:val="auto"/>
          <w:szCs w:val="22"/>
        </w:rPr>
        <w:t xml:space="preserve"> and a</w:t>
      </w:r>
      <w:r w:rsidR="00F57CC9" w:rsidRPr="00614E91">
        <w:rPr>
          <w:color w:val="auto"/>
          <w:szCs w:val="22"/>
        </w:rPr>
        <w:t xml:space="preserve">n electrocautery shock was applied to the bladder wall </w:t>
      </w:r>
      <w:r w:rsidRPr="00614E91">
        <w:rPr>
          <w:color w:val="auto"/>
          <w:szCs w:val="22"/>
        </w:rPr>
        <w:t>via</w:t>
      </w:r>
      <w:r w:rsidR="00F57CC9" w:rsidRPr="00614E91">
        <w:rPr>
          <w:color w:val="auto"/>
          <w:szCs w:val="22"/>
        </w:rPr>
        <w:t xml:space="preserve"> a guide wire</w:t>
      </w:r>
      <w:r w:rsidR="00F1055A" w:rsidRPr="00614E91">
        <w:rPr>
          <w:color w:val="auto"/>
          <w:szCs w:val="22"/>
        </w:rPr>
        <w:t>.</w:t>
      </w:r>
      <w:bookmarkStart w:id="23" w:name="_Hlk526845201"/>
      <w:bookmarkStart w:id="24" w:name="_Hlk526841824"/>
      <w:r w:rsidR="00F1055A" w:rsidRPr="00614E91">
        <w:rPr>
          <w:color w:val="auto"/>
          <w:szCs w:val="22"/>
        </w:rPr>
        <w:t xml:space="preserve"> (</w:t>
      </w:r>
      <w:r w:rsidR="00F1055A" w:rsidRPr="00614E91">
        <w:rPr>
          <w:b/>
          <w:color w:val="auto"/>
          <w:szCs w:val="22"/>
        </w:rPr>
        <w:t>Ab</w:t>
      </w:r>
      <w:r w:rsidR="00F1055A" w:rsidRPr="00614E91">
        <w:rPr>
          <w:color w:val="auto"/>
          <w:szCs w:val="22"/>
        </w:rPr>
        <w:t>) L</w:t>
      </w:r>
      <w:r w:rsidR="00F57CC9" w:rsidRPr="00614E91">
        <w:rPr>
          <w:color w:val="auto"/>
          <w:szCs w:val="22"/>
        </w:rPr>
        <w:t>uciferase tagged UCC tumor cells, BlCaPt15 (2</w:t>
      </w:r>
      <w:r w:rsidR="00345AB7" w:rsidRPr="00614E91">
        <w:rPr>
          <w:color w:val="auto"/>
          <w:szCs w:val="22"/>
        </w:rPr>
        <w:t xml:space="preserve"> </w:t>
      </w:r>
      <w:r w:rsidR="00E810AF" w:rsidRPr="00614E91">
        <w:rPr>
          <w:color w:val="auto"/>
          <w:szCs w:val="22"/>
        </w:rPr>
        <w:t>x</w:t>
      </w:r>
      <w:r w:rsidR="00345AB7" w:rsidRPr="00614E91">
        <w:rPr>
          <w:color w:val="auto"/>
          <w:szCs w:val="22"/>
        </w:rPr>
        <w:t xml:space="preserve"> </w:t>
      </w:r>
      <w:r w:rsidR="00F57CC9" w:rsidRPr="00614E91">
        <w:rPr>
          <w:color w:val="auto"/>
          <w:szCs w:val="22"/>
        </w:rPr>
        <w:t>10</w:t>
      </w:r>
      <w:r w:rsidR="00F57CC9" w:rsidRPr="00614E91">
        <w:rPr>
          <w:color w:val="auto"/>
          <w:szCs w:val="22"/>
          <w:vertAlign w:val="superscript"/>
        </w:rPr>
        <w:t>4</w:t>
      </w:r>
      <w:r w:rsidR="00F57CC9" w:rsidRPr="00614E91">
        <w:rPr>
          <w:color w:val="auto"/>
          <w:szCs w:val="22"/>
        </w:rPr>
        <w:t xml:space="preserve"> cells), or BlCaPt37 (5</w:t>
      </w:r>
      <w:r w:rsidR="00345AB7" w:rsidRPr="00614E91">
        <w:rPr>
          <w:color w:val="auto"/>
          <w:szCs w:val="22"/>
        </w:rPr>
        <w:t xml:space="preserve"> </w:t>
      </w:r>
      <w:r w:rsidR="00E810AF" w:rsidRPr="00614E91">
        <w:rPr>
          <w:color w:val="auto"/>
          <w:szCs w:val="22"/>
        </w:rPr>
        <w:t>x</w:t>
      </w:r>
      <w:r w:rsidR="00345AB7" w:rsidRPr="00614E91">
        <w:rPr>
          <w:color w:val="auto"/>
          <w:szCs w:val="22"/>
        </w:rPr>
        <w:t xml:space="preserve"> </w:t>
      </w:r>
      <w:r w:rsidR="00F57CC9" w:rsidRPr="00614E91">
        <w:rPr>
          <w:color w:val="auto"/>
          <w:szCs w:val="22"/>
        </w:rPr>
        <w:t>10</w:t>
      </w:r>
      <w:r w:rsidR="00F57CC9" w:rsidRPr="00614E91">
        <w:rPr>
          <w:color w:val="auto"/>
          <w:szCs w:val="22"/>
          <w:vertAlign w:val="superscript"/>
        </w:rPr>
        <w:t>5</w:t>
      </w:r>
      <w:r w:rsidR="00F57CC9" w:rsidRPr="00614E91">
        <w:rPr>
          <w:color w:val="auto"/>
          <w:szCs w:val="22"/>
        </w:rPr>
        <w:t xml:space="preserve"> cells) with the addition of 3</w:t>
      </w:r>
      <w:r w:rsidR="00345AB7" w:rsidRPr="00614E91">
        <w:rPr>
          <w:color w:val="auto"/>
          <w:szCs w:val="22"/>
        </w:rPr>
        <w:t xml:space="preserve"> </w:t>
      </w:r>
      <w:r w:rsidR="00D4747D">
        <w:rPr>
          <w:color w:val="auto"/>
          <w:szCs w:val="22"/>
        </w:rPr>
        <w:t>x</w:t>
      </w:r>
      <w:r w:rsidR="00345AB7" w:rsidRPr="00614E91">
        <w:rPr>
          <w:color w:val="auto"/>
          <w:szCs w:val="22"/>
        </w:rPr>
        <w:t xml:space="preserve"> </w:t>
      </w:r>
      <w:r w:rsidR="00F57CC9" w:rsidRPr="00614E91">
        <w:rPr>
          <w:color w:val="auto"/>
          <w:szCs w:val="22"/>
        </w:rPr>
        <w:t>10</w:t>
      </w:r>
      <w:r w:rsidR="00F57CC9" w:rsidRPr="00614E91">
        <w:rPr>
          <w:color w:val="auto"/>
          <w:szCs w:val="22"/>
          <w:vertAlign w:val="superscript"/>
        </w:rPr>
        <w:t xml:space="preserve">5 </w:t>
      </w:r>
      <w:r w:rsidR="00F57CC9" w:rsidRPr="00614E91">
        <w:rPr>
          <w:color w:val="auto"/>
          <w:szCs w:val="22"/>
        </w:rPr>
        <w:t>LN stromal HK cells</w:t>
      </w:r>
      <w:bookmarkEnd w:id="23"/>
      <w:r w:rsidR="00F57CC9" w:rsidRPr="00614E91">
        <w:rPr>
          <w:color w:val="auto"/>
          <w:szCs w:val="22"/>
        </w:rPr>
        <w:t xml:space="preserve">, </w:t>
      </w:r>
      <w:bookmarkEnd w:id="24"/>
      <w:r w:rsidR="00F57CC9" w:rsidRPr="00614E91">
        <w:rPr>
          <w:color w:val="auto"/>
          <w:szCs w:val="22"/>
        </w:rPr>
        <w:t xml:space="preserve">were instilled into </w:t>
      </w:r>
      <w:r w:rsidR="00637DB1">
        <w:rPr>
          <w:color w:val="auto"/>
          <w:szCs w:val="22"/>
        </w:rPr>
        <w:t xml:space="preserve">the </w:t>
      </w:r>
      <w:r w:rsidR="00F57CC9" w:rsidRPr="00614E91">
        <w:rPr>
          <w:color w:val="auto"/>
          <w:szCs w:val="22"/>
        </w:rPr>
        <w:t xml:space="preserve">NOD/SCID mouse bladder through the </w:t>
      </w:r>
      <w:proofErr w:type="spellStart"/>
      <w:r w:rsidR="00F57CC9" w:rsidRPr="00614E91">
        <w:rPr>
          <w:color w:val="auto"/>
          <w:szCs w:val="22"/>
        </w:rPr>
        <w:t>angiocatheter</w:t>
      </w:r>
      <w:proofErr w:type="spellEnd"/>
      <w:r w:rsidR="00F57CC9" w:rsidRPr="00614E91">
        <w:rPr>
          <w:color w:val="auto"/>
          <w:szCs w:val="22"/>
        </w:rPr>
        <w:t xml:space="preserve">. </w:t>
      </w:r>
      <w:r w:rsidR="00074559" w:rsidRPr="00614E91">
        <w:rPr>
          <w:color w:val="auto"/>
          <w:szCs w:val="22"/>
        </w:rPr>
        <w:t>(</w:t>
      </w:r>
      <w:r w:rsidR="00F57CC9" w:rsidRPr="00614E91">
        <w:rPr>
          <w:b/>
          <w:color w:val="auto"/>
          <w:szCs w:val="22"/>
        </w:rPr>
        <w:t>D-F</w:t>
      </w:r>
      <w:r w:rsidR="00074559" w:rsidRPr="00614E91">
        <w:rPr>
          <w:color w:val="auto"/>
          <w:szCs w:val="22"/>
        </w:rPr>
        <w:t>)</w:t>
      </w:r>
      <w:r w:rsidR="00867154" w:rsidRPr="00614E91">
        <w:rPr>
          <w:b/>
          <w:color w:val="auto"/>
          <w:szCs w:val="22"/>
        </w:rPr>
        <w:t xml:space="preserve"> </w:t>
      </w:r>
      <w:r w:rsidR="00283A17" w:rsidRPr="00614E91">
        <w:rPr>
          <w:color w:val="auto"/>
          <w:szCs w:val="22"/>
        </w:rPr>
        <w:t>Intra</w:t>
      </w:r>
      <w:r w:rsidR="00F57CC9" w:rsidRPr="00614E91">
        <w:rPr>
          <w:color w:val="auto"/>
          <w:szCs w:val="22"/>
        </w:rPr>
        <w:t>-</w:t>
      </w:r>
      <w:r w:rsidR="00283A17" w:rsidRPr="00614E91">
        <w:rPr>
          <w:color w:val="auto"/>
          <w:szCs w:val="22"/>
        </w:rPr>
        <w:t xml:space="preserve">rectal </w:t>
      </w:r>
      <w:r w:rsidR="00F57CC9" w:rsidRPr="00614E91">
        <w:rPr>
          <w:color w:val="auto"/>
          <w:szCs w:val="22"/>
        </w:rPr>
        <w:t xml:space="preserve">(IR) </w:t>
      </w:r>
      <w:r w:rsidR="00283A17" w:rsidRPr="00614E91">
        <w:rPr>
          <w:color w:val="auto"/>
          <w:szCs w:val="22"/>
        </w:rPr>
        <w:t xml:space="preserve">injection of </w:t>
      </w:r>
      <w:r w:rsidR="00F57CC9" w:rsidRPr="00614E91">
        <w:rPr>
          <w:color w:val="auto"/>
          <w:szCs w:val="22"/>
        </w:rPr>
        <w:t>CRC cells</w:t>
      </w:r>
      <w:r w:rsidR="00283A17" w:rsidRPr="00614E91">
        <w:rPr>
          <w:color w:val="auto"/>
          <w:szCs w:val="22"/>
        </w:rPr>
        <w:t xml:space="preserve"> into the submucosal tissue layer of </w:t>
      </w:r>
      <w:r w:rsidR="00F57CC9" w:rsidRPr="00614E91">
        <w:rPr>
          <w:color w:val="auto"/>
          <w:szCs w:val="22"/>
        </w:rPr>
        <w:t xml:space="preserve">mouse </w:t>
      </w:r>
      <w:r w:rsidR="00283A17" w:rsidRPr="00614E91">
        <w:rPr>
          <w:color w:val="auto"/>
          <w:szCs w:val="22"/>
        </w:rPr>
        <w:t>rectum</w:t>
      </w:r>
      <w:r w:rsidR="00E860F8" w:rsidRPr="00614E91">
        <w:rPr>
          <w:color w:val="auto"/>
          <w:szCs w:val="22"/>
        </w:rPr>
        <w:fldChar w:fldCharType="begin">
          <w:fldData xml:space="preserve">PEVuZE5vdGU+PENpdGU+PEF1dGhvcj5IaXRlPC9BdXRob3I+PFllYXI+MjAxODwvWWVhcj48UmVj
TnVtPjc3NDY8L1JlY051bT48RGlzcGxheVRleHQ+PHN0eWxlIGZhY2U9InN1cGVyc2NyaXB0Ij4x
Nzwvc3R5bGU+PC9EaXNwbGF5VGV4dD48cmVjb3JkPjxyZWMtbnVtYmVyPjc3NDY8L3JlYy1udW1i
ZXI+PGZvcmVpZ24ta2V5cz48a2V5IGFwcD0iRU4iIGRiLWlkPSJ2cGV2OXpmdGlhZnpyNWV3dmY0
NWVycnQyd2Q1ZXN0dGVzcDkiIHRpbWVzdGFtcD0iMTUzNjE3MTk5OCI+Nzc0Njwva2V5PjwvZm9y
ZWlnbi1rZXlzPjxyZWYtdHlwZSBuYW1lPSJKb3VybmFsIEFydGljbGUiPjE3PC9yZWYtdHlwZT48
Y29udHJpYnV0b3JzPjxhdXRob3JzPjxhdXRob3I+SGl0ZSwgTi48L2F1dGhvcj48YXV0aG9yPkts
aW5nZXIsIEEuPC9hdXRob3I+PGF1dGhvcj5IZWxsbWVycywgTC48L2F1dGhvcj48YXV0aG9yPk1h
cmVzaCwgRy4gQS48L2F1dGhvcj48YXV0aG9yPk1pbGxlciwgUC4gRS48L2F1dGhvcj48YXV0aG9y
PlpoYW5nLCBYLjwvYXV0aG9yPjxhdXRob3I+TGksIEwuPC9hdXRob3I+PGF1dGhvcj5NYXJnb2xp
biwgRC4gQS48L2F1dGhvcj48L2F1dGhvcnM+PC9jb250cmlidXRvcnM+PGF1dGgtYWRkcmVzcz5E
ZXBhcnRtZW50IG9mIFN1cmdlcnksIExvdWlzaWFuYSBTdGF0ZSBVbml2ZXJzaXR5IFNjaG9vbCBv
ZiBNZWRpY2luZSwgTmV3IE9ybGVhbnMsIExvdWlzaWFuYS4mI3hEO0RlcGFydG1lbnQgb2YgQ29s
b24gYW5kIFJlY3RhbCBTdXJnZXJ5LCBPY2hzbmVyIEhlYWx0aCBTeXN0ZW0sIE5ldyBPcmxlYW5z
LCBMb3Vpc2lhbmEuJiN4RDtMYWJvcmF0b3J5IG9mIFRyYW5zbGF0aW9uYWwgQ2FuY2VyIFJlc2Vh
cmNoLCBPY2hzbmVyIEhlYWx0aCBTeXN0ZW0sIE5ldyBPcmxlYW5zLCBMb3Vpc2lhbmEuJiN4RDtD
b2xvbiBhbmQgUmVjdGFsIFNwZWNpYWxpc3RzIEx0ZCwgUmljaG1vbmQsIFZpcmdpbmlhLiYjeEQ7
T2Noc25lciBDbGluaWNhbCBTY2hvb2wsIFVuaXZlcnNpdHkgb2YgUXVlZW5zbGFuZCwgUXVlZW5z
bGFuZCwgVmljdG9yaWEsIEF1c3RyYWxpYS48L2F1dGgtYWRkcmVzcz48dGl0bGVzPjx0aXRsZT5B
biBPcHRpbWFsIE9ydGhvdG9waWMgTW91c2UgTW9kZWwgZm9yIEh1bWFuIENvbG9yZWN0YWwgQ2Fu
Y2VyIFByaW1hcnkgVHVtb3IgR3Jvd3RoIGFuZCBTcG9udGFuZW91cyBNZXRhc3Rhc2lzPC90aXRs
ZT48c2Vjb25kYXJ5LXRpdGxlPkRpcyBDb2xvbiBSZWN0dW08L3NlY29uZGFyeS10aXRsZT48L3Rp
dGxlcz48cGVyaW9kaWNhbD48ZnVsbC10aXRsZT5EaXMgQ29sb24gUmVjdHVtPC9mdWxsLXRpdGxl
PjwvcGVyaW9kaWNhbD48cGFnZXM+Njk4LTcwNTwvcGFnZXM+PHZvbHVtZT42MTwvdm9sdW1lPjxu
dW1iZXI+NjwvbnVtYmVyPjxrZXl3b3Jkcz48a2V5d29yZD5BbmltYWxzPC9rZXl3b3JkPjxrZXl3
b3JkPkNvbG9yZWN0YWwgTmVvcGxhc21zL2RpYWdub3N0aWMgaW1hZ2luZy9tb3J0YWxpdHkvKnBh
dGhvbG9neTwva2V5d29yZD48a2V5d29yZD5EaXNlYXNlIE1vZGVscywgQW5pbWFsPC9rZXl3b3Jk
PjxrZXl3b3JkPkhUMjkgQ2VsbHMvbWV0YWJvbGlzbTwva2V5d29yZD48a2V5d29yZD5IdW1hbnM8
L2tleXdvcmQ+PGtleXdvcmQ+TGl2ZXIgTmVvcGxhc21zL3BhdGhvbG9neS8qc2Vjb25kYXJ5PC9r
ZXl3b3JkPjxrZXl3b3JkPkx1Y2lmZXJhc2VzL21ldGFib2xpc208L2tleXdvcmQ+PGtleXdvcmQ+
THVtaW5lc2NlbnQgTWVhc3VyZW1lbnRzLyptZXRob2RzPC9rZXl3b3JkPjxrZXl3b3JkPkx1bmcg
TmVvcGxhc21zL3BhdGhvbG9neS8qc2Vjb25kYXJ5PC9rZXl3b3JkPjxrZXl3b3JkPkx5bXBoIE5v
ZGVzL3BhdGhvbG9neTwva2V5d29yZD48a2V5d29yZD5NaWNlPC9rZXl3b3JkPjxrZXl3b3JkPlN0
cm9tYWwgQ2VsbHMvbWV0YWJvbGlzbS8qcGF0aG9sb2d5PC9rZXl3b3JkPjxrZXl3b3JkPlR1bW9y
IE1pY3JvZW52aXJvbm1lbnQ8L2tleXdvcmQ+PC9rZXl3b3Jkcz48ZGF0ZXM+PHllYXI+MjAxODwv
eWVhcj48cHViLWRhdGVzPjxkYXRlPkp1bjwvZGF0ZT48L3B1Yi1kYXRlcz48L2RhdGVzPjxpc2Ju
PjE1MzAtMDM1OCAoRWxlY3Ryb25pYykmI3hEOzAwMTItMzcwNiAoTGlua2luZyk8L2lzYm4+PGFj
Y2Vzc2lvbi1udW0+Mjk3MjI3Mjg8L2FjY2Vzc2lvbi1udW0+PHVybHM+PHJlbGF0ZWQtdXJscz48
dXJsPmh0dHBzOi8vd3d3Lm5jYmkubmxtLm5paC5nb3YvcHVibWVkLzI5NzIyNzI4PC91cmw+PC9y
ZWxhdGVkLXVybHM+PC91cmxzPjxlbGVjdHJvbmljLXJlc291cmNlLW51bT4xMC4xMDk3L0RDUi4w
MDAwMDAwMDAwMDAxMDk2PC9lbGVjdHJvbmljLXJlc291cmNlLW51bT48L3JlY29yZD48L0NpdGU+
PC9FbmROb3RlPgB=
</w:fldData>
        </w:fldChar>
      </w:r>
      <w:r w:rsidR="009479F1" w:rsidRPr="00614E91">
        <w:rPr>
          <w:color w:val="auto"/>
          <w:szCs w:val="22"/>
        </w:rPr>
        <w:instrText xml:space="preserve"> ADDIN EN.CITE </w:instrText>
      </w:r>
      <w:r w:rsidR="009479F1" w:rsidRPr="00614E91">
        <w:rPr>
          <w:color w:val="auto"/>
          <w:szCs w:val="22"/>
        </w:rPr>
        <w:fldChar w:fldCharType="begin">
          <w:fldData xml:space="preserve">PEVuZE5vdGU+PENpdGU+PEF1dGhvcj5IaXRlPC9BdXRob3I+PFllYXI+MjAxODwvWWVhcj48UmVj
TnVtPjc3NDY8L1JlY051bT48RGlzcGxheVRleHQ+PHN0eWxlIGZhY2U9InN1cGVyc2NyaXB0Ij4x
Nzwvc3R5bGU+PC9EaXNwbGF5VGV4dD48cmVjb3JkPjxyZWMtbnVtYmVyPjc3NDY8L3JlYy1udW1i
ZXI+PGZvcmVpZ24ta2V5cz48a2V5IGFwcD0iRU4iIGRiLWlkPSJ2cGV2OXpmdGlhZnpyNWV3dmY0
NWVycnQyd2Q1ZXN0dGVzcDkiIHRpbWVzdGFtcD0iMTUzNjE3MTk5OCI+Nzc0Njwva2V5PjwvZm9y
ZWlnbi1rZXlzPjxyZWYtdHlwZSBuYW1lPSJKb3VybmFsIEFydGljbGUiPjE3PC9yZWYtdHlwZT48
Y29udHJpYnV0b3JzPjxhdXRob3JzPjxhdXRob3I+SGl0ZSwgTi48L2F1dGhvcj48YXV0aG9yPkts
aW5nZXIsIEEuPC9hdXRob3I+PGF1dGhvcj5IZWxsbWVycywgTC48L2F1dGhvcj48YXV0aG9yPk1h
cmVzaCwgRy4gQS48L2F1dGhvcj48YXV0aG9yPk1pbGxlciwgUC4gRS48L2F1dGhvcj48YXV0aG9y
PlpoYW5nLCBYLjwvYXV0aG9yPjxhdXRob3I+TGksIEwuPC9hdXRob3I+PGF1dGhvcj5NYXJnb2xp
biwgRC4gQS48L2F1dGhvcj48L2F1dGhvcnM+PC9jb250cmlidXRvcnM+PGF1dGgtYWRkcmVzcz5E
ZXBhcnRtZW50IG9mIFN1cmdlcnksIExvdWlzaWFuYSBTdGF0ZSBVbml2ZXJzaXR5IFNjaG9vbCBv
ZiBNZWRpY2luZSwgTmV3IE9ybGVhbnMsIExvdWlzaWFuYS4mI3hEO0RlcGFydG1lbnQgb2YgQ29s
b24gYW5kIFJlY3RhbCBTdXJnZXJ5LCBPY2hzbmVyIEhlYWx0aCBTeXN0ZW0sIE5ldyBPcmxlYW5z
LCBMb3Vpc2lhbmEuJiN4RDtMYWJvcmF0b3J5IG9mIFRyYW5zbGF0aW9uYWwgQ2FuY2VyIFJlc2Vh
cmNoLCBPY2hzbmVyIEhlYWx0aCBTeXN0ZW0sIE5ldyBPcmxlYW5zLCBMb3Vpc2lhbmEuJiN4RDtD
b2xvbiBhbmQgUmVjdGFsIFNwZWNpYWxpc3RzIEx0ZCwgUmljaG1vbmQsIFZpcmdpbmlhLiYjeEQ7
T2Noc25lciBDbGluaWNhbCBTY2hvb2wsIFVuaXZlcnNpdHkgb2YgUXVlZW5zbGFuZCwgUXVlZW5z
bGFuZCwgVmljdG9yaWEsIEF1c3RyYWxpYS48L2F1dGgtYWRkcmVzcz48dGl0bGVzPjx0aXRsZT5B
biBPcHRpbWFsIE9ydGhvdG9waWMgTW91c2UgTW9kZWwgZm9yIEh1bWFuIENvbG9yZWN0YWwgQ2Fu
Y2VyIFByaW1hcnkgVHVtb3IgR3Jvd3RoIGFuZCBTcG9udGFuZW91cyBNZXRhc3Rhc2lzPC90aXRs
ZT48c2Vjb25kYXJ5LXRpdGxlPkRpcyBDb2xvbiBSZWN0dW08L3NlY29uZGFyeS10aXRsZT48L3Rp
dGxlcz48cGVyaW9kaWNhbD48ZnVsbC10aXRsZT5EaXMgQ29sb24gUmVjdHVtPC9mdWxsLXRpdGxl
PjwvcGVyaW9kaWNhbD48cGFnZXM+Njk4LTcwNTwvcGFnZXM+PHZvbHVtZT42MTwvdm9sdW1lPjxu
dW1iZXI+NjwvbnVtYmVyPjxrZXl3b3Jkcz48a2V5d29yZD5BbmltYWxzPC9rZXl3b3JkPjxrZXl3
b3JkPkNvbG9yZWN0YWwgTmVvcGxhc21zL2RpYWdub3N0aWMgaW1hZ2luZy9tb3J0YWxpdHkvKnBh
dGhvbG9neTwva2V5d29yZD48a2V5d29yZD5EaXNlYXNlIE1vZGVscywgQW5pbWFsPC9rZXl3b3Jk
PjxrZXl3b3JkPkhUMjkgQ2VsbHMvbWV0YWJvbGlzbTwva2V5d29yZD48a2V5d29yZD5IdW1hbnM8
L2tleXdvcmQ+PGtleXdvcmQ+TGl2ZXIgTmVvcGxhc21zL3BhdGhvbG9neS8qc2Vjb25kYXJ5PC9r
ZXl3b3JkPjxrZXl3b3JkPkx1Y2lmZXJhc2VzL21ldGFib2xpc208L2tleXdvcmQ+PGtleXdvcmQ+
THVtaW5lc2NlbnQgTWVhc3VyZW1lbnRzLyptZXRob2RzPC9rZXl3b3JkPjxrZXl3b3JkPkx1bmcg
TmVvcGxhc21zL3BhdGhvbG9neS8qc2Vjb25kYXJ5PC9rZXl3b3JkPjxrZXl3b3JkPkx5bXBoIE5v
ZGVzL3BhdGhvbG9neTwva2V5d29yZD48a2V5d29yZD5NaWNlPC9rZXl3b3JkPjxrZXl3b3JkPlN0
cm9tYWwgQ2VsbHMvbWV0YWJvbGlzbS8qcGF0aG9sb2d5PC9rZXl3b3JkPjxrZXl3b3JkPlR1bW9y
IE1pY3JvZW52aXJvbm1lbnQ8L2tleXdvcmQ+PC9rZXl3b3Jkcz48ZGF0ZXM+PHllYXI+MjAxODwv
eWVhcj48cHViLWRhdGVzPjxkYXRlPkp1bjwvZGF0ZT48L3B1Yi1kYXRlcz48L2RhdGVzPjxpc2Ju
PjE1MzAtMDM1OCAoRWxlY3Ryb25pYykmI3hEOzAwMTItMzcwNiAoTGlua2luZyk8L2lzYm4+PGFj
Y2Vzc2lvbi1udW0+Mjk3MjI3Mjg8L2FjY2Vzc2lvbi1udW0+PHVybHM+PHJlbGF0ZWQtdXJscz48
dXJsPmh0dHBzOi8vd3d3Lm5jYmkubmxtLm5paC5nb3YvcHVibWVkLzI5NzIyNzI4PC91cmw+PC9y
ZWxhdGVkLXVybHM+PC91cmxzPjxlbGVjdHJvbmljLXJlc291cmNlLW51bT4xMC4xMDk3L0RDUi4w
MDAwMDAwMDAwMDAxMDk2PC9lbGVjdHJvbmljLXJlc291cmNlLW51bT48L3JlY29yZD48L0NpdGU+
PC9FbmROb3RlPgB=
</w:fldData>
        </w:fldChar>
      </w:r>
      <w:r w:rsidR="009479F1" w:rsidRPr="00614E91">
        <w:rPr>
          <w:color w:val="auto"/>
          <w:szCs w:val="22"/>
        </w:rPr>
        <w:instrText xml:space="preserve"> ADDIN EN.CITE.DATA </w:instrText>
      </w:r>
      <w:r w:rsidR="009479F1" w:rsidRPr="00614E91">
        <w:rPr>
          <w:color w:val="auto"/>
          <w:szCs w:val="22"/>
        </w:rPr>
      </w:r>
      <w:r w:rsidR="009479F1" w:rsidRPr="00614E91">
        <w:rPr>
          <w:color w:val="auto"/>
          <w:szCs w:val="22"/>
        </w:rPr>
        <w:fldChar w:fldCharType="end"/>
      </w:r>
      <w:r w:rsidR="00E860F8" w:rsidRPr="00614E91">
        <w:rPr>
          <w:color w:val="auto"/>
          <w:szCs w:val="22"/>
        </w:rPr>
      </w:r>
      <w:r w:rsidR="00E860F8" w:rsidRPr="00614E91">
        <w:rPr>
          <w:color w:val="auto"/>
          <w:szCs w:val="22"/>
        </w:rPr>
        <w:fldChar w:fldCharType="separate"/>
      </w:r>
      <w:r w:rsidR="009479F1" w:rsidRPr="00614E91">
        <w:rPr>
          <w:noProof/>
          <w:color w:val="auto"/>
          <w:szCs w:val="22"/>
          <w:vertAlign w:val="superscript"/>
        </w:rPr>
        <w:t>17</w:t>
      </w:r>
      <w:r w:rsidR="00E860F8" w:rsidRPr="00614E91">
        <w:rPr>
          <w:color w:val="auto"/>
          <w:szCs w:val="22"/>
        </w:rPr>
        <w:fldChar w:fldCharType="end"/>
      </w:r>
      <w:r w:rsidR="00283A17" w:rsidRPr="00614E91">
        <w:rPr>
          <w:color w:val="auto"/>
          <w:szCs w:val="22"/>
        </w:rPr>
        <w:t xml:space="preserve">. </w:t>
      </w:r>
      <w:r w:rsidR="00631E36" w:rsidRPr="00614E91">
        <w:rPr>
          <w:color w:val="auto"/>
          <w:szCs w:val="22"/>
        </w:rPr>
        <w:t>(</w:t>
      </w:r>
      <w:r w:rsidR="00631E36" w:rsidRPr="00614E91">
        <w:rPr>
          <w:b/>
          <w:color w:val="auto"/>
          <w:szCs w:val="22"/>
        </w:rPr>
        <w:t>D</w:t>
      </w:r>
      <w:r w:rsidR="00631E36" w:rsidRPr="00614E91">
        <w:rPr>
          <w:color w:val="auto"/>
          <w:szCs w:val="22"/>
        </w:rPr>
        <w:t xml:space="preserve">) </w:t>
      </w:r>
      <w:r w:rsidR="00283A17" w:rsidRPr="00614E91">
        <w:rPr>
          <w:color w:val="auto"/>
          <w:szCs w:val="22"/>
        </w:rPr>
        <w:t xml:space="preserve">The anal canal </w:t>
      </w:r>
      <w:r w:rsidR="00D22ACF" w:rsidRPr="00614E91">
        <w:rPr>
          <w:color w:val="auto"/>
          <w:szCs w:val="22"/>
        </w:rPr>
        <w:t>wa</w:t>
      </w:r>
      <w:r w:rsidR="00283A17" w:rsidRPr="00614E91">
        <w:rPr>
          <w:color w:val="auto"/>
          <w:szCs w:val="22"/>
        </w:rPr>
        <w:t>s dilated with lubricated blunt-tipped forceps to allow access to the distal anal and rectal mucosa</w:t>
      </w:r>
      <w:r w:rsidR="00F57CC9" w:rsidRPr="00614E91">
        <w:rPr>
          <w:color w:val="auto"/>
          <w:szCs w:val="22"/>
        </w:rPr>
        <w:t xml:space="preserve"> and a</w:t>
      </w:r>
      <w:r w:rsidR="00283A17" w:rsidRPr="00614E91">
        <w:rPr>
          <w:color w:val="auto"/>
          <w:szCs w:val="22"/>
        </w:rPr>
        <w:t xml:space="preserve"> 30</w:t>
      </w:r>
      <w:r w:rsidR="00556134">
        <w:rPr>
          <w:color w:val="auto"/>
          <w:szCs w:val="22"/>
        </w:rPr>
        <w:t xml:space="preserve"> </w:t>
      </w:r>
      <w:r w:rsidR="00E76534" w:rsidRPr="00614E91">
        <w:rPr>
          <w:color w:val="auto"/>
          <w:szCs w:val="22"/>
        </w:rPr>
        <w:t>G</w:t>
      </w:r>
      <w:r w:rsidR="00283A17" w:rsidRPr="00614E91">
        <w:rPr>
          <w:color w:val="auto"/>
          <w:szCs w:val="22"/>
        </w:rPr>
        <w:t xml:space="preserve"> needle </w:t>
      </w:r>
      <w:r w:rsidR="00D22ACF" w:rsidRPr="00614E91">
        <w:rPr>
          <w:color w:val="auto"/>
          <w:szCs w:val="22"/>
        </w:rPr>
        <w:t>wa</w:t>
      </w:r>
      <w:r w:rsidR="00283A17" w:rsidRPr="00614E91">
        <w:rPr>
          <w:color w:val="auto"/>
          <w:szCs w:val="22"/>
        </w:rPr>
        <w:t>s inserted into the distal posterior rectal submucosa 1</w:t>
      </w:r>
      <w:r w:rsidR="00556134">
        <w:rPr>
          <w:color w:val="auto"/>
          <w:szCs w:val="22"/>
        </w:rPr>
        <w:t>−</w:t>
      </w:r>
      <w:r w:rsidR="00283A17" w:rsidRPr="00614E91">
        <w:rPr>
          <w:color w:val="auto"/>
          <w:szCs w:val="22"/>
        </w:rPr>
        <w:t xml:space="preserve">2 mm above the anal canal until the bevel </w:t>
      </w:r>
      <w:r w:rsidR="00D22ACF" w:rsidRPr="00614E91">
        <w:rPr>
          <w:color w:val="auto"/>
          <w:szCs w:val="22"/>
        </w:rPr>
        <w:t>wa</w:t>
      </w:r>
      <w:r w:rsidR="00283A17" w:rsidRPr="00614E91">
        <w:rPr>
          <w:color w:val="auto"/>
          <w:szCs w:val="22"/>
        </w:rPr>
        <w:t>s covered before the injection takes place</w:t>
      </w:r>
      <w:r w:rsidR="00314F26" w:rsidRPr="00614E91">
        <w:rPr>
          <w:color w:val="auto"/>
          <w:szCs w:val="22"/>
        </w:rPr>
        <w:t>.</w:t>
      </w:r>
      <w:r w:rsidR="00F57CC9" w:rsidRPr="00614E91">
        <w:rPr>
          <w:color w:val="auto"/>
          <w:szCs w:val="22"/>
        </w:rPr>
        <w:t xml:space="preserve"> Luciferase tagged CRC tumor cells, CoCaPt155</w:t>
      </w:r>
      <w:r w:rsidR="00FA2327" w:rsidRPr="00614E91">
        <w:rPr>
          <w:color w:val="auto"/>
          <w:szCs w:val="22"/>
        </w:rPr>
        <w:t xml:space="preserve"> (5</w:t>
      </w:r>
      <w:r w:rsidR="00E810AF" w:rsidRPr="00614E91">
        <w:rPr>
          <w:color w:val="auto"/>
          <w:szCs w:val="22"/>
        </w:rPr>
        <w:t xml:space="preserve"> x </w:t>
      </w:r>
      <w:r w:rsidR="00F57CC9" w:rsidRPr="00614E91">
        <w:rPr>
          <w:color w:val="auto"/>
          <w:szCs w:val="22"/>
        </w:rPr>
        <w:t>10</w:t>
      </w:r>
      <w:r w:rsidR="00FA2327" w:rsidRPr="00614E91">
        <w:rPr>
          <w:color w:val="auto"/>
          <w:szCs w:val="22"/>
          <w:vertAlign w:val="superscript"/>
        </w:rPr>
        <w:t>5</w:t>
      </w:r>
      <w:r w:rsidR="00F57CC9" w:rsidRPr="00614E91">
        <w:rPr>
          <w:color w:val="auto"/>
          <w:szCs w:val="22"/>
        </w:rPr>
        <w:t xml:space="preserve"> cells), or CoCaPt302 (</w:t>
      </w:r>
      <w:r w:rsidR="00FA2327" w:rsidRPr="00614E91">
        <w:rPr>
          <w:color w:val="auto"/>
          <w:szCs w:val="22"/>
        </w:rPr>
        <w:t>1</w:t>
      </w:r>
      <w:r w:rsidR="00E810AF" w:rsidRPr="00614E91">
        <w:rPr>
          <w:color w:val="auto"/>
          <w:szCs w:val="22"/>
        </w:rPr>
        <w:t xml:space="preserve"> x </w:t>
      </w:r>
      <w:r w:rsidR="00F57CC9" w:rsidRPr="00614E91">
        <w:rPr>
          <w:color w:val="auto"/>
          <w:szCs w:val="22"/>
        </w:rPr>
        <w:t>10</w:t>
      </w:r>
      <w:r w:rsidR="00FA2327" w:rsidRPr="00614E91">
        <w:rPr>
          <w:color w:val="auto"/>
          <w:szCs w:val="22"/>
          <w:vertAlign w:val="superscript"/>
        </w:rPr>
        <w:t>4</w:t>
      </w:r>
      <w:r w:rsidR="00F57CC9" w:rsidRPr="00614E91">
        <w:rPr>
          <w:color w:val="auto"/>
          <w:szCs w:val="22"/>
        </w:rPr>
        <w:t xml:space="preserve"> cells) with the addition of 3</w:t>
      </w:r>
      <w:r w:rsidR="00FC6069" w:rsidRPr="00614E91">
        <w:rPr>
          <w:color w:val="auto"/>
          <w:szCs w:val="22"/>
        </w:rPr>
        <w:t xml:space="preserve"> x </w:t>
      </w:r>
      <w:r w:rsidR="00F57CC9" w:rsidRPr="00614E91">
        <w:rPr>
          <w:color w:val="auto"/>
          <w:szCs w:val="22"/>
        </w:rPr>
        <w:t>10</w:t>
      </w:r>
      <w:r w:rsidR="00F57CC9" w:rsidRPr="00614E91">
        <w:rPr>
          <w:color w:val="auto"/>
          <w:szCs w:val="22"/>
          <w:vertAlign w:val="superscript"/>
        </w:rPr>
        <w:t>5</w:t>
      </w:r>
      <w:r w:rsidR="00F57CC9" w:rsidRPr="00614E91">
        <w:rPr>
          <w:color w:val="auto"/>
          <w:szCs w:val="22"/>
        </w:rPr>
        <w:t xml:space="preserve"> HK cells</w:t>
      </w:r>
      <w:r w:rsidR="009E10E7" w:rsidRPr="00614E91">
        <w:rPr>
          <w:color w:val="auto"/>
          <w:szCs w:val="22"/>
        </w:rPr>
        <w:t xml:space="preserve"> were injected</w:t>
      </w:r>
      <w:r w:rsidR="00FA2327" w:rsidRPr="00614E91">
        <w:rPr>
          <w:color w:val="auto"/>
          <w:szCs w:val="22"/>
        </w:rPr>
        <w:t>.</w:t>
      </w:r>
      <w:r w:rsidR="00F57CC9" w:rsidRPr="00614E91">
        <w:rPr>
          <w:color w:val="auto"/>
          <w:szCs w:val="22"/>
        </w:rPr>
        <w:t xml:space="preserve"> Tumor burden was monitored and quantified </w:t>
      </w:r>
      <w:r w:rsidRPr="00614E91">
        <w:rPr>
          <w:color w:val="auto"/>
          <w:szCs w:val="22"/>
        </w:rPr>
        <w:t>via</w:t>
      </w:r>
      <w:r w:rsidR="00F57CC9" w:rsidRPr="00614E91">
        <w:rPr>
          <w:color w:val="auto"/>
          <w:szCs w:val="22"/>
        </w:rPr>
        <w:t xml:space="preserve"> bioluminescent imaging (BLI</w:t>
      </w:r>
      <w:r w:rsidR="000D5750">
        <w:rPr>
          <w:color w:val="auto"/>
          <w:szCs w:val="22"/>
        </w:rPr>
        <w:t>;</w:t>
      </w:r>
      <w:r w:rsidR="00F57CC9" w:rsidRPr="00614E91">
        <w:rPr>
          <w:color w:val="auto"/>
          <w:szCs w:val="22"/>
        </w:rPr>
        <w:t xml:space="preserve"> </w:t>
      </w:r>
      <w:r w:rsidR="00F57CC9" w:rsidRPr="00614E91">
        <w:rPr>
          <w:b/>
          <w:color w:val="auto"/>
          <w:szCs w:val="22"/>
        </w:rPr>
        <w:t>B</w:t>
      </w:r>
      <w:r w:rsidR="00F57CC9" w:rsidRPr="00614E91">
        <w:rPr>
          <w:color w:val="auto"/>
          <w:szCs w:val="22"/>
        </w:rPr>
        <w:t xml:space="preserve"> and </w:t>
      </w:r>
      <w:r w:rsidR="00F57CC9" w:rsidRPr="00614E91">
        <w:rPr>
          <w:b/>
          <w:color w:val="auto"/>
          <w:szCs w:val="22"/>
        </w:rPr>
        <w:t>E</w:t>
      </w:r>
      <w:r w:rsidR="00F57CC9" w:rsidRPr="00614E91">
        <w:rPr>
          <w:color w:val="auto"/>
          <w:szCs w:val="22"/>
        </w:rPr>
        <w:t>).</w:t>
      </w:r>
      <w:r w:rsidR="00F57CC9" w:rsidRPr="00614E91">
        <w:t xml:space="preserve"> </w:t>
      </w:r>
      <w:r w:rsidR="00F57CC9" w:rsidRPr="00614E91">
        <w:rPr>
          <w:color w:val="auto"/>
          <w:szCs w:val="22"/>
        </w:rPr>
        <w:t xml:space="preserve">Tumor growth of luciferase tagged UCC or CRC cells was monitored kinetically </w:t>
      </w:r>
      <w:r w:rsidRPr="00614E91">
        <w:rPr>
          <w:color w:val="auto"/>
          <w:szCs w:val="22"/>
        </w:rPr>
        <w:t>via</w:t>
      </w:r>
      <w:r w:rsidR="00F57CC9" w:rsidRPr="00614E91">
        <w:rPr>
          <w:color w:val="auto"/>
          <w:szCs w:val="22"/>
        </w:rPr>
        <w:t xml:space="preserve"> BLI</w:t>
      </w:r>
      <w:r w:rsidR="00F57CC9" w:rsidRPr="00AD1B71">
        <w:rPr>
          <w:color w:val="auto"/>
          <w:szCs w:val="22"/>
        </w:rPr>
        <w:t xml:space="preserve"> and analyzed using </w:t>
      </w:r>
      <w:r w:rsidR="008B4C9C">
        <w:rPr>
          <w:color w:val="auto"/>
          <w:szCs w:val="22"/>
        </w:rPr>
        <w:t>i</w:t>
      </w:r>
      <w:r w:rsidR="00F57CC9" w:rsidRPr="00AD1B71">
        <w:rPr>
          <w:color w:val="auto"/>
          <w:szCs w:val="22"/>
        </w:rPr>
        <w:t>mag</w:t>
      </w:r>
      <w:r w:rsidR="00445661">
        <w:rPr>
          <w:color w:val="auto"/>
          <w:szCs w:val="22"/>
        </w:rPr>
        <w:t>e</w:t>
      </w:r>
      <w:r w:rsidR="00F57CC9" w:rsidRPr="00AD1B71">
        <w:rPr>
          <w:color w:val="auto"/>
          <w:szCs w:val="22"/>
        </w:rPr>
        <w:t xml:space="preserve"> </w:t>
      </w:r>
      <w:r w:rsidR="00B61010">
        <w:rPr>
          <w:color w:val="auto"/>
          <w:szCs w:val="22"/>
        </w:rPr>
        <w:t xml:space="preserve">analysis </w:t>
      </w:r>
      <w:r w:rsidR="00F57CC9" w:rsidRPr="00AD1B71">
        <w:rPr>
          <w:color w:val="auto"/>
          <w:szCs w:val="22"/>
        </w:rPr>
        <w:t>software (</w:t>
      </w:r>
      <w:r w:rsidR="00F57CC9" w:rsidRPr="00AD1B71">
        <w:rPr>
          <w:b/>
          <w:color w:val="auto"/>
          <w:szCs w:val="22"/>
        </w:rPr>
        <w:t>C</w:t>
      </w:r>
      <w:r w:rsidR="00F57CC9" w:rsidRPr="00AD1B71">
        <w:rPr>
          <w:color w:val="auto"/>
          <w:szCs w:val="22"/>
        </w:rPr>
        <w:t xml:space="preserve"> and </w:t>
      </w:r>
      <w:r w:rsidR="00F57CC9" w:rsidRPr="00AD1B71">
        <w:rPr>
          <w:b/>
          <w:color w:val="auto"/>
          <w:szCs w:val="22"/>
        </w:rPr>
        <w:t>F</w:t>
      </w:r>
      <w:r w:rsidR="00F57CC9" w:rsidRPr="00AD1B71">
        <w:rPr>
          <w:color w:val="auto"/>
          <w:szCs w:val="22"/>
        </w:rPr>
        <w:t>).</w:t>
      </w:r>
    </w:p>
    <w:p w14:paraId="1CB0D89F" w14:textId="77777777" w:rsidR="00215217" w:rsidRPr="00AD1B71" w:rsidRDefault="00215217" w:rsidP="00EC2539">
      <w:pPr>
        <w:pStyle w:val="Default"/>
        <w:jc w:val="both"/>
        <w:rPr>
          <w:b/>
          <w:color w:val="auto"/>
          <w:szCs w:val="22"/>
        </w:rPr>
      </w:pPr>
    </w:p>
    <w:p w14:paraId="1CFAD069" w14:textId="4E738485" w:rsidR="00E513DF" w:rsidRPr="00AD1B71" w:rsidRDefault="00AD1B71" w:rsidP="00EC2539">
      <w:pPr>
        <w:pStyle w:val="Default"/>
        <w:jc w:val="both"/>
        <w:rPr>
          <w:color w:val="auto"/>
          <w:szCs w:val="22"/>
        </w:rPr>
      </w:pPr>
      <w:r w:rsidRPr="00AD1B71">
        <w:rPr>
          <w:b/>
          <w:color w:val="auto"/>
          <w:szCs w:val="22"/>
        </w:rPr>
        <w:t>Figure 2</w:t>
      </w:r>
      <w:r w:rsidR="00614E91">
        <w:rPr>
          <w:b/>
          <w:color w:val="auto"/>
          <w:szCs w:val="22"/>
        </w:rPr>
        <w:t>:</w:t>
      </w:r>
      <w:r w:rsidR="00283A17" w:rsidRPr="00AD1B71">
        <w:rPr>
          <w:szCs w:val="22"/>
        </w:rPr>
        <w:t xml:space="preserve"> </w:t>
      </w:r>
      <w:r w:rsidR="009663F9" w:rsidRPr="00AD1B71">
        <w:rPr>
          <w:b/>
          <w:szCs w:val="22"/>
        </w:rPr>
        <w:t>PDOX models produce spontaneous distant organ metastas</w:t>
      </w:r>
      <w:r w:rsidR="009E10E7" w:rsidRPr="00AD1B71">
        <w:rPr>
          <w:b/>
          <w:szCs w:val="22"/>
        </w:rPr>
        <w:t>e</w:t>
      </w:r>
      <w:r w:rsidR="009663F9" w:rsidRPr="00AD1B71">
        <w:rPr>
          <w:b/>
          <w:szCs w:val="22"/>
        </w:rPr>
        <w:t>s.</w:t>
      </w:r>
      <w:r w:rsidR="009663F9" w:rsidRPr="00AD1B71">
        <w:rPr>
          <w:szCs w:val="22"/>
        </w:rPr>
        <w:t xml:space="preserve"> </w:t>
      </w:r>
      <w:r w:rsidR="00283A17" w:rsidRPr="00AD1B71">
        <w:rPr>
          <w:color w:val="auto"/>
          <w:szCs w:val="22"/>
        </w:rPr>
        <w:t xml:space="preserve">Representative </w:t>
      </w:r>
      <w:r w:rsidR="00445661" w:rsidRPr="00AD1B71">
        <w:rPr>
          <w:color w:val="auto"/>
          <w:szCs w:val="22"/>
        </w:rPr>
        <w:t>m</w:t>
      </w:r>
      <w:r w:rsidR="00445661">
        <w:rPr>
          <w:color w:val="auto"/>
          <w:szCs w:val="22"/>
        </w:rPr>
        <w:t>ic</w:t>
      </w:r>
      <w:r w:rsidR="00445661" w:rsidRPr="00AD1B71">
        <w:rPr>
          <w:color w:val="auto"/>
          <w:szCs w:val="22"/>
        </w:rPr>
        <w:t xml:space="preserve">e </w:t>
      </w:r>
      <w:r w:rsidR="009E321A">
        <w:rPr>
          <w:color w:val="auto"/>
          <w:szCs w:val="22"/>
        </w:rPr>
        <w:t xml:space="preserve">(top panels) </w:t>
      </w:r>
      <w:r w:rsidR="00E54579" w:rsidRPr="00AD1B71">
        <w:rPr>
          <w:color w:val="auto"/>
          <w:szCs w:val="22"/>
        </w:rPr>
        <w:t xml:space="preserve">from the </w:t>
      </w:r>
      <w:r w:rsidR="00E54579" w:rsidRPr="00AD1B71">
        <w:rPr>
          <w:szCs w:val="22"/>
        </w:rPr>
        <w:t xml:space="preserve">same experiments as in </w:t>
      </w:r>
      <w:r w:rsidRPr="00AD1B71">
        <w:rPr>
          <w:b/>
          <w:szCs w:val="22"/>
        </w:rPr>
        <w:t>Figure 1</w:t>
      </w:r>
      <w:r w:rsidR="00E54579" w:rsidRPr="00AD1B71">
        <w:rPr>
          <w:szCs w:val="22"/>
        </w:rPr>
        <w:t xml:space="preserve">, e.g., </w:t>
      </w:r>
      <w:r w:rsidR="00283A17" w:rsidRPr="00AD1B71">
        <w:rPr>
          <w:color w:val="auto"/>
          <w:szCs w:val="22"/>
        </w:rPr>
        <w:t>in</w:t>
      </w:r>
      <w:r w:rsidR="00E54579" w:rsidRPr="00AD1B71">
        <w:rPr>
          <w:color w:val="auto"/>
          <w:szCs w:val="22"/>
        </w:rPr>
        <w:t xml:space="preserve">stilled </w:t>
      </w:r>
      <w:r w:rsidR="000A699B">
        <w:rPr>
          <w:color w:val="auto"/>
          <w:szCs w:val="22"/>
        </w:rPr>
        <w:t>intra-</w:t>
      </w:r>
      <w:proofErr w:type="spellStart"/>
      <w:r w:rsidR="000A699B">
        <w:rPr>
          <w:color w:val="auto"/>
          <w:szCs w:val="22"/>
        </w:rPr>
        <w:t>ves</w:t>
      </w:r>
      <w:r w:rsidR="00676C4F">
        <w:rPr>
          <w:color w:val="auto"/>
          <w:szCs w:val="22"/>
        </w:rPr>
        <w:t>i</w:t>
      </w:r>
      <w:r w:rsidR="000A699B">
        <w:rPr>
          <w:color w:val="auto"/>
          <w:szCs w:val="22"/>
        </w:rPr>
        <w:t>cally</w:t>
      </w:r>
      <w:proofErr w:type="spellEnd"/>
      <w:r w:rsidR="009663F9" w:rsidRPr="00AD1B71">
        <w:rPr>
          <w:color w:val="auto"/>
          <w:szCs w:val="22"/>
        </w:rPr>
        <w:t xml:space="preserve"> with luciferase tagged UCC tumor cells, BlCaPt15 or BlCaPt37 </w:t>
      </w:r>
      <w:r w:rsidR="00E54579" w:rsidRPr="00AD1B71">
        <w:rPr>
          <w:color w:val="auto"/>
          <w:szCs w:val="22"/>
        </w:rPr>
        <w:t xml:space="preserve">cells </w:t>
      </w:r>
      <w:r w:rsidR="009663F9" w:rsidRPr="00AD1B71">
        <w:rPr>
          <w:color w:val="auto"/>
          <w:szCs w:val="22"/>
        </w:rPr>
        <w:t>with HK cells (</w:t>
      </w:r>
      <w:r w:rsidR="009663F9" w:rsidRPr="00AD1B71">
        <w:rPr>
          <w:b/>
          <w:color w:val="auto"/>
          <w:szCs w:val="22"/>
        </w:rPr>
        <w:t>A</w:t>
      </w:r>
      <w:r w:rsidR="009663F9" w:rsidRPr="00AD1B71">
        <w:rPr>
          <w:color w:val="auto"/>
          <w:szCs w:val="22"/>
        </w:rPr>
        <w:t xml:space="preserve">) or </w:t>
      </w:r>
      <w:r w:rsidR="00380AFB">
        <w:rPr>
          <w:color w:val="auto"/>
          <w:szCs w:val="22"/>
        </w:rPr>
        <w:t>intra-rectally</w:t>
      </w:r>
      <w:r w:rsidR="009663F9" w:rsidRPr="00AD1B71">
        <w:rPr>
          <w:color w:val="auto"/>
          <w:szCs w:val="22"/>
        </w:rPr>
        <w:t xml:space="preserve"> with </w:t>
      </w:r>
      <w:r w:rsidR="00445661">
        <w:rPr>
          <w:color w:val="auto"/>
          <w:szCs w:val="22"/>
        </w:rPr>
        <w:t>l</w:t>
      </w:r>
      <w:r w:rsidR="009663F9" w:rsidRPr="00AD1B71">
        <w:rPr>
          <w:color w:val="auto"/>
          <w:szCs w:val="22"/>
        </w:rPr>
        <w:t xml:space="preserve">uciferase tagged CRC tumor cells, CoCaPt155 or CoCaPt302 </w:t>
      </w:r>
      <w:r w:rsidR="00E54579" w:rsidRPr="00AD1B71">
        <w:rPr>
          <w:color w:val="auto"/>
          <w:szCs w:val="22"/>
        </w:rPr>
        <w:t>cells</w:t>
      </w:r>
      <w:r w:rsidR="009663F9" w:rsidRPr="00AD1B71">
        <w:rPr>
          <w:color w:val="auto"/>
          <w:szCs w:val="22"/>
        </w:rPr>
        <w:t xml:space="preserve"> with HK cells</w:t>
      </w:r>
      <w:r w:rsidR="00E54579" w:rsidRPr="00AD1B71">
        <w:rPr>
          <w:color w:val="auto"/>
          <w:szCs w:val="22"/>
        </w:rPr>
        <w:t xml:space="preserve"> (</w:t>
      </w:r>
      <w:r w:rsidR="00E54579" w:rsidRPr="00AD1B71">
        <w:rPr>
          <w:b/>
          <w:color w:val="auto"/>
          <w:szCs w:val="22"/>
        </w:rPr>
        <w:t>B</w:t>
      </w:r>
      <w:r w:rsidR="00E54579" w:rsidRPr="00AD1B71">
        <w:rPr>
          <w:color w:val="auto"/>
          <w:szCs w:val="22"/>
        </w:rPr>
        <w:t xml:space="preserve">) </w:t>
      </w:r>
      <w:r w:rsidR="009759AF" w:rsidRPr="00AD1B71">
        <w:rPr>
          <w:color w:val="auto"/>
          <w:szCs w:val="22"/>
        </w:rPr>
        <w:t>are</w:t>
      </w:r>
      <w:r w:rsidR="00E54579" w:rsidRPr="00AD1B71">
        <w:rPr>
          <w:color w:val="auto"/>
          <w:szCs w:val="22"/>
        </w:rPr>
        <w:t xml:space="preserve"> shown.</w:t>
      </w:r>
      <w:r w:rsidR="009663F9" w:rsidRPr="00AD1B71">
        <w:rPr>
          <w:color w:val="auto"/>
          <w:szCs w:val="22"/>
        </w:rPr>
        <w:t xml:space="preserve"> </w:t>
      </w:r>
      <w:r w:rsidR="009759AF" w:rsidRPr="00AD1B71">
        <w:rPr>
          <w:color w:val="auto"/>
          <w:szCs w:val="22"/>
        </w:rPr>
        <w:t>Yellow arrows indicate mouse bladder (</w:t>
      </w:r>
      <w:r w:rsidR="009759AF" w:rsidRPr="00AD1B71">
        <w:rPr>
          <w:b/>
          <w:color w:val="auto"/>
          <w:szCs w:val="22"/>
        </w:rPr>
        <w:t>A</w:t>
      </w:r>
      <w:r w:rsidR="009759AF" w:rsidRPr="00AD1B71">
        <w:rPr>
          <w:color w:val="auto"/>
          <w:szCs w:val="22"/>
        </w:rPr>
        <w:t xml:space="preserve">). </w:t>
      </w:r>
      <w:r w:rsidR="00445661">
        <w:rPr>
          <w:color w:val="auto"/>
          <w:szCs w:val="22"/>
        </w:rPr>
        <w:t>P</w:t>
      </w:r>
      <w:r w:rsidR="00E54579" w:rsidRPr="00AD1B71">
        <w:rPr>
          <w:color w:val="auto"/>
          <w:szCs w:val="22"/>
        </w:rPr>
        <w:t xml:space="preserve">hotos taken at the time of sacrifice indicate orthotopic tumor formation (blue arrows). Liver, </w:t>
      </w:r>
      <w:r w:rsidR="00E54579" w:rsidRPr="00103C3B">
        <w:rPr>
          <w:color w:val="auto"/>
          <w:szCs w:val="22"/>
        </w:rPr>
        <w:t>lung</w:t>
      </w:r>
      <w:r w:rsidR="00042CD1">
        <w:rPr>
          <w:color w:val="auto"/>
          <w:szCs w:val="22"/>
        </w:rPr>
        <w:t>,</w:t>
      </w:r>
      <w:r w:rsidR="00E54579" w:rsidRPr="00103C3B">
        <w:rPr>
          <w:color w:val="auto"/>
          <w:szCs w:val="22"/>
        </w:rPr>
        <w:t xml:space="preserve"> and tumor </w:t>
      </w:r>
      <w:r w:rsidR="00103C3B">
        <w:rPr>
          <w:color w:val="auto"/>
          <w:szCs w:val="22"/>
        </w:rPr>
        <w:t xml:space="preserve">(middle panels) </w:t>
      </w:r>
      <w:r w:rsidR="00E54579" w:rsidRPr="00103C3B">
        <w:rPr>
          <w:color w:val="auto"/>
          <w:szCs w:val="22"/>
        </w:rPr>
        <w:t xml:space="preserve">collected at necropsy and their </w:t>
      </w:r>
      <w:r w:rsidRPr="00103C3B">
        <w:rPr>
          <w:color w:val="auto"/>
          <w:szCs w:val="22"/>
        </w:rPr>
        <w:t>ex vivo</w:t>
      </w:r>
      <w:r w:rsidR="00E54579" w:rsidRPr="00103C3B">
        <w:rPr>
          <w:color w:val="auto"/>
          <w:szCs w:val="22"/>
        </w:rPr>
        <w:t xml:space="preserve"> BLI </w:t>
      </w:r>
      <w:r w:rsidR="00103C3B">
        <w:rPr>
          <w:color w:val="auto"/>
          <w:szCs w:val="22"/>
        </w:rPr>
        <w:t xml:space="preserve">(bottom panels) </w:t>
      </w:r>
      <w:r w:rsidR="00E54579" w:rsidRPr="00103C3B">
        <w:rPr>
          <w:color w:val="auto"/>
          <w:szCs w:val="22"/>
        </w:rPr>
        <w:t>showed mouse liver and lung</w:t>
      </w:r>
      <w:r w:rsidR="00E54579" w:rsidRPr="00AD1B71">
        <w:rPr>
          <w:color w:val="auto"/>
          <w:szCs w:val="22"/>
        </w:rPr>
        <w:t xml:space="preserve"> </w:t>
      </w:r>
      <w:r w:rsidR="00283A17" w:rsidRPr="00AD1B71">
        <w:rPr>
          <w:color w:val="auto"/>
          <w:szCs w:val="22"/>
        </w:rPr>
        <w:t>metastasis</w:t>
      </w:r>
      <w:r w:rsidR="00E54579" w:rsidRPr="00AD1B71">
        <w:rPr>
          <w:color w:val="auto"/>
          <w:szCs w:val="22"/>
        </w:rPr>
        <w:t xml:space="preserve"> as well as tumor with luciferase activity</w:t>
      </w:r>
      <w:r w:rsidR="00283A17" w:rsidRPr="00AD1B71">
        <w:rPr>
          <w:color w:val="auto"/>
          <w:szCs w:val="22"/>
        </w:rPr>
        <w:t>.</w:t>
      </w:r>
      <w:r w:rsidR="00E513DF" w:rsidRPr="00AD1B71">
        <w:rPr>
          <w:b/>
          <w:color w:val="auto"/>
          <w:szCs w:val="22"/>
        </w:rPr>
        <w:t xml:space="preserve"> </w:t>
      </w:r>
    </w:p>
    <w:p w14:paraId="5284CD88" w14:textId="77777777" w:rsidR="00215217" w:rsidRPr="00AD1B71" w:rsidRDefault="00215217" w:rsidP="00EC2539">
      <w:pPr>
        <w:widowControl/>
        <w:autoSpaceDE/>
        <w:autoSpaceDN/>
        <w:adjustRightInd/>
        <w:rPr>
          <w:b/>
          <w:color w:val="auto"/>
          <w:szCs w:val="22"/>
        </w:rPr>
      </w:pPr>
    </w:p>
    <w:p w14:paraId="069257D4" w14:textId="3130A311" w:rsidR="007A4DD6" w:rsidRPr="00AD1B71" w:rsidRDefault="00AD1B71" w:rsidP="00EC2539">
      <w:pPr>
        <w:widowControl/>
        <w:autoSpaceDE/>
        <w:autoSpaceDN/>
        <w:adjustRightInd/>
        <w:rPr>
          <w:color w:val="auto"/>
          <w:szCs w:val="22"/>
        </w:rPr>
      </w:pPr>
      <w:r w:rsidRPr="00AD1B71">
        <w:rPr>
          <w:b/>
          <w:color w:val="auto"/>
          <w:szCs w:val="22"/>
        </w:rPr>
        <w:t>Figure 3</w:t>
      </w:r>
      <w:r w:rsidR="00042CD1">
        <w:rPr>
          <w:color w:val="auto"/>
          <w:szCs w:val="22"/>
        </w:rPr>
        <w:t>:</w:t>
      </w:r>
      <w:r w:rsidR="00283A17" w:rsidRPr="00AD1B71">
        <w:rPr>
          <w:color w:val="auto"/>
          <w:szCs w:val="22"/>
        </w:rPr>
        <w:t xml:space="preserve"> </w:t>
      </w:r>
      <w:r w:rsidR="00283A17" w:rsidRPr="00AD1B71">
        <w:rPr>
          <w:b/>
          <w:color w:val="auto"/>
          <w:szCs w:val="22"/>
        </w:rPr>
        <w:t>Xenograft</w:t>
      </w:r>
      <w:r w:rsidR="00D24831" w:rsidRPr="00AD1B71">
        <w:rPr>
          <w:b/>
          <w:color w:val="auto"/>
          <w:szCs w:val="22"/>
        </w:rPr>
        <w:t xml:space="preserve"> tumors resemble patient pre-implantation tumors.</w:t>
      </w:r>
      <w:r w:rsidR="00E54579" w:rsidRPr="00AD1B71">
        <w:rPr>
          <w:b/>
          <w:color w:val="auto"/>
          <w:szCs w:val="22"/>
        </w:rPr>
        <w:t xml:space="preserve"> </w:t>
      </w:r>
      <w:r w:rsidR="00E54579" w:rsidRPr="00AD1B71">
        <w:rPr>
          <w:color w:val="auto"/>
          <w:szCs w:val="22"/>
        </w:rPr>
        <w:t>Paraffin embedded</w:t>
      </w:r>
      <w:r w:rsidR="00E54579" w:rsidRPr="00AD1B71">
        <w:rPr>
          <w:b/>
          <w:color w:val="auto"/>
          <w:szCs w:val="22"/>
        </w:rPr>
        <w:t xml:space="preserve"> </w:t>
      </w:r>
      <w:r w:rsidR="00E54579" w:rsidRPr="00AD1B71">
        <w:rPr>
          <w:color w:val="auto"/>
          <w:szCs w:val="22"/>
        </w:rPr>
        <w:t xml:space="preserve">tumor tissue from </w:t>
      </w:r>
      <w:r w:rsidR="003E45E8" w:rsidRPr="00AD1B71">
        <w:rPr>
          <w:color w:val="auto"/>
          <w:szCs w:val="22"/>
        </w:rPr>
        <w:t xml:space="preserve">patient tumor or tumors collected from </w:t>
      </w:r>
      <w:r w:rsidR="009759AF" w:rsidRPr="00AD1B71">
        <w:rPr>
          <w:color w:val="auto"/>
          <w:szCs w:val="22"/>
        </w:rPr>
        <w:t xml:space="preserve">mice in </w:t>
      </w:r>
      <w:r w:rsidR="00E54579" w:rsidRPr="00AD1B71">
        <w:rPr>
          <w:color w:val="auto"/>
          <w:szCs w:val="22"/>
        </w:rPr>
        <w:t xml:space="preserve">the same experiments as in </w:t>
      </w:r>
      <w:r w:rsidRPr="00AD1B71">
        <w:rPr>
          <w:b/>
          <w:color w:val="auto"/>
          <w:szCs w:val="22"/>
        </w:rPr>
        <w:t>Figure 1</w:t>
      </w:r>
      <w:r w:rsidR="00E54579" w:rsidRPr="00AD1B71">
        <w:rPr>
          <w:color w:val="auto"/>
          <w:szCs w:val="22"/>
        </w:rPr>
        <w:t xml:space="preserve"> were </w:t>
      </w:r>
      <w:r w:rsidR="003E45E8" w:rsidRPr="00AD1B71">
        <w:rPr>
          <w:color w:val="auto"/>
          <w:szCs w:val="22"/>
        </w:rPr>
        <w:t>sectioned and stained by H&amp;E (</w:t>
      </w:r>
      <w:r w:rsidR="003E45E8" w:rsidRPr="00AD1B71">
        <w:rPr>
          <w:b/>
          <w:color w:val="auto"/>
          <w:szCs w:val="22"/>
        </w:rPr>
        <w:t>A</w:t>
      </w:r>
      <w:r w:rsidR="003E45E8" w:rsidRPr="00AD1B71">
        <w:rPr>
          <w:color w:val="auto"/>
          <w:szCs w:val="22"/>
        </w:rPr>
        <w:t xml:space="preserve"> and </w:t>
      </w:r>
      <w:r w:rsidR="003E45E8" w:rsidRPr="00AD1B71">
        <w:rPr>
          <w:b/>
          <w:color w:val="auto"/>
          <w:szCs w:val="22"/>
        </w:rPr>
        <w:t>B</w:t>
      </w:r>
      <w:r w:rsidR="003E45E8" w:rsidRPr="00AD1B71">
        <w:rPr>
          <w:color w:val="auto"/>
          <w:szCs w:val="22"/>
        </w:rPr>
        <w:t>) or IHC with antibodies against human Ki67 (</w:t>
      </w:r>
      <w:r w:rsidR="003E45E8" w:rsidRPr="00AD1B71">
        <w:rPr>
          <w:b/>
          <w:color w:val="auto"/>
          <w:szCs w:val="22"/>
        </w:rPr>
        <w:t>A</w:t>
      </w:r>
      <w:r w:rsidR="003E45E8" w:rsidRPr="00AD1B71">
        <w:rPr>
          <w:color w:val="auto"/>
          <w:szCs w:val="22"/>
        </w:rPr>
        <w:t>) or cytokeratin 20 (</w:t>
      </w:r>
      <w:r w:rsidR="00DA009F">
        <w:rPr>
          <w:color w:val="auto"/>
          <w:szCs w:val="22"/>
        </w:rPr>
        <w:t xml:space="preserve">CK20; </w:t>
      </w:r>
      <w:r w:rsidR="003E45E8" w:rsidRPr="00AD1B71">
        <w:rPr>
          <w:b/>
          <w:color w:val="auto"/>
          <w:szCs w:val="22"/>
        </w:rPr>
        <w:t>B</w:t>
      </w:r>
      <w:r w:rsidR="003E45E8" w:rsidRPr="00AD1B71">
        <w:rPr>
          <w:color w:val="auto"/>
          <w:szCs w:val="22"/>
        </w:rPr>
        <w:t xml:space="preserve">). </w:t>
      </w:r>
      <w:r w:rsidR="006E1FBF" w:rsidRPr="00AD1B71">
        <w:rPr>
          <w:szCs w:val="22"/>
        </w:rPr>
        <w:t xml:space="preserve">The brown color indicates positive staining. </w:t>
      </w:r>
      <w:r w:rsidR="003E45E8" w:rsidRPr="00AD1B71">
        <w:rPr>
          <w:color w:val="auto"/>
          <w:szCs w:val="22"/>
        </w:rPr>
        <w:t>H&amp;E stain</w:t>
      </w:r>
      <w:r w:rsidR="00963672">
        <w:rPr>
          <w:color w:val="auto"/>
          <w:szCs w:val="22"/>
        </w:rPr>
        <w:t>ing</w:t>
      </w:r>
      <w:r w:rsidR="003E45E8" w:rsidRPr="00AD1B71">
        <w:rPr>
          <w:color w:val="auto"/>
          <w:szCs w:val="22"/>
        </w:rPr>
        <w:t xml:space="preserve"> shows tumor nests dissecting into smooth muscle bundles (</w:t>
      </w:r>
      <w:r w:rsidR="003E45E8" w:rsidRPr="00AD1B71">
        <w:rPr>
          <w:b/>
          <w:color w:val="auto"/>
          <w:szCs w:val="22"/>
        </w:rPr>
        <w:t>A</w:t>
      </w:r>
      <w:r w:rsidR="003E45E8" w:rsidRPr="00AD1B71">
        <w:rPr>
          <w:color w:val="auto"/>
          <w:szCs w:val="22"/>
        </w:rPr>
        <w:t xml:space="preserve">). </w:t>
      </w:r>
      <w:r w:rsidR="003E45E8" w:rsidRPr="00AD1B71">
        <w:rPr>
          <w:szCs w:val="22"/>
        </w:rPr>
        <w:t>Photographs were taken using a digital deconvoluting microscope and</w:t>
      </w:r>
      <w:r w:rsidR="00DD0CD6">
        <w:rPr>
          <w:szCs w:val="22"/>
        </w:rPr>
        <w:t xml:space="preserve"> analyzed with an</w:t>
      </w:r>
      <w:r w:rsidR="003E45E8" w:rsidRPr="00AD1B71">
        <w:rPr>
          <w:szCs w:val="22"/>
        </w:rPr>
        <w:t xml:space="preserve"> </w:t>
      </w:r>
      <w:r w:rsidR="00D1368B">
        <w:rPr>
          <w:szCs w:val="22"/>
        </w:rPr>
        <w:t>image analysis</w:t>
      </w:r>
      <w:r w:rsidR="003E45E8" w:rsidRPr="00AD1B71">
        <w:rPr>
          <w:szCs w:val="22"/>
        </w:rPr>
        <w:t xml:space="preserve"> software. </w:t>
      </w:r>
      <w:r w:rsidR="005B6D76">
        <w:rPr>
          <w:szCs w:val="22"/>
        </w:rPr>
        <w:t>S</w:t>
      </w:r>
      <w:r w:rsidR="00EF5063">
        <w:rPr>
          <w:szCs w:val="22"/>
        </w:rPr>
        <w:t>cale bar</w:t>
      </w:r>
      <w:r w:rsidR="002070A6">
        <w:rPr>
          <w:szCs w:val="22"/>
        </w:rPr>
        <w:t>s</w:t>
      </w:r>
      <w:r w:rsidR="00042CD1">
        <w:rPr>
          <w:szCs w:val="22"/>
        </w:rPr>
        <w:t>:</w:t>
      </w:r>
      <w:r w:rsidR="00EF5063">
        <w:rPr>
          <w:szCs w:val="22"/>
        </w:rPr>
        <w:t xml:space="preserve"> 100 µm. </w:t>
      </w:r>
      <w:r w:rsidR="00D1368B">
        <w:rPr>
          <w:szCs w:val="22"/>
        </w:rPr>
        <w:t>All images were taken in o</w:t>
      </w:r>
      <w:r w:rsidR="003E45E8" w:rsidRPr="00AD1B71">
        <w:rPr>
          <w:szCs w:val="22"/>
        </w:rPr>
        <w:t xml:space="preserve">riginal magnification </w:t>
      </w:r>
      <w:r w:rsidR="00D1368B">
        <w:rPr>
          <w:szCs w:val="22"/>
        </w:rPr>
        <w:t xml:space="preserve">of </w:t>
      </w:r>
      <w:r w:rsidR="003E45E8" w:rsidRPr="00AD1B71">
        <w:rPr>
          <w:szCs w:val="22"/>
        </w:rPr>
        <w:t>200×.</w:t>
      </w:r>
      <w:r w:rsidR="00D1368B">
        <w:rPr>
          <w:szCs w:val="22"/>
        </w:rPr>
        <w:t xml:space="preserve"> </w:t>
      </w:r>
    </w:p>
    <w:p w14:paraId="51A396F5" w14:textId="1B3ED3AA" w:rsidR="00215217" w:rsidRDefault="00215217" w:rsidP="00EC2539">
      <w:pPr>
        <w:widowControl/>
        <w:autoSpaceDE/>
        <w:autoSpaceDN/>
        <w:adjustRightInd/>
        <w:rPr>
          <w:color w:val="auto"/>
          <w:szCs w:val="22"/>
        </w:rPr>
      </w:pPr>
    </w:p>
    <w:p w14:paraId="544AD728" w14:textId="1276E93B" w:rsidR="009178B4" w:rsidRDefault="009178B4" w:rsidP="00EC2539">
      <w:pPr>
        <w:widowControl/>
        <w:autoSpaceDE/>
        <w:autoSpaceDN/>
        <w:adjustRightInd/>
        <w:rPr>
          <w:b/>
          <w:color w:val="auto"/>
          <w:szCs w:val="22"/>
        </w:rPr>
      </w:pPr>
      <w:r>
        <w:rPr>
          <w:b/>
          <w:color w:val="auto"/>
          <w:szCs w:val="22"/>
        </w:rPr>
        <w:t xml:space="preserve">Table 1: </w:t>
      </w:r>
      <w:r w:rsidRPr="009178B4">
        <w:rPr>
          <w:b/>
          <w:color w:val="auto"/>
          <w:szCs w:val="22"/>
        </w:rPr>
        <w:t>Summary of tumor formation, metastasis, and mortality in IB and IR models</w:t>
      </w:r>
      <w:r>
        <w:rPr>
          <w:b/>
          <w:color w:val="auto"/>
          <w:szCs w:val="22"/>
        </w:rPr>
        <w:t>.</w:t>
      </w:r>
    </w:p>
    <w:p w14:paraId="7AEA3450" w14:textId="77777777" w:rsidR="00144B92" w:rsidRDefault="00144B92" w:rsidP="00EC2539">
      <w:pPr>
        <w:widowControl/>
        <w:rPr>
          <w:b/>
          <w:szCs w:val="22"/>
        </w:rPr>
      </w:pPr>
    </w:p>
    <w:p w14:paraId="64B8CF78" w14:textId="4E8261AE" w:rsidR="006305D7" w:rsidRPr="00AD1B71" w:rsidRDefault="006305D7" w:rsidP="00EC2539">
      <w:pPr>
        <w:widowControl/>
        <w:rPr>
          <w:b/>
          <w:szCs w:val="22"/>
        </w:rPr>
      </w:pPr>
      <w:r w:rsidRPr="00AD1B71">
        <w:rPr>
          <w:b/>
          <w:szCs w:val="22"/>
        </w:rPr>
        <w:t>DISCUSSION</w:t>
      </w:r>
      <w:r w:rsidRPr="00AD1B71">
        <w:rPr>
          <w:b/>
          <w:bCs/>
          <w:szCs w:val="22"/>
        </w:rPr>
        <w:t>:</w:t>
      </w:r>
    </w:p>
    <w:p w14:paraId="0B73211B" w14:textId="7E18837B" w:rsidR="00A70A95" w:rsidRPr="00AD1B71" w:rsidRDefault="00FF6065" w:rsidP="00EC2539">
      <w:pPr>
        <w:widowControl/>
        <w:rPr>
          <w:color w:val="000000" w:themeColor="text1"/>
          <w:szCs w:val="22"/>
        </w:rPr>
      </w:pPr>
      <w:r w:rsidRPr="00AD1B71">
        <w:rPr>
          <w:szCs w:val="22"/>
        </w:rPr>
        <w:t xml:space="preserve">Metastatic </w:t>
      </w:r>
      <w:r w:rsidR="009759AF" w:rsidRPr="00AD1B71">
        <w:rPr>
          <w:szCs w:val="22"/>
        </w:rPr>
        <w:t>disease</w:t>
      </w:r>
      <w:r w:rsidRPr="00AD1B71">
        <w:rPr>
          <w:szCs w:val="22"/>
        </w:rPr>
        <w:t xml:space="preserve"> </w:t>
      </w:r>
      <w:r w:rsidR="009759AF" w:rsidRPr="00AD1B71">
        <w:rPr>
          <w:szCs w:val="22"/>
        </w:rPr>
        <w:t>is</w:t>
      </w:r>
      <w:r w:rsidRPr="00AD1B71">
        <w:rPr>
          <w:szCs w:val="22"/>
        </w:rPr>
        <w:t xml:space="preserve"> responsible for most cancer patient mortalities. </w:t>
      </w:r>
      <w:r w:rsidR="00A70A95" w:rsidRPr="00AD1B71">
        <w:rPr>
          <w:szCs w:val="22"/>
        </w:rPr>
        <w:t xml:space="preserve">In pre-clinical therapeutic tests, it is crucial to establish </w:t>
      </w:r>
      <w:r w:rsidR="00A70A95" w:rsidRPr="00AD1B71">
        <w:rPr>
          <w:color w:val="auto"/>
          <w:szCs w:val="22"/>
        </w:rPr>
        <w:t>mouse models that</w:t>
      </w:r>
      <w:r w:rsidR="009759AF" w:rsidRPr="00AD1B71">
        <w:rPr>
          <w:color w:val="auto"/>
          <w:szCs w:val="22"/>
        </w:rPr>
        <w:t xml:space="preserve"> most closely emulate</w:t>
      </w:r>
      <w:r w:rsidR="00A70A95" w:rsidRPr="00AD1B71">
        <w:rPr>
          <w:color w:val="auto"/>
          <w:szCs w:val="22"/>
        </w:rPr>
        <w:t xml:space="preserve"> human tumor growth with spontaneous </w:t>
      </w:r>
      <w:r w:rsidR="009759AF" w:rsidRPr="00AD1B71">
        <w:rPr>
          <w:color w:val="auto"/>
          <w:szCs w:val="22"/>
        </w:rPr>
        <w:t>distant organ</w:t>
      </w:r>
      <w:r w:rsidR="00A70A95" w:rsidRPr="00AD1B71">
        <w:rPr>
          <w:color w:val="auto"/>
          <w:szCs w:val="22"/>
        </w:rPr>
        <w:t xml:space="preserve"> metastases.</w:t>
      </w:r>
      <w:r w:rsidR="00A70A95" w:rsidRPr="00AD1B71">
        <w:rPr>
          <w:szCs w:val="22"/>
        </w:rPr>
        <w:t xml:space="preserve"> </w:t>
      </w:r>
      <w:r w:rsidR="000E6CC1">
        <w:rPr>
          <w:szCs w:val="22"/>
        </w:rPr>
        <w:t>Using m</w:t>
      </w:r>
      <w:r w:rsidRPr="00AD1B71">
        <w:rPr>
          <w:szCs w:val="22"/>
        </w:rPr>
        <w:t xml:space="preserve">urine models </w:t>
      </w:r>
      <w:r w:rsidR="000E6CC1">
        <w:rPr>
          <w:szCs w:val="22"/>
        </w:rPr>
        <w:t xml:space="preserve">with implanted patient tumor </w:t>
      </w:r>
      <w:r w:rsidR="000E6CC1">
        <w:rPr>
          <w:szCs w:val="22"/>
        </w:rPr>
        <w:lastRenderedPageBreak/>
        <w:t xml:space="preserve">derived </w:t>
      </w:r>
      <w:r w:rsidRPr="00AD1B71">
        <w:rPr>
          <w:szCs w:val="22"/>
          <w:lang w:eastAsia="zh-CN"/>
        </w:rPr>
        <w:t xml:space="preserve">cancer </w:t>
      </w:r>
      <w:r w:rsidRPr="00AD1B71">
        <w:rPr>
          <w:szCs w:val="22"/>
        </w:rPr>
        <w:t>cells (xenografts) allow</w:t>
      </w:r>
      <w:r w:rsidR="00042CD1">
        <w:rPr>
          <w:szCs w:val="22"/>
        </w:rPr>
        <w:t>s</w:t>
      </w:r>
      <w:r w:rsidRPr="00AD1B71">
        <w:rPr>
          <w:szCs w:val="22"/>
        </w:rPr>
        <w:t xml:space="preserve"> for a better understanding of tumor biology and predictive biomarkers as well as testing </w:t>
      </w:r>
      <w:r w:rsidR="000E6CC1">
        <w:rPr>
          <w:szCs w:val="22"/>
        </w:rPr>
        <w:t>and predicti</w:t>
      </w:r>
      <w:r w:rsidR="00A04F60">
        <w:rPr>
          <w:szCs w:val="22"/>
        </w:rPr>
        <w:t>on</w:t>
      </w:r>
      <w:r w:rsidR="000E6CC1">
        <w:rPr>
          <w:szCs w:val="22"/>
        </w:rPr>
        <w:t xml:space="preserve"> </w:t>
      </w:r>
      <w:r w:rsidRPr="00AD1B71">
        <w:rPr>
          <w:szCs w:val="22"/>
        </w:rPr>
        <w:t>of antineoplastic effects of novel therapies</w:t>
      </w:r>
      <w:r w:rsidR="00E14BD8" w:rsidRPr="00AD1B71">
        <w:rPr>
          <w:szCs w:val="22"/>
        </w:rPr>
        <w:fldChar w:fldCharType="begin"/>
      </w:r>
      <w:r w:rsidR="009479F1">
        <w:rPr>
          <w:szCs w:val="22"/>
        </w:rPr>
        <w:instrText xml:space="preserve"> ADDIN EN.CITE &lt;EndNote&gt;&lt;Cite&gt;&lt;Author&gt;Jager&lt;/Author&gt;&lt;Year&gt;2013&lt;/Year&gt;&lt;RecNum&gt;4885&lt;/RecNum&gt;&lt;DisplayText&gt;&lt;style face="superscript"&gt;18&lt;/style&gt;&lt;/DisplayText&gt;&lt;record&gt;&lt;rec-number&gt;4885&lt;/rec-number&gt;&lt;foreign-keys&gt;&lt;key app="EN" db-id="vpev9zftiafzr5ewvf45errt2wd5esttesp9" timestamp="0"&gt;4885&lt;/key&gt;&lt;/foreign-keys&gt;&lt;ref-type name="Journal Article"&gt;17&lt;/ref-type&gt;&lt;contributors&gt;&lt;authors&gt;&lt;author&gt;Jager, W.&lt;/author&gt;&lt;author&gt;Moskalev, I.&lt;/author&gt;&lt;author&gt;Janssen, C.&lt;/author&gt;&lt;author&gt;Hayashi, T.&lt;/author&gt;&lt;author&gt;Awrey, S.&lt;/author&gt;&lt;author&gt;Gust, K. M.&lt;/author&gt;&lt;author&gt;So, A. I.&lt;/author&gt;&lt;author&gt;Zhang, K.&lt;/author&gt;&lt;author&gt;Fazli, L.&lt;/author&gt;&lt;author&gt;Li, E.&lt;/author&gt;&lt;author&gt;Thuroff, J. W.&lt;/author&gt;&lt;author&gt;Lange, D.&lt;/author&gt;&lt;author&gt;Black, P. C.&lt;/author&gt;&lt;/authors&gt;&lt;/contributors&gt;&lt;auth-address&gt;The Vancouver Prostate Centre and Department of Urologic Sciences, University of British Columbia, Vancouver, BC, Canada ; Department of Urology, Johannes Gutenberg University, Mainz, Germany.&lt;/auth-address&gt;&lt;titles&gt;&lt;title&gt;Ultrasound-guided intramural inoculation of orthotopic bladder cancer xenografts: a novel high-precision approach&lt;/title&gt;&lt;secondary-title&gt;PLoS One&lt;/secondary-title&gt;&lt;/titles&gt;&lt;periodical&gt;&lt;full-title&gt;PLoS One&lt;/full-title&gt;&lt;abbr-1&gt;PloS one&lt;/abbr-1&gt;&lt;/periodical&gt;&lt;pages&gt;e59536&lt;/pages&gt;&lt;volume&gt;8&lt;/volume&gt;&lt;number&gt;3&lt;/number&gt;&lt;edition&gt;2013/04/05&lt;/edition&gt;&lt;dates&gt;&lt;year&gt;2013&lt;/year&gt;&lt;/dates&gt;&lt;isbn&gt;1932-6203 (Electronic)&amp;#xD;1932-6203 (Linking)&lt;/isbn&gt;&lt;accession-num&gt;23555699&lt;/accession-num&gt;&lt;urls&gt;&lt;related-urls&gt;&lt;url&gt;http://www.ncbi.nlm.nih.gov/entrez/query.fcgi?cmd=Retrieve&amp;amp;db=PubMed&amp;amp;dopt=Citation&amp;amp;list_uids=23555699 &lt;/url&gt;&lt;/related-urls&gt;&lt;/urls&gt;&lt;custom2&gt;3608695&lt;/custom2&gt;&lt;custom7&gt;2013&lt;/custom7&gt;&lt;electronic-resource-num&gt;10.1371/journal.pone.0059536&amp;#xD;PONE-D-13-01296 [pii]&lt;/electronic-resource-num&gt;&lt;language&gt;eng&lt;/language&gt;&lt;/record&gt;&lt;/Cite&gt;&lt;/EndNote&gt;</w:instrText>
      </w:r>
      <w:r w:rsidR="00E14BD8" w:rsidRPr="00AD1B71">
        <w:rPr>
          <w:szCs w:val="22"/>
        </w:rPr>
        <w:fldChar w:fldCharType="separate"/>
      </w:r>
      <w:r w:rsidR="009479F1" w:rsidRPr="009479F1">
        <w:rPr>
          <w:noProof/>
          <w:szCs w:val="22"/>
          <w:vertAlign w:val="superscript"/>
        </w:rPr>
        <w:t>18</w:t>
      </w:r>
      <w:r w:rsidR="00E14BD8" w:rsidRPr="00AD1B71">
        <w:rPr>
          <w:szCs w:val="22"/>
        </w:rPr>
        <w:fldChar w:fldCharType="end"/>
      </w:r>
      <w:r w:rsidRPr="00AD1B71">
        <w:rPr>
          <w:szCs w:val="22"/>
        </w:rPr>
        <w:t>.</w:t>
      </w:r>
      <w:r w:rsidRPr="00AD1B71">
        <w:t xml:space="preserve"> </w:t>
      </w:r>
      <w:r w:rsidR="00A70A95" w:rsidRPr="00AD1B71">
        <w:rPr>
          <w:szCs w:val="22"/>
        </w:rPr>
        <w:t xml:space="preserve">Many models </w:t>
      </w:r>
      <w:r w:rsidR="009759AF" w:rsidRPr="00AD1B71">
        <w:rPr>
          <w:szCs w:val="22"/>
        </w:rPr>
        <w:t xml:space="preserve">have been </w:t>
      </w:r>
      <w:r w:rsidR="00A70A95" w:rsidRPr="00AD1B71">
        <w:rPr>
          <w:szCs w:val="22"/>
        </w:rPr>
        <w:t xml:space="preserve">used to </w:t>
      </w:r>
      <w:r w:rsidR="009759AF" w:rsidRPr="00AD1B71">
        <w:rPr>
          <w:szCs w:val="22"/>
        </w:rPr>
        <w:t xml:space="preserve">show </w:t>
      </w:r>
      <w:r w:rsidR="00A70A95" w:rsidRPr="00AD1B71">
        <w:rPr>
          <w:szCs w:val="22"/>
        </w:rPr>
        <w:t>UCC and CRC metastases in murine experiments</w:t>
      </w:r>
      <w:r w:rsidR="006E4BD3">
        <w:rPr>
          <w:szCs w:val="22"/>
        </w:rPr>
        <w:t>,</w:t>
      </w:r>
      <w:r w:rsidR="00A70A95" w:rsidRPr="00AD1B71">
        <w:rPr>
          <w:szCs w:val="22"/>
        </w:rPr>
        <w:t xml:space="preserve"> such as intravenous tail vein injections showing the ability to produce lung disease</w:t>
      </w:r>
      <w:r w:rsidR="00E14BD8" w:rsidRPr="00AD1B71">
        <w:rPr>
          <w:szCs w:val="22"/>
        </w:rPr>
        <w:fldChar w:fldCharType="begin"/>
      </w:r>
      <w:r w:rsidR="009479F1">
        <w:rPr>
          <w:szCs w:val="22"/>
        </w:rPr>
        <w:instrText xml:space="preserve"> ADDIN EN.CITE &lt;EndNote&gt;&lt;Cite&gt;&lt;Author&gt;Schirner&lt;/Author&gt;&lt;Year&gt;1998&lt;/Year&gt;&lt;RecNum&gt;6687&lt;/RecNum&gt;&lt;DisplayText&gt;&lt;style face="superscript"&gt;19&lt;/style&gt;&lt;/DisplayText&gt;&lt;record&gt;&lt;rec-number&gt;6687&lt;/rec-number&gt;&lt;foreign-keys&gt;&lt;key app="EN" db-id="vpev9zftiafzr5ewvf45errt2wd5esttesp9" timestamp="1477430638"&gt;6687&lt;/key&gt;&lt;/foreign-keys&gt;&lt;ref-type name="Journal Article"&gt;17&lt;/ref-type&gt;&lt;contributors&gt;&lt;authors&gt;&lt;author&gt;Schirner, M.&lt;/author&gt;&lt;author&gt;Herzberg, F.&lt;/author&gt;&lt;author&gt;Schmidt, R.&lt;/author&gt;&lt;author&gt;Streit, M.&lt;/author&gt;&lt;author&gt;Schoning, M.&lt;/author&gt;&lt;author&gt;Hummel, M.&lt;/author&gt;&lt;author&gt;Kaufmann, C.&lt;/author&gt;&lt;author&gt;Thiel, E.&lt;/author&gt;&lt;author&gt;Kreuser, E. D.&lt;/author&gt;&lt;/authors&gt;&lt;/contributors&gt;&lt;auth-address&gt;Research Laboratories, Schering AG, Berlin, Germany.&lt;/auth-address&gt;&lt;titles&gt;&lt;title&gt;Integrin alpha5beta1: a potent inhibitor of experimental lung metastasis&lt;/title&gt;&lt;secondary-title&gt;Clin Exp Metastasis&lt;/secondary-title&gt;&lt;/titles&gt;&lt;periodical&gt;&lt;full-title&gt;Clin Exp Metastasis&lt;/full-title&gt;&lt;abbr-1&gt;Clinical &amp;amp; experimental metastasis&lt;/abbr-1&gt;&lt;/periodical&gt;&lt;pages&gt;427-35&lt;/pages&gt;&lt;volume&gt;16&lt;/volume&gt;&lt;number&gt;5&lt;/number&gt;&lt;keywords&gt;&lt;keyword&gt;Animals&lt;/keyword&gt;&lt;keyword&gt;Antigens, CD/analysis/genetics&lt;/keyword&gt;&lt;keyword&gt;Female&lt;/keyword&gt;&lt;keyword&gt;HT29 Cells&lt;/keyword&gt;&lt;keyword&gt;Humans&lt;/keyword&gt;&lt;keyword&gt;Immunohistochemistry&lt;/keyword&gt;&lt;keyword&gt;Integrin alpha5&lt;/keyword&gt;&lt;keyword&gt;Lung Neoplasms/metabolism/*secondary&lt;/keyword&gt;&lt;keyword&gt;Mice&lt;/keyword&gt;&lt;keyword&gt;Mice, Nude&lt;/keyword&gt;&lt;keyword&gt;*Neoplasm Metastasis&lt;/keyword&gt;&lt;keyword&gt;Neoplasm Transplantation&lt;/keyword&gt;&lt;keyword&gt;Receptors, Fibronectin/analysis/genetics/*physiology&lt;/keyword&gt;&lt;keyword&gt;Transfection&lt;/keyword&gt;&lt;keyword&gt;Tumor Cells, Cultured&lt;/keyword&gt;&lt;/keywords&gt;&lt;dates&gt;&lt;year&gt;1998&lt;/year&gt;&lt;pub-dates&gt;&lt;date&gt;Jul&lt;/date&gt;&lt;/pub-dates&gt;&lt;/dates&gt;&lt;isbn&gt;0262-0898 (Print)&amp;#xD;0262-0898 (Linking)&lt;/isbn&gt;&lt;accession-num&gt;10091938&lt;/accession-num&gt;&lt;urls&gt;&lt;related-urls&gt;&lt;url&gt;http://www.ncbi.nlm.nih.gov/pubmed/10091938&lt;/url&gt;&lt;/related-urls&gt;&lt;/urls&gt;&lt;/record&gt;&lt;/Cite&gt;&lt;/EndNote&gt;</w:instrText>
      </w:r>
      <w:r w:rsidR="00E14BD8" w:rsidRPr="00AD1B71">
        <w:rPr>
          <w:szCs w:val="22"/>
        </w:rPr>
        <w:fldChar w:fldCharType="separate"/>
      </w:r>
      <w:r w:rsidR="009479F1" w:rsidRPr="009479F1">
        <w:rPr>
          <w:noProof/>
          <w:szCs w:val="22"/>
          <w:vertAlign w:val="superscript"/>
        </w:rPr>
        <w:t>19</w:t>
      </w:r>
      <w:r w:rsidR="00E14BD8" w:rsidRPr="00AD1B71">
        <w:rPr>
          <w:szCs w:val="22"/>
        </w:rPr>
        <w:fldChar w:fldCharType="end"/>
      </w:r>
      <w:r w:rsidR="00A70A95" w:rsidRPr="00AD1B71">
        <w:rPr>
          <w:szCs w:val="22"/>
        </w:rPr>
        <w:t xml:space="preserve"> or s</w:t>
      </w:r>
      <w:r w:rsidR="009759AF" w:rsidRPr="00AD1B71">
        <w:rPr>
          <w:szCs w:val="22"/>
        </w:rPr>
        <w:t>ubcutaneous implantation</w:t>
      </w:r>
      <w:r w:rsidR="00A70A95" w:rsidRPr="00AD1B71">
        <w:rPr>
          <w:szCs w:val="22"/>
        </w:rPr>
        <w:t xml:space="preserve"> of tumor cells or tumor fragments into the flank for localized tumor growth</w:t>
      </w:r>
      <w:r w:rsidR="00E14BD8" w:rsidRPr="00AD1B71">
        <w:rPr>
          <w:szCs w:val="22"/>
        </w:rPr>
        <w:fldChar w:fldCharType="begin">
          <w:fldData xml:space="preserve">PEVuZE5vdGU+PENpdGU+PEF1dGhvcj5SaWNjaS1WaXRpYW5pPC9BdXRob3I+PFllYXI+MjAwNzwv
WWVhcj48UmVjTnVtPjE5ODA8L1JlY051bT48RGlzcGxheVRleHQ+PHN0eWxlIGZhY2U9InN1cGVy
c2NyaXB0Ij4yMCwyMTwvc3R5bGU+PC9EaXNwbGF5VGV4dD48cmVjb3JkPjxyZWMtbnVtYmVyPjE5
ODA8L3JlYy1udW1iZXI+PGZvcmVpZ24ta2V5cz48a2V5IGFwcD0iRU4iIGRiLWlkPSJ2cGV2OXpm
dGlhZnpyNWV3dmY0NWVycnQyd2Q1ZXN0dGVzcDkiIHRpbWVzdGFtcD0iMCI+MTk4MDwva2V5Pjwv
Zm9yZWlnbi1rZXlzPjxyZWYtdHlwZSBuYW1lPSJKb3VybmFsIEFydGljbGUiPjE3PC9yZWYtdHlw
ZT48Y29udHJpYnV0b3JzPjxhdXRob3JzPjxhdXRob3I+UmljY2ktVml0aWFuaSwgTC48L2F1dGhv
cj48YXV0aG9yPkxvbWJhcmRpLCBELiBHLjwvYXV0aG9yPjxhdXRob3I+UGlsb3p6aSwgRS48L2F1
dGhvcj48YXV0aG9yPkJpZmZvbmksIE0uPC9hdXRob3I+PGF1dGhvcj5Ub2Rhcm8sIE0uPC9hdXRo
b3I+PGF1dGhvcj5QZXNjaGxlLCBDLjwvYXV0aG9yPjxhdXRob3I+RGUgTWFyaWEsIFIuPC9hdXRo
b3I+PC9hdXRob3JzPjwvY29udHJpYnV0b3JzPjxhdXRoLWFkZHJlc3M+RGVwYXJ0bWVudCBvZiBI
ZW1hdG9sb2d5IGFuZCBPbmNvbG9neSwgSXN0aXR1dG8gU3VwZXJpb3JlIGRpIFNhbml0YSwgVmlh
bGUgUmVnaW5hIEVsZW5hIDI5OSwgUm9tZSAwMDE2MSwgSXRhbHkuPC9hdXRoLWFkZHJlc3M+PHRp
dGxlcz48dGl0bGU+SWRlbnRpZmljYXRpb24gYW5kIGV4cGFuc2lvbiBvZiBodW1hbiBjb2xvbi1j
YW5jZXItaW5pdGlhdGluZyBjZWxsczwvdGl0bGU+PHNlY29uZGFyeS10aXRsZT5OYXR1cmU8L3Nl
Y29uZGFyeS10aXRsZT48L3RpdGxlcz48cGVyaW9kaWNhbD48ZnVsbC10aXRsZT5OYXR1cmU8L2Z1
bGwtdGl0bGU+PC9wZXJpb2RpY2FsPjxwYWdlcz4xMTEtNTwvcGFnZXM+PHZvbHVtZT40NDU8L3Zv
bHVtZT48bnVtYmVyPjcxMjM8L251bWJlcj48a2V5d29yZHM+PGtleXdvcmQ+QW5pbWFsczwva2V5
d29yZD48a2V5d29yZD5BbnRpZ2VucywgQ0QvKm1ldGFib2xpc208L2tleXdvcmQ+PGtleXdvcmQ+
Q2VsbCBEaWZmZXJlbnRpYXRpb248L2tleXdvcmQ+PGtleXdvcmQ+Q2VsbCBMaW5lLCBUdW1vcjwv
a2V5d29yZD48a2V5d29yZD5DZWxsIFByb2xpZmVyYXRpb248L2tleXdvcmQ+PGtleXdvcmQ+Q29s
b25pYyBOZW9wbGFzbXMvKm1ldGFib2xpc20vKnBhdGhvbG9neTwva2V5d29yZD48a2V5d29yZD5H
bHljb3Byb3RlaW5zLyptZXRhYm9saXNtPC9rZXl3b3JkPjxrZXl3b3JkPkh1bWFuczwva2V5d29y
ZD48a2V5d29yZD5NaWNlPC9rZXl3b3JkPjxrZXl3b3JkPk1pY2UsIFNDSUQ8L2tleXdvcmQ+PGtl
eXdvcmQ+TmVvcGxhc20gVHJhbnNwbGFudGF0aW9uPC9rZXl3b3JkPjxrZXl3b3JkPk5lb3BsYXN0
aWMgU3RlbSBDZWxscy8qbWV0YWJvbGlzbS8qcGF0aG9sb2d5PC9rZXl3b3JkPjxrZXl3b3JkPlBl
cHRpZGVzLyptZXRhYm9saXNtPC9rZXl3b3JkPjxrZXl3b3JkPlBoZW5vdHlwZTwva2V5d29yZD48
a2V5d29yZD5UcmFuc3BsYW50YXRpb24sIEhldGVyb2xvZ291czwva2V5d29yZD48L2tleXdvcmRz
PjxkYXRlcz48eWVhcj4yMDA3PC95ZWFyPjxwdWItZGF0ZXM+PGRhdGU+SmFuIDQ8L2RhdGU+PC9w
dWItZGF0ZXM+PC9kYXRlcz48aXNibj4xNDc2LTQ2ODcgKEVsZWN0cm9uaWMpJiN4RDswMDI4LTA4
MzYgKExpbmtpbmcpPC9pc2JuPjxhY2Nlc3Npb24tbnVtPjE3MTIyNzcxPC9hY2Nlc3Npb24tbnVt
Pjx1cmxzPjxyZWxhdGVkLXVybHM+PHVybD5odHRwOi8vd3d3Lm5jYmkubmxtLm5paC5nb3YvcHVi
bWVkLzE3MTIyNzcxPC91cmw+PC9yZWxhdGVkLXVybHM+PHBkZi11cmxzPjx1cmw+ZmlsZTovLy9G
Oi9NeUZpbGVzL0xJTEkvUkVGRVJFL1N0ZW1jZWxsL0lkZW50aWZpY2F0aW9uJTIwYW5kJTIwZXhw
YW5zaW9uJTIwb2YlMjBodW1hbi5wZGY8L3VybD48L3BkZi11cmxzPjwvdXJscz48ZWxlY3Ryb25p
Yy1yZXNvdXJjZS1udW0+MTAuMTAzOC9uYXR1cmUwNTM4NDwvZWxlY3Ryb25pYy1yZXNvdXJjZS1u
dW0+PC9yZWNvcmQ+PC9DaXRlPjxDaXRlPjxBdXRob3I+VG9kYXJvPC9BdXRob3I+PFllYXI+MjAw
NzwvWWVhcj48UmVjTnVtPjIzNzk8L1JlY051bT48cmVjb3JkPjxyZWMtbnVtYmVyPjIzNzk8L3Jl
Yy1udW1iZXI+PGZvcmVpZ24ta2V5cz48a2V5IGFwcD0iRU4iIGRiLWlkPSJ2cGV2OXpmdGlhZnpy
NWV3dmY0NWVycnQyd2Q1ZXN0dGVzcDkiIHRpbWVzdGFtcD0iMCI+MjM3OTwva2V5PjwvZm9yZWln
bi1rZXlzPjxyZWYtdHlwZSBuYW1lPSJKb3VybmFsIEFydGljbGUiPjE3PC9yZWYtdHlwZT48Y29u
dHJpYnV0b3JzPjxhdXRob3JzPjxhdXRob3I+VG9kYXJvLCBNLjwvYXV0aG9yPjxhdXRob3I+QWxl
YSwgTS4gUC48L2F1dGhvcj48YXV0aG9yPkRpIFN0ZWZhbm8sIEEuIEIuPC9hdXRob3I+PGF1dGhv
cj5DYW1tYXJlcmksIFAuPC9hdXRob3I+PGF1dGhvcj5WZXJtZXVsZW4sIEwuPC9hdXRob3I+PGF1
dGhvcj5Jb3Zpbm8sIEYuPC9hdXRob3I+PGF1dGhvcj5Ucmlwb2RvLCBDLjwvYXV0aG9yPjxhdXRo
b3I+UnVzc28sIEEuPC9hdXRob3I+PGF1dGhvcj5HdWxvdHRhLCBHLjwvYXV0aG9yPjxhdXRob3I+
TWVkZW1hLCBKLiBQLjwvYXV0aG9yPjxhdXRob3I+U3Rhc3NpLCBHLjwvYXV0aG9yPjwvYXV0aG9y
cz48L2NvbnRyaWJ1dG9ycz48YXV0aC1hZGRyZXNzPkRlcGFydG1lbnQgb2YgU3VyZ2ljYWwgYW5k
IE9uY29sb2dpY2FsIFNjaWVuY2VzLCBDZWxsdWxhciBhbmQgTW9sZWN1bGFyIFBhdGhvcGh5c2lv
bG9neSBMYWJvcmF0b3J5LCBVbml2ZXJzaXR5IG9mIFBhbGVybW8sIDkwMTI3IFBhbGVybW8sIEl0
YWx5LjwvYXV0aC1hZGRyZXNzPjx0aXRsZXM+PHRpdGxlPkNvbG9uIGNhbmNlciBzdGVtIGNlbGxz
IGRpY3RhdGUgdHVtb3IgZ3Jvd3RoIGFuZCByZXNpc3QgY2VsbCBkZWF0aCBieSBwcm9kdWN0aW9u
IG9mIGludGVybGV1a2luLTQ8L3RpdGxlPjxzZWNvbmRhcnktdGl0bGU+Q2VsbCBTdGVtIENlbGw8
L3NlY29uZGFyeS10aXRsZT48YWx0LXRpdGxlPkNlbGwgc3RlbSBjZWxsPC9hbHQtdGl0bGU+PC90
aXRsZXM+PHBlcmlvZGljYWw+PGZ1bGwtdGl0bGU+Q2VsbCBTdGVtIENlbGw8L2Z1bGwtdGl0bGU+
PC9wZXJpb2RpY2FsPjxhbHQtcGVyaW9kaWNhbD48ZnVsbC10aXRsZT5DZWxsIFN0ZW0gQ2VsbDwv
ZnVsbC10aXRsZT48L2FsdC1wZXJpb2RpY2FsPjxwYWdlcz4zODktNDAyPC9wYWdlcz48dm9sdW1l
PjE8L3ZvbHVtZT48bnVtYmVyPjQ8L251bWJlcj48ZWRpdGlvbj4yMDA4LzAzLzI5PC9lZGl0aW9u
PjxrZXl3b3Jkcz48a2V5d29yZD5BZ2VkPC9rZXl3b3JkPjxrZXl3b3JkPkFuaW1hbHM8L2tleXdv
cmQ+PGtleXdvcmQ+QW50aWdlbnMsIENEL21ldGFib2xpc208L2tleXdvcmQ+PGtleXdvcmQ+QW50
aW5lb3BsYXN0aWMgQWdlbnRzL3BoYXJtYWNvbG9neTwva2V5d29yZD48a2V5d29yZD5DZWxsIERl
YXRoL2RydWcgZWZmZWN0czwva2V5d29yZD48a2V5d29yZD5DZWxsIExpbmUsIFR1bW9yPC9rZXl3
b3JkPjxrZXl3b3JkPkNvbG9uaWMgTmVvcGxhc21zLypwYXRob2xvZ3k8L2tleXdvcmQ+PGtleXdv
cmQ+RmVtYWxlPC9rZXl3b3JkPjxrZXl3b3JkPkZsdW9yb3VyYWNpbC9waGFybWFjb2xvZ3k8L2tl
eXdvcmQ+PGtleXdvcmQ+R2x5Y29wcm90ZWlucy9tZXRhYm9saXNtPC9rZXl3b3JkPjxrZXl3b3Jk
Pkh1bWFuczwva2V5d29yZD48a2V5d29yZD5JbnRlcmxldWtpbi00LypiaW9zeW50aGVzaXM8L2tl
eXdvcmQ+PGtleXdvcmQ+TWFsZTwva2V5d29yZD48a2V5d29yZD5NaWNlPC9rZXl3b3JkPjxrZXl3
b3JkPk1pY2UsIE51ZGU8L2tleXdvcmQ+PGtleXdvcmQ+TWlkZGxlIEFnZWQ8L2tleXdvcmQ+PGtl
eXdvcmQ+TmVvcGxhc3RpYyBTdGVtIENlbGxzL2RydWcgZWZmZWN0cy8qcGF0aG9sb2d5PC9rZXl3
b3JkPjxrZXl3b3JkPk5ldXRyYWxpemF0aW9uIFRlc3RzPC9rZXl3b3JkPjxrZXl3b3JkPk9yZ2Fu
b3BsYXRpbnVtIENvbXBvdW5kcy9waGFybWFjb2xvZ3k8L2tleXdvcmQ+PGtleXdvcmQ+UGVwdGlk
ZXMvbWV0YWJvbGlzbTwva2V5d29yZD48a2V5d29yZD5SZWNlcHRvcnMsIEludGVybGV1a2luLTQv
bWV0YWJvbGlzbTwva2V5d29yZD48a2V5d29yZD5TcGhlcm9pZHMsIENlbGx1bGFyL2RydWcgZWZm
ZWN0cy9tZXRhYm9saXNtL3BhdGhvbG9neTwva2V5d29yZD48a2V5d29yZD5YZW5vZ3JhZnQgTW9k
ZWwgQW50aXR1bW9yIEFzc2F5czwva2V5d29yZD48L2tleXdvcmRzPjxkYXRlcz48eWVhcj4yMDA3
PC95ZWFyPjxwdWItZGF0ZXM+PGRhdGU+T2N0IDExPC9kYXRlPjwvcHViLWRhdGVzPjwvZGF0ZXM+
PGlzYm4+MTg3NS05Nzc3IChFbGVjdHJvbmljKSYjeEQ7MTg3NS05Nzc3IChMaW5raW5nKTwvaXNi
bj48YWNjZXNzaW9uLW51bT4xODM3MTM3NzwvYWNjZXNzaW9uLW51bT48d29yay10eXBlPlJlc2Vh
cmNoIFN1cHBvcnQsIE5vbi1VLlMuIEdvdiZhcG9zO3Q8L3dvcmstdHlwZT48dXJscz48cmVsYXRl
ZC11cmxzPjx1cmw+aHR0cDovL3d3dy5uY2JpLm5sbS5uaWguZ292L3B1Ym1lZC8xODM3MTM3Nzwv
dXJsPjwvcmVsYXRlZC11cmxzPjwvdXJscz48ZWxlY3Ryb25pYy1yZXNvdXJjZS1udW0+MTAuMTAx
Ni9qLnN0ZW0uMjAwNy4wOC4wMDE8L2VsZWN0cm9uaWMtcmVzb3VyY2UtbnVtPjxsYW5ndWFnZT5l
bmc8L2xhbmd1YWdlPjwvcmVjb3JkPjwvQ2l0ZT48L0VuZE5vdGU+AG==
</w:fldData>
        </w:fldChar>
      </w:r>
      <w:r w:rsidR="009479F1">
        <w:rPr>
          <w:szCs w:val="22"/>
        </w:rPr>
        <w:instrText xml:space="preserve"> ADDIN EN.CITE </w:instrText>
      </w:r>
      <w:r w:rsidR="009479F1">
        <w:rPr>
          <w:szCs w:val="22"/>
        </w:rPr>
        <w:fldChar w:fldCharType="begin">
          <w:fldData xml:space="preserve">PEVuZE5vdGU+PENpdGU+PEF1dGhvcj5SaWNjaS1WaXRpYW5pPC9BdXRob3I+PFllYXI+MjAwNzwv
WWVhcj48UmVjTnVtPjE5ODA8L1JlY051bT48RGlzcGxheVRleHQ+PHN0eWxlIGZhY2U9InN1cGVy
c2NyaXB0Ij4yMCwyMTwvc3R5bGU+PC9EaXNwbGF5VGV4dD48cmVjb3JkPjxyZWMtbnVtYmVyPjE5
ODA8L3JlYy1udW1iZXI+PGZvcmVpZ24ta2V5cz48a2V5IGFwcD0iRU4iIGRiLWlkPSJ2cGV2OXpm
dGlhZnpyNWV3dmY0NWVycnQyd2Q1ZXN0dGVzcDkiIHRpbWVzdGFtcD0iMCI+MTk4MDwva2V5Pjwv
Zm9yZWlnbi1rZXlzPjxyZWYtdHlwZSBuYW1lPSJKb3VybmFsIEFydGljbGUiPjE3PC9yZWYtdHlw
ZT48Y29udHJpYnV0b3JzPjxhdXRob3JzPjxhdXRob3I+UmljY2ktVml0aWFuaSwgTC48L2F1dGhv
cj48YXV0aG9yPkxvbWJhcmRpLCBELiBHLjwvYXV0aG9yPjxhdXRob3I+UGlsb3p6aSwgRS48L2F1
dGhvcj48YXV0aG9yPkJpZmZvbmksIE0uPC9hdXRob3I+PGF1dGhvcj5Ub2Rhcm8sIE0uPC9hdXRo
b3I+PGF1dGhvcj5QZXNjaGxlLCBDLjwvYXV0aG9yPjxhdXRob3I+RGUgTWFyaWEsIFIuPC9hdXRo
b3I+PC9hdXRob3JzPjwvY29udHJpYnV0b3JzPjxhdXRoLWFkZHJlc3M+RGVwYXJ0bWVudCBvZiBI
ZW1hdG9sb2d5IGFuZCBPbmNvbG9neSwgSXN0aXR1dG8gU3VwZXJpb3JlIGRpIFNhbml0YSwgVmlh
bGUgUmVnaW5hIEVsZW5hIDI5OSwgUm9tZSAwMDE2MSwgSXRhbHkuPC9hdXRoLWFkZHJlc3M+PHRp
dGxlcz48dGl0bGU+SWRlbnRpZmljYXRpb24gYW5kIGV4cGFuc2lvbiBvZiBodW1hbiBjb2xvbi1j
YW5jZXItaW5pdGlhdGluZyBjZWxsczwvdGl0bGU+PHNlY29uZGFyeS10aXRsZT5OYXR1cmU8L3Nl
Y29uZGFyeS10aXRsZT48L3RpdGxlcz48cGVyaW9kaWNhbD48ZnVsbC10aXRsZT5OYXR1cmU8L2Z1
bGwtdGl0bGU+PC9wZXJpb2RpY2FsPjxwYWdlcz4xMTEtNTwvcGFnZXM+PHZvbHVtZT40NDU8L3Zv
bHVtZT48bnVtYmVyPjcxMjM8L251bWJlcj48a2V5d29yZHM+PGtleXdvcmQ+QW5pbWFsczwva2V5
d29yZD48a2V5d29yZD5BbnRpZ2VucywgQ0QvKm1ldGFib2xpc208L2tleXdvcmQ+PGtleXdvcmQ+
Q2VsbCBEaWZmZXJlbnRpYXRpb248L2tleXdvcmQ+PGtleXdvcmQ+Q2VsbCBMaW5lLCBUdW1vcjwv
a2V5d29yZD48a2V5d29yZD5DZWxsIFByb2xpZmVyYXRpb248L2tleXdvcmQ+PGtleXdvcmQ+Q29s
b25pYyBOZW9wbGFzbXMvKm1ldGFib2xpc20vKnBhdGhvbG9neTwva2V5d29yZD48a2V5d29yZD5H
bHljb3Byb3RlaW5zLyptZXRhYm9saXNtPC9rZXl3b3JkPjxrZXl3b3JkPkh1bWFuczwva2V5d29y
ZD48a2V5d29yZD5NaWNlPC9rZXl3b3JkPjxrZXl3b3JkPk1pY2UsIFNDSUQ8L2tleXdvcmQ+PGtl
eXdvcmQ+TmVvcGxhc20gVHJhbnNwbGFudGF0aW9uPC9rZXl3b3JkPjxrZXl3b3JkPk5lb3BsYXN0
aWMgU3RlbSBDZWxscy8qbWV0YWJvbGlzbS8qcGF0aG9sb2d5PC9rZXl3b3JkPjxrZXl3b3JkPlBl
cHRpZGVzLyptZXRhYm9saXNtPC9rZXl3b3JkPjxrZXl3b3JkPlBoZW5vdHlwZTwva2V5d29yZD48
a2V5d29yZD5UcmFuc3BsYW50YXRpb24sIEhldGVyb2xvZ291czwva2V5d29yZD48L2tleXdvcmRz
PjxkYXRlcz48eWVhcj4yMDA3PC95ZWFyPjxwdWItZGF0ZXM+PGRhdGU+SmFuIDQ8L2RhdGU+PC9w
dWItZGF0ZXM+PC9kYXRlcz48aXNibj4xNDc2LTQ2ODcgKEVsZWN0cm9uaWMpJiN4RDswMDI4LTA4
MzYgKExpbmtpbmcpPC9pc2JuPjxhY2Nlc3Npb24tbnVtPjE3MTIyNzcxPC9hY2Nlc3Npb24tbnVt
Pjx1cmxzPjxyZWxhdGVkLXVybHM+PHVybD5odHRwOi8vd3d3Lm5jYmkubmxtLm5paC5nb3YvcHVi
bWVkLzE3MTIyNzcxPC91cmw+PC9yZWxhdGVkLXVybHM+PHBkZi11cmxzPjx1cmw+ZmlsZTovLy9G
Oi9NeUZpbGVzL0xJTEkvUkVGRVJFL1N0ZW1jZWxsL0lkZW50aWZpY2F0aW9uJTIwYW5kJTIwZXhw
YW5zaW9uJTIwb2YlMjBodW1hbi5wZGY8L3VybD48L3BkZi11cmxzPjwvdXJscz48ZWxlY3Ryb25p
Yy1yZXNvdXJjZS1udW0+MTAuMTAzOC9uYXR1cmUwNTM4NDwvZWxlY3Ryb25pYy1yZXNvdXJjZS1u
dW0+PC9yZWNvcmQ+PC9DaXRlPjxDaXRlPjxBdXRob3I+VG9kYXJvPC9BdXRob3I+PFllYXI+MjAw
NzwvWWVhcj48UmVjTnVtPjIzNzk8L1JlY051bT48cmVjb3JkPjxyZWMtbnVtYmVyPjIzNzk8L3Jl
Yy1udW1iZXI+PGZvcmVpZ24ta2V5cz48a2V5IGFwcD0iRU4iIGRiLWlkPSJ2cGV2OXpmdGlhZnpy
NWV3dmY0NWVycnQyd2Q1ZXN0dGVzcDkiIHRpbWVzdGFtcD0iMCI+MjM3OTwva2V5PjwvZm9yZWln
bi1rZXlzPjxyZWYtdHlwZSBuYW1lPSJKb3VybmFsIEFydGljbGUiPjE3PC9yZWYtdHlwZT48Y29u
dHJpYnV0b3JzPjxhdXRob3JzPjxhdXRob3I+VG9kYXJvLCBNLjwvYXV0aG9yPjxhdXRob3I+QWxl
YSwgTS4gUC48L2F1dGhvcj48YXV0aG9yPkRpIFN0ZWZhbm8sIEEuIEIuPC9hdXRob3I+PGF1dGhv
cj5DYW1tYXJlcmksIFAuPC9hdXRob3I+PGF1dGhvcj5WZXJtZXVsZW4sIEwuPC9hdXRob3I+PGF1
dGhvcj5Jb3Zpbm8sIEYuPC9hdXRob3I+PGF1dGhvcj5Ucmlwb2RvLCBDLjwvYXV0aG9yPjxhdXRo
b3I+UnVzc28sIEEuPC9hdXRob3I+PGF1dGhvcj5HdWxvdHRhLCBHLjwvYXV0aG9yPjxhdXRob3I+
TWVkZW1hLCBKLiBQLjwvYXV0aG9yPjxhdXRob3I+U3Rhc3NpLCBHLjwvYXV0aG9yPjwvYXV0aG9y
cz48L2NvbnRyaWJ1dG9ycz48YXV0aC1hZGRyZXNzPkRlcGFydG1lbnQgb2YgU3VyZ2ljYWwgYW5k
IE9uY29sb2dpY2FsIFNjaWVuY2VzLCBDZWxsdWxhciBhbmQgTW9sZWN1bGFyIFBhdGhvcGh5c2lv
bG9neSBMYWJvcmF0b3J5LCBVbml2ZXJzaXR5IG9mIFBhbGVybW8sIDkwMTI3IFBhbGVybW8sIEl0
YWx5LjwvYXV0aC1hZGRyZXNzPjx0aXRsZXM+PHRpdGxlPkNvbG9uIGNhbmNlciBzdGVtIGNlbGxz
IGRpY3RhdGUgdHVtb3IgZ3Jvd3RoIGFuZCByZXNpc3QgY2VsbCBkZWF0aCBieSBwcm9kdWN0aW9u
IG9mIGludGVybGV1a2luLTQ8L3RpdGxlPjxzZWNvbmRhcnktdGl0bGU+Q2VsbCBTdGVtIENlbGw8
L3NlY29uZGFyeS10aXRsZT48YWx0LXRpdGxlPkNlbGwgc3RlbSBjZWxsPC9hbHQtdGl0bGU+PC90
aXRsZXM+PHBlcmlvZGljYWw+PGZ1bGwtdGl0bGU+Q2VsbCBTdGVtIENlbGw8L2Z1bGwtdGl0bGU+
PC9wZXJpb2RpY2FsPjxhbHQtcGVyaW9kaWNhbD48ZnVsbC10aXRsZT5DZWxsIFN0ZW0gQ2VsbDwv
ZnVsbC10aXRsZT48L2FsdC1wZXJpb2RpY2FsPjxwYWdlcz4zODktNDAyPC9wYWdlcz48dm9sdW1l
PjE8L3ZvbHVtZT48bnVtYmVyPjQ8L251bWJlcj48ZWRpdGlvbj4yMDA4LzAzLzI5PC9lZGl0aW9u
PjxrZXl3b3Jkcz48a2V5d29yZD5BZ2VkPC9rZXl3b3JkPjxrZXl3b3JkPkFuaW1hbHM8L2tleXdv
cmQ+PGtleXdvcmQ+QW50aWdlbnMsIENEL21ldGFib2xpc208L2tleXdvcmQ+PGtleXdvcmQ+QW50
aW5lb3BsYXN0aWMgQWdlbnRzL3BoYXJtYWNvbG9neTwva2V5d29yZD48a2V5d29yZD5DZWxsIERl
YXRoL2RydWcgZWZmZWN0czwva2V5d29yZD48a2V5d29yZD5DZWxsIExpbmUsIFR1bW9yPC9rZXl3
b3JkPjxrZXl3b3JkPkNvbG9uaWMgTmVvcGxhc21zLypwYXRob2xvZ3k8L2tleXdvcmQ+PGtleXdv
cmQ+RmVtYWxlPC9rZXl3b3JkPjxrZXl3b3JkPkZsdW9yb3VyYWNpbC9waGFybWFjb2xvZ3k8L2tl
eXdvcmQ+PGtleXdvcmQ+R2x5Y29wcm90ZWlucy9tZXRhYm9saXNtPC9rZXl3b3JkPjxrZXl3b3Jk
Pkh1bWFuczwva2V5d29yZD48a2V5d29yZD5JbnRlcmxldWtpbi00LypiaW9zeW50aGVzaXM8L2tl
eXdvcmQ+PGtleXdvcmQ+TWFsZTwva2V5d29yZD48a2V5d29yZD5NaWNlPC9rZXl3b3JkPjxrZXl3
b3JkPk1pY2UsIE51ZGU8L2tleXdvcmQ+PGtleXdvcmQ+TWlkZGxlIEFnZWQ8L2tleXdvcmQ+PGtl
eXdvcmQ+TmVvcGxhc3RpYyBTdGVtIENlbGxzL2RydWcgZWZmZWN0cy8qcGF0aG9sb2d5PC9rZXl3
b3JkPjxrZXl3b3JkPk5ldXRyYWxpemF0aW9uIFRlc3RzPC9rZXl3b3JkPjxrZXl3b3JkPk9yZ2Fu
b3BsYXRpbnVtIENvbXBvdW5kcy9waGFybWFjb2xvZ3k8L2tleXdvcmQ+PGtleXdvcmQ+UGVwdGlk
ZXMvbWV0YWJvbGlzbTwva2V5d29yZD48a2V5d29yZD5SZWNlcHRvcnMsIEludGVybGV1a2luLTQv
bWV0YWJvbGlzbTwva2V5d29yZD48a2V5d29yZD5TcGhlcm9pZHMsIENlbGx1bGFyL2RydWcgZWZm
ZWN0cy9tZXRhYm9saXNtL3BhdGhvbG9neTwva2V5d29yZD48a2V5d29yZD5YZW5vZ3JhZnQgTW9k
ZWwgQW50aXR1bW9yIEFzc2F5czwva2V5d29yZD48L2tleXdvcmRzPjxkYXRlcz48eWVhcj4yMDA3
PC95ZWFyPjxwdWItZGF0ZXM+PGRhdGU+T2N0IDExPC9kYXRlPjwvcHViLWRhdGVzPjwvZGF0ZXM+
PGlzYm4+MTg3NS05Nzc3IChFbGVjdHJvbmljKSYjeEQ7MTg3NS05Nzc3IChMaW5raW5nKTwvaXNi
bj48YWNjZXNzaW9uLW51bT4xODM3MTM3NzwvYWNjZXNzaW9uLW51bT48d29yay10eXBlPlJlc2Vh
cmNoIFN1cHBvcnQsIE5vbi1VLlMuIEdvdiZhcG9zO3Q8L3dvcmstdHlwZT48dXJscz48cmVsYXRl
ZC11cmxzPjx1cmw+aHR0cDovL3d3dy5uY2JpLm5sbS5uaWguZ292L3B1Ym1lZC8xODM3MTM3Nzwv
dXJsPjwvcmVsYXRlZC11cmxzPjwvdXJscz48ZWxlY3Ryb25pYy1yZXNvdXJjZS1udW0+MTAuMTAx
Ni9qLnN0ZW0uMjAwNy4wOC4wMDE8L2VsZWN0cm9uaWMtcmVzb3VyY2UtbnVtPjxsYW5ndWFnZT5l
bmc8L2xhbmd1YWdlPjwvcmVjb3JkPjwvQ2l0ZT48L0VuZE5vdGU+AG==
</w:fldData>
        </w:fldChar>
      </w:r>
      <w:r w:rsidR="009479F1">
        <w:rPr>
          <w:szCs w:val="22"/>
        </w:rPr>
        <w:instrText xml:space="preserve"> ADDIN EN.CITE.DATA </w:instrText>
      </w:r>
      <w:r w:rsidR="009479F1">
        <w:rPr>
          <w:szCs w:val="22"/>
        </w:rPr>
      </w:r>
      <w:r w:rsidR="009479F1">
        <w:rPr>
          <w:szCs w:val="22"/>
        </w:rPr>
        <w:fldChar w:fldCharType="end"/>
      </w:r>
      <w:r w:rsidR="00E14BD8" w:rsidRPr="00AD1B71">
        <w:rPr>
          <w:szCs w:val="22"/>
        </w:rPr>
      </w:r>
      <w:r w:rsidR="00E14BD8" w:rsidRPr="00AD1B71">
        <w:rPr>
          <w:szCs w:val="22"/>
        </w:rPr>
        <w:fldChar w:fldCharType="separate"/>
      </w:r>
      <w:r w:rsidR="009479F1" w:rsidRPr="009479F1">
        <w:rPr>
          <w:noProof/>
          <w:szCs w:val="22"/>
          <w:vertAlign w:val="superscript"/>
        </w:rPr>
        <w:t>20,21</w:t>
      </w:r>
      <w:r w:rsidR="00E14BD8" w:rsidRPr="00AD1B71">
        <w:rPr>
          <w:szCs w:val="22"/>
        </w:rPr>
        <w:fldChar w:fldCharType="end"/>
      </w:r>
      <w:r w:rsidR="00A70A95" w:rsidRPr="00AD1B71">
        <w:rPr>
          <w:szCs w:val="22"/>
        </w:rPr>
        <w:t xml:space="preserve">. </w:t>
      </w:r>
      <w:bookmarkStart w:id="25" w:name="_Hlk532461395"/>
      <w:r w:rsidR="004D0A42">
        <w:rPr>
          <w:szCs w:val="22"/>
        </w:rPr>
        <w:t>One</w:t>
      </w:r>
      <w:r w:rsidR="003A7329">
        <w:rPr>
          <w:szCs w:val="22"/>
        </w:rPr>
        <w:t xml:space="preserve"> </w:t>
      </w:r>
      <w:r w:rsidR="000B649D">
        <w:rPr>
          <w:szCs w:val="22"/>
        </w:rPr>
        <w:t xml:space="preserve">laboratory </w:t>
      </w:r>
      <w:r w:rsidR="00984646" w:rsidRPr="00AD1B71">
        <w:rPr>
          <w:szCs w:val="22"/>
        </w:rPr>
        <w:t xml:space="preserve">previously </w:t>
      </w:r>
      <w:r w:rsidR="00D445C3">
        <w:rPr>
          <w:szCs w:val="22"/>
        </w:rPr>
        <w:t>reported a bladder cancer murine model by using</w:t>
      </w:r>
      <w:r w:rsidR="00D445C3" w:rsidRPr="00AD1B71">
        <w:rPr>
          <w:szCs w:val="22"/>
        </w:rPr>
        <w:t xml:space="preserve"> </w:t>
      </w:r>
      <w:r w:rsidR="00984646" w:rsidRPr="00AD1B71">
        <w:rPr>
          <w:szCs w:val="22"/>
        </w:rPr>
        <w:t>hydrochloric acid treatments to successfully promote tumor uptake</w:t>
      </w:r>
      <w:r w:rsidR="00E14BD8" w:rsidRPr="00AD1B71">
        <w:rPr>
          <w:szCs w:val="22"/>
        </w:rPr>
        <w:fldChar w:fldCharType="begin"/>
      </w:r>
      <w:r w:rsidR="009479F1">
        <w:rPr>
          <w:szCs w:val="22"/>
        </w:rPr>
        <w:instrText xml:space="preserve"> ADDIN EN.CITE &lt;EndNote&gt;&lt;Cite&gt;&lt;Author&gt;Lee&lt;/Author&gt;&lt;Year&gt;2012&lt;/Year&gt;&lt;RecNum&gt;6469&lt;/RecNum&gt;&lt;DisplayText&gt;&lt;style face="superscript"&gt;22&lt;/style&gt;&lt;/DisplayText&gt;&lt;record&gt;&lt;rec-number&gt;6469&lt;/rec-number&gt;&lt;foreign-keys&gt;&lt;key app="EN" db-id="vpev9zftiafzr5ewvf45errt2wd5esttesp9" timestamp="1466542260"&gt;6469&lt;/key&gt;&lt;/foreign-keys&gt;&lt;ref-type name="Journal Article"&gt;17&lt;/ref-type&gt;&lt;contributors&gt;&lt;authors&gt;&lt;author&gt;Lee, J. S.&lt;/author&gt;&lt;author&gt;Bae, M. H.&lt;/author&gt;&lt;author&gt;Choi, S. H.&lt;/author&gt;&lt;author&gt;Lee, S. H.&lt;/author&gt;&lt;author&gt;Cho, Y. S.&lt;/author&gt;&lt;author&gt;Park, H. J.&lt;/author&gt;&lt;author&gt;Kwon, C. H.&lt;/author&gt;&lt;author&gt;Joo, K. J.&lt;/author&gt;&lt;/authors&gt;&lt;/contributors&gt;&lt;auth-address&gt;Department of Urology, Kangbuk Samsung Hospital, Sungkyunkwan University School of Medicine, Seoul, Korea.&lt;/auth-address&gt;&lt;titles&gt;&lt;title&gt;Tumor establishment features of orthotopic murine bladder cancer models&lt;/title&gt;&lt;secondary-title&gt;Korean J Urol&lt;/secondary-title&gt;&lt;/titles&gt;&lt;periodical&gt;&lt;full-title&gt;Korean J Urol&lt;/full-title&gt;&lt;/periodical&gt;&lt;pages&gt;396-400&lt;/pages&gt;&lt;volume&gt;53&lt;/volume&gt;&lt;number&gt;6&lt;/number&gt;&lt;keywords&gt;&lt;keyword&gt;Animal models&lt;/keyword&gt;&lt;keyword&gt;Intravesical administration&lt;/keyword&gt;&lt;keyword&gt;Urinary bladder neoplasms&lt;/keyword&gt;&lt;/keywords&gt;&lt;dates&gt;&lt;year&gt;2012&lt;/year&gt;&lt;pub-dates&gt;&lt;date&gt;Jun&lt;/date&gt;&lt;/pub-dates&gt;&lt;/dates&gt;&lt;isbn&gt;2005-6745 (Electronic)&amp;#xD;2005-6737 (Linking)&lt;/isbn&gt;&lt;accession-num&gt;22741047&lt;/accession-num&gt;&lt;urls&gt;&lt;related-urls&gt;&lt;url&gt;http://www.ncbi.nlm.nih.gov/pubmed/22741047&lt;/url&gt;&lt;/related-urls&gt;&lt;/urls&gt;&lt;custom2&gt;PMC3382688&lt;/custom2&gt;&lt;electronic-resource-num&gt;10.4111/kju.2012.53.6.396&lt;/electronic-resource-num&gt;&lt;/record&gt;&lt;/Cite&gt;&lt;/EndNote&gt;</w:instrText>
      </w:r>
      <w:r w:rsidR="00E14BD8" w:rsidRPr="00AD1B71">
        <w:rPr>
          <w:szCs w:val="22"/>
        </w:rPr>
        <w:fldChar w:fldCharType="separate"/>
      </w:r>
      <w:r w:rsidR="009479F1" w:rsidRPr="009479F1">
        <w:rPr>
          <w:noProof/>
          <w:szCs w:val="22"/>
          <w:vertAlign w:val="superscript"/>
        </w:rPr>
        <w:t>22</w:t>
      </w:r>
      <w:r w:rsidR="00E14BD8" w:rsidRPr="00AD1B71">
        <w:rPr>
          <w:szCs w:val="22"/>
        </w:rPr>
        <w:fldChar w:fldCharType="end"/>
      </w:r>
      <w:r w:rsidR="00984646" w:rsidRPr="00AD1B71">
        <w:rPr>
          <w:szCs w:val="22"/>
        </w:rPr>
        <w:t>.</w:t>
      </w:r>
      <w:r w:rsidR="00984646" w:rsidRPr="00AD1B71">
        <w:rPr>
          <w:color w:val="000000" w:themeColor="text1"/>
          <w:szCs w:val="22"/>
        </w:rPr>
        <w:t xml:space="preserve"> </w:t>
      </w:r>
      <w:r w:rsidR="00A70A95" w:rsidRPr="00AD1B71">
        <w:rPr>
          <w:szCs w:val="22"/>
        </w:rPr>
        <w:t xml:space="preserve">While these methods produce reliable local growth and may demonstrate </w:t>
      </w:r>
      <w:r w:rsidR="004D0A42">
        <w:rPr>
          <w:szCs w:val="22"/>
        </w:rPr>
        <w:t xml:space="preserve">some </w:t>
      </w:r>
      <w:r w:rsidR="00A70A95" w:rsidRPr="00AD1B71">
        <w:rPr>
          <w:szCs w:val="22"/>
        </w:rPr>
        <w:t>metastatic activit</w:t>
      </w:r>
      <w:r w:rsidR="004D0A42">
        <w:rPr>
          <w:szCs w:val="22"/>
        </w:rPr>
        <w:t>ies</w:t>
      </w:r>
      <w:r w:rsidR="00A70A95" w:rsidRPr="00AD1B71">
        <w:rPr>
          <w:szCs w:val="22"/>
        </w:rPr>
        <w:t xml:space="preserve">, they do not specifically resemble the natural course of </w:t>
      </w:r>
      <w:r w:rsidR="000B649D">
        <w:rPr>
          <w:szCs w:val="22"/>
        </w:rPr>
        <w:t xml:space="preserve">cancer </w:t>
      </w:r>
      <w:r w:rsidR="00D445C3">
        <w:rPr>
          <w:szCs w:val="22"/>
        </w:rPr>
        <w:t>developed</w:t>
      </w:r>
      <w:r w:rsidR="00D445C3" w:rsidRPr="00AD1B71">
        <w:rPr>
          <w:szCs w:val="22"/>
        </w:rPr>
        <w:t xml:space="preserve"> </w:t>
      </w:r>
      <w:r w:rsidR="00A70A95" w:rsidRPr="00AD1B71">
        <w:rPr>
          <w:szCs w:val="22"/>
        </w:rPr>
        <w:t>in humans</w:t>
      </w:r>
      <w:r w:rsidR="000B649D">
        <w:rPr>
          <w:szCs w:val="22"/>
        </w:rPr>
        <w:t xml:space="preserve"> and do not utilize the metastatic mechanism </w:t>
      </w:r>
      <w:r w:rsidR="004D0A42">
        <w:rPr>
          <w:szCs w:val="22"/>
        </w:rPr>
        <w:t>seen in patients</w:t>
      </w:r>
      <w:r w:rsidR="00E14BD8" w:rsidRPr="00AD1B71">
        <w:rPr>
          <w:szCs w:val="22"/>
        </w:rPr>
        <w:fldChar w:fldCharType="begin">
          <w:fldData xml:space="preserve">PEVuZE5vdGU+PENpdGU+PEF1dGhvcj5IYWRhc2NoaWs8L0F1dGhvcj48WWVhcj4yMDA3PC9ZZWFy
PjxSZWNOdW0+NDg4NDwvUmVjTnVtPjxEaXNwbGF5VGV4dD48c3R5bGUgZmFjZT0ic3VwZXJzY3Jp
cHQiPjE4LDIzPC9zdHlsZT48L0Rpc3BsYXlUZXh0PjxyZWNvcmQ+PHJlYy1udW1iZXI+NDg4NDwv
cmVjLW51bWJlcj48Zm9yZWlnbi1rZXlzPjxrZXkgYXBwPSJFTiIgZGItaWQ9InZwZXY5emZ0aWFm
enI1ZXd2ZjQ1ZXJydDJ3ZDVlc3R0ZXNwOSIgdGltZXN0YW1wPSIwIj40ODg0PC9rZXk+PC9mb3Jl
aWduLWtleXM+PHJlZi10eXBlIG5hbWU9IkpvdXJuYWwgQXJ0aWNsZSI+MTc8L3JlZi10eXBlPjxj
b250cmlidXRvcnM+PGF1dGhvcnM+PGF1dGhvcj5IYWRhc2NoaWssIEIuIEEuPC9hdXRob3I+PGF1
dGhvcj5CbGFjaywgUC4gQy48L2F1dGhvcj48YXV0aG9yPlNlYSwgSi4gQy48L2F1dGhvcj48YXV0
aG9yPk1ldHdhbGxpLCBBLiBSLjwvYXV0aG9yPjxhdXRob3I+RmF6bGksIEwuPC9hdXRob3I+PGF1
dGhvcj5EaW5uZXksIEMuIFAuPC9hdXRob3I+PGF1dGhvcj5HbGVhdmUsIE0uIEUuPC9hdXRob3I+
PGF1dGhvcj5TbywgQS4gSS48L2F1dGhvcj48L2F1dGhvcnM+PC9jb250cmlidXRvcnM+PGF1dGgt
YWRkcmVzcz5UaGUgUHJvc3RhdGUgQ2VudHJlIGF0IFZhbmNvdXZlciBHZW5lcmFsIEhvc3BpdGFs
IGFuZCBEZXBhcnRtZW50IG9mIFVyb2xvZ2ljIFNlcnZpY2VzLCBVbml2ZXJzaXR5IG9mIEJyaXRp
c2ggQ29sdW1iaWEsIFZhbmNvdXZlciwgQkMsIENhbmFkYS48L2F1dGgtYWRkcmVzcz48dGl0bGVz
Pjx0aXRsZT5BIHZhbGlkYXRlZCBtb3VzZSBtb2RlbCBmb3Igb3J0aG90b3BpYyBibGFkZGVyIGNh
bmNlciB1c2luZyB0cmFuc3VyZXRocmFsIHR1bW91ciBpbm9jdWxhdGlvbiBhbmQgYmlvbHVtaW5l
c2NlbmNlIGltYWdpbmc8L3RpdGxlPjxzZWNvbmRhcnktdGl0bGU+QkpVIEludDwvc2Vjb25kYXJ5
LXRpdGxlPjwvdGl0bGVzPjxwZXJpb2RpY2FsPjxmdWxsLXRpdGxlPkJKVSBJbnQ8L2Z1bGwtdGl0
bGU+PC9wZXJpb2RpY2FsPjxwYWdlcz4xMzc3LTg0PC9wYWdlcz48dm9sdW1lPjEwMDwvdm9sdW1l
PjxudW1iZXI+NjwvbnVtYmVyPjxlZGl0aW9uPjIwMDcvMDkvMTQ8L2VkaXRpb24+PGtleXdvcmRz
PjxrZXl3b3JkPkFuaW1hbHM8L2tleXdvcmQ+PGtleXdvcmQ+Q2FzZS1Db250cm9sIFN0dWRpZXM8
L2tleXdvcmQ+PGtleXdvcmQ+Q2VsbCBMaW5lLCBUdW1vcjwva2V5d29yZD48a2V5d29yZD4qRGlh
Z25vc3RpYyBJbWFnaW5nPC9rZXl3b3JkPjxrZXl3b3JkPipEaXNlYXNlIE1vZGVscywgQW5pbWFs
PC9rZXl3b3JkPjxrZXl3b3JkPkZlbWFsZTwva2V5d29yZD48a2V5d29yZD5IdW1hbnM8L2tleXdv
cmQ+PGtleXdvcmQ+THVtaW5lc2NlbmNlPC9rZXl3b3JkPjxrZXl3b3JkPk1pY2U8L2tleXdvcmQ+
PGtleXdvcmQ+TWljZSwgTnVkZTwva2V5d29yZD48a2V5d29yZD5OZW9wbGFzbSBUcmFuc3BsYW50
YXRpb24vKm1ldGhvZHM8L2tleXdvcmQ+PGtleXdvcmQ+VXJpbmFyeSBCbGFkZGVyIE5lb3BsYXNt
cy8qcGF0aG9sb2d5PC9rZXl3b3JkPjwva2V5d29yZHM+PGRhdGVzPjx5ZWFyPjIwMDc8L3llYXI+
PHB1Yi1kYXRlcz48ZGF0ZT5EZWM8L2RhdGU+PC9wdWItZGF0ZXM+PC9kYXRlcz48aXNibj4xNDY0
LTQxMFggKEVsZWN0cm9uaWMpJiN4RDsxNDY0LTQwOTYgKExpbmtpbmcpPC9pc2JuPjxhY2Nlc3Np
b24tbnVtPjE3ODUwMzkwPC9hY2Nlc3Npb24tbnVtPjx1cmxzPjxyZWxhdGVkLXVybHM+PHVybD5o
dHRwOi8vd3d3Lm5jYmkubmxtLm5paC5nb3YvcHVibWVkLzE3ODUwMzkwPC91cmw+PC9yZWxhdGVk
LXVybHM+PC91cmxzPjxjdXN0b203PjIwMDc8L2N1c3RvbTc+PGVsZWN0cm9uaWMtcmVzb3VyY2Ut
bnVtPjEwLjExMTEvai4xNDY0LTQxMFguMjAwNy4wNzE2NS54PC9lbGVjdHJvbmljLXJlc291cmNl
LW51bT48bGFuZ3VhZ2U+ZW5nPC9sYW5ndWFnZT48L3JlY29yZD48L0NpdGU+PENpdGU+PEF1dGhv
cj5KYWdlcjwvQXV0aG9yPjxZZWFyPjIwMTM8L1llYXI+PFJlY051bT40ODg1PC9SZWNOdW0+PHJl
Y29yZD48cmVjLW51bWJlcj40ODg1PC9yZWMtbnVtYmVyPjxmb3JlaWduLWtleXM+PGtleSBhcHA9
IkVOIiBkYi1pZD0idnBldjl6ZnRpYWZ6cjVld3ZmNDVlcnJ0MndkNWVzdHRlc3A5IiB0aW1lc3Rh
bXA9IjAiPjQ4ODU8L2tleT48L2ZvcmVpZ24ta2V5cz48cmVmLXR5cGUgbmFtZT0iSm91cm5hbCBB
cnRpY2xlIj4xNzwvcmVmLXR5cGU+PGNvbnRyaWJ1dG9ycz48YXV0aG9ycz48YXV0aG9yPkphZ2Vy
LCBXLjwvYXV0aG9yPjxhdXRob3I+TW9za2FsZXYsIEkuPC9hdXRob3I+PGF1dGhvcj5KYW5zc2Vu
LCBDLjwvYXV0aG9yPjxhdXRob3I+SGF5YXNoaSwgVC48L2F1dGhvcj48YXV0aG9yPkF3cmV5LCBT
LjwvYXV0aG9yPjxhdXRob3I+R3VzdCwgSy4gTS48L2F1dGhvcj48YXV0aG9yPlNvLCBBLiBJLjwv
YXV0aG9yPjxhdXRob3I+WmhhbmcsIEsuPC9hdXRob3I+PGF1dGhvcj5GYXpsaSwgTC48L2F1dGhv
cj48YXV0aG9yPkxpLCBFLjwvYXV0aG9yPjxhdXRob3I+VGh1cm9mZiwgSi4gVy48L2F1dGhvcj48
YXV0aG9yPkxhbmdlLCBELjwvYXV0aG9yPjxhdXRob3I+QmxhY2ssIFAuIEMuPC9hdXRob3I+PC9h
dXRob3JzPjwvY29udHJpYnV0b3JzPjxhdXRoLWFkZHJlc3M+VGhlIFZhbmNvdXZlciBQcm9zdGF0
ZSBDZW50cmUgYW5kIERlcGFydG1lbnQgb2YgVXJvbG9naWMgU2NpZW5jZXMsIFVuaXZlcnNpdHkg
b2YgQnJpdGlzaCBDb2x1bWJpYSwgVmFuY291dmVyLCBCQywgQ2FuYWRhIDsgRGVwYXJ0bWVudCBv
ZiBVcm9sb2d5LCBKb2hhbm5lcyBHdXRlbmJlcmcgVW5pdmVyc2l0eSwgTWFpbnosIEdlcm1hbnku
PC9hdXRoLWFkZHJlc3M+PHRpdGxlcz48dGl0bGU+VWx0cmFzb3VuZC1ndWlkZWQgaW50cmFtdXJh
bCBpbm9jdWxhdGlvbiBvZiBvcnRob3RvcGljIGJsYWRkZXIgY2FuY2VyIHhlbm9ncmFmdHM6IGEg
bm92ZWwgaGlnaC1wcmVjaXNpb24gYXBwcm9hY2g8L3RpdGxlPjxzZWNvbmRhcnktdGl0bGU+UExv
UyBPbmU8L3NlY29uZGFyeS10aXRsZT48L3RpdGxlcz48cGVyaW9kaWNhbD48ZnVsbC10aXRsZT5Q
TG9TIE9uZTwvZnVsbC10aXRsZT48YWJici0xPlBsb1Mgb25lPC9hYmJyLTE+PC9wZXJpb2RpY2Fs
PjxwYWdlcz5lNTk1MzY8L3BhZ2VzPjx2b2x1bWU+ODwvdm9sdW1lPjxudW1iZXI+MzwvbnVtYmVy
PjxlZGl0aW9uPjIwMTMvMDQvMDU8L2VkaXRpb24+PGRhdGVzPjx5ZWFyPjIwMTM8L3llYXI+PC9k
YXRlcz48aXNibj4xOTMyLTYyMDMgKEVsZWN0cm9uaWMpJiN4RDsxOTMyLTYyMDMgKExpbmtpbmcp
PC9pc2JuPjxhY2Nlc3Npb24tbnVtPjIzNTU1Njk5PC9hY2Nlc3Npb24tbnVtPjx1cmxzPjxyZWxh
dGVkLXVybHM+PHVybD5odHRwOi8vd3d3Lm5jYmkubmxtLm5paC5nb3YvZW50cmV6L3F1ZXJ5LmZj
Z2k/Y21kPVJldHJpZXZlJmFtcDtkYj1QdWJNZWQmYW1wO2RvcHQ9Q2l0YXRpb24mYW1wO2xpc3Rf
dWlkcz0yMzU1NTY5OSA8L3VybD48L3JlbGF0ZWQtdXJscz48L3VybHM+PGN1c3RvbTI+MzYwODY5
NTwvY3VzdG9tMj48Y3VzdG9tNz4yMDEzPC9jdXN0b203PjxlbGVjdHJvbmljLXJlc291cmNlLW51
bT4xMC4xMzcxL2pvdXJuYWwucG9uZS4wMDU5NTM2JiN4RDtQT05FLUQtMTMtMDEyOTYgW3BpaV08
L2VsZWN0cm9uaWMtcmVzb3VyY2UtbnVtPjxsYW5ndWFnZT5lbmc8L2xhbmd1YWdlPjwvcmVjb3Jk
PjwvQ2l0ZT48L0VuZE5vdGU+AG==
</w:fldData>
        </w:fldChar>
      </w:r>
      <w:r w:rsidR="009479F1">
        <w:rPr>
          <w:szCs w:val="22"/>
        </w:rPr>
        <w:instrText xml:space="preserve"> ADDIN EN.CITE </w:instrText>
      </w:r>
      <w:r w:rsidR="009479F1">
        <w:rPr>
          <w:szCs w:val="22"/>
        </w:rPr>
        <w:fldChar w:fldCharType="begin">
          <w:fldData xml:space="preserve">PEVuZE5vdGU+PENpdGU+PEF1dGhvcj5IYWRhc2NoaWs8L0F1dGhvcj48WWVhcj4yMDA3PC9ZZWFy
PjxSZWNOdW0+NDg4NDwvUmVjTnVtPjxEaXNwbGF5VGV4dD48c3R5bGUgZmFjZT0ic3VwZXJzY3Jp
cHQiPjE4LDIzPC9zdHlsZT48L0Rpc3BsYXlUZXh0PjxyZWNvcmQ+PHJlYy1udW1iZXI+NDg4NDwv
cmVjLW51bWJlcj48Zm9yZWlnbi1rZXlzPjxrZXkgYXBwPSJFTiIgZGItaWQ9InZwZXY5emZ0aWFm
enI1ZXd2ZjQ1ZXJydDJ3ZDVlc3R0ZXNwOSIgdGltZXN0YW1wPSIwIj40ODg0PC9rZXk+PC9mb3Jl
aWduLWtleXM+PHJlZi10eXBlIG5hbWU9IkpvdXJuYWwgQXJ0aWNsZSI+MTc8L3JlZi10eXBlPjxj
b250cmlidXRvcnM+PGF1dGhvcnM+PGF1dGhvcj5IYWRhc2NoaWssIEIuIEEuPC9hdXRob3I+PGF1
dGhvcj5CbGFjaywgUC4gQy48L2F1dGhvcj48YXV0aG9yPlNlYSwgSi4gQy48L2F1dGhvcj48YXV0
aG9yPk1ldHdhbGxpLCBBLiBSLjwvYXV0aG9yPjxhdXRob3I+RmF6bGksIEwuPC9hdXRob3I+PGF1
dGhvcj5EaW5uZXksIEMuIFAuPC9hdXRob3I+PGF1dGhvcj5HbGVhdmUsIE0uIEUuPC9hdXRob3I+
PGF1dGhvcj5TbywgQS4gSS48L2F1dGhvcj48L2F1dGhvcnM+PC9jb250cmlidXRvcnM+PGF1dGgt
YWRkcmVzcz5UaGUgUHJvc3RhdGUgQ2VudHJlIGF0IFZhbmNvdXZlciBHZW5lcmFsIEhvc3BpdGFs
IGFuZCBEZXBhcnRtZW50IG9mIFVyb2xvZ2ljIFNlcnZpY2VzLCBVbml2ZXJzaXR5IG9mIEJyaXRp
c2ggQ29sdW1iaWEsIFZhbmNvdXZlciwgQkMsIENhbmFkYS48L2F1dGgtYWRkcmVzcz48dGl0bGVz
Pjx0aXRsZT5BIHZhbGlkYXRlZCBtb3VzZSBtb2RlbCBmb3Igb3J0aG90b3BpYyBibGFkZGVyIGNh
bmNlciB1c2luZyB0cmFuc3VyZXRocmFsIHR1bW91ciBpbm9jdWxhdGlvbiBhbmQgYmlvbHVtaW5l
c2NlbmNlIGltYWdpbmc8L3RpdGxlPjxzZWNvbmRhcnktdGl0bGU+QkpVIEludDwvc2Vjb25kYXJ5
LXRpdGxlPjwvdGl0bGVzPjxwZXJpb2RpY2FsPjxmdWxsLXRpdGxlPkJKVSBJbnQ8L2Z1bGwtdGl0
bGU+PC9wZXJpb2RpY2FsPjxwYWdlcz4xMzc3LTg0PC9wYWdlcz48dm9sdW1lPjEwMDwvdm9sdW1l
PjxudW1iZXI+NjwvbnVtYmVyPjxlZGl0aW9uPjIwMDcvMDkvMTQ8L2VkaXRpb24+PGtleXdvcmRz
PjxrZXl3b3JkPkFuaW1hbHM8L2tleXdvcmQ+PGtleXdvcmQ+Q2FzZS1Db250cm9sIFN0dWRpZXM8
L2tleXdvcmQ+PGtleXdvcmQ+Q2VsbCBMaW5lLCBUdW1vcjwva2V5d29yZD48a2V5d29yZD4qRGlh
Z25vc3RpYyBJbWFnaW5nPC9rZXl3b3JkPjxrZXl3b3JkPipEaXNlYXNlIE1vZGVscywgQW5pbWFs
PC9rZXl3b3JkPjxrZXl3b3JkPkZlbWFsZTwva2V5d29yZD48a2V5d29yZD5IdW1hbnM8L2tleXdv
cmQ+PGtleXdvcmQ+THVtaW5lc2NlbmNlPC9rZXl3b3JkPjxrZXl3b3JkPk1pY2U8L2tleXdvcmQ+
PGtleXdvcmQ+TWljZSwgTnVkZTwva2V5d29yZD48a2V5d29yZD5OZW9wbGFzbSBUcmFuc3BsYW50
YXRpb24vKm1ldGhvZHM8L2tleXdvcmQ+PGtleXdvcmQ+VXJpbmFyeSBCbGFkZGVyIE5lb3BsYXNt
cy8qcGF0aG9sb2d5PC9rZXl3b3JkPjwva2V5d29yZHM+PGRhdGVzPjx5ZWFyPjIwMDc8L3llYXI+
PHB1Yi1kYXRlcz48ZGF0ZT5EZWM8L2RhdGU+PC9wdWItZGF0ZXM+PC9kYXRlcz48aXNibj4xNDY0
LTQxMFggKEVsZWN0cm9uaWMpJiN4RDsxNDY0LTQwOTYgKExpbmtpbmcpPC9pc2JuPjxhY2Nlc3Np
b24tbnVtPjE3ODUwMzkwPC9hY2Nlc3Npb24tbnVtPjx1cmxzPjxyZWxhdGVkLXVybHM+PHVybD5o
dHRwOi8vd3d3Lm5jYmkubmxtLm5paC5nb3YvcHVibWVkLzE3ODUwMzkwPC91cmw+PC9yZWxhdGVk
LXVybHM+PC91cmxzPjxjdXN0b203PjIwMDc8L2N1c3RvbTc+PGVsZWN0cm9uaWMtcmVzb3VyY2Ut
bnVtPjEwLjExMTEvai4xNDY0LTQxMFguMjAwNy4wNzE2NS54PC9lbGVjdHJvbmljLXJlc291cmNl
LW51bT48bGFuZ3VhZ2U+ZW5nPC9sYW5ndWFnZT48L3JlY29yZD48L0NpdGU+PENpdGU+PEF1dGhv
cj5KYWdlcjwvQXV0aG9yPjxZZWFyPjIwMTM8L1llYXI+PFJlY051bT40ODg1PC9SZWNOdW0+PHJl
Y29yZD48cmVjLW51bWJlcj40ODg1PC9yZWMtbnVtYmVyPjxmb3JlaWduLWtleXM+PGtleSBhcHA9
IkVOIiBkYi1pZD0idnBldjl6ZnRpYWZ6cjVld3ZmNDVlcnJ0MndkNWVzdHRlc3A5IiB0aW1lc3Rh
bXA9IjAiPjQ4ODU8L2tleT48L2ZvcmVpZ24ta2V5cz48cmVmLXR5cGUgbmFtZT0iSm91cm5hbCBB
cnRpY2xlIj4xNzwvcmVmLXR5cGU+PGNvbnRyaWJ1dG9ycz48YXV0aG9ycz48YXV0aG9yPkphZ2Vy
LCBXLjwvYXV0aG9yPjxhdXRob3I+TW9za2FsZXYsIEkuPC9hdXRob3I+PGF1dGhvcj5KYW5zc2Vu
LCBDLjwvYXV0aG9yPjxhdXRob3I+SGF5YXNoaSwgVC48L2F1dGhvcj48YXV0aG9yPkF3cmV5LCBT
LjwvYXV0aG9yPjxhdXRob3I+R3VzdCwgSy4gTS48L2F1dGhvcj48YXV0aG9yPlNvLCBBLiBJLjwv
YXV0aG9yPjxhdXRob3I+WmhhbmcsIEsuPC9hdXRob3I+PGF1dGhvcj5GYXpsaSwgTC48L2F1dGhv
cj48YXV0aG9yPkxpLCBFLjwvYXV0aG9yPjxhdXRob3I+VGh1cm9mZiwgSi4gVy48L2F1dGhvcj48
YXV0aG9yPkxhbmdlLCBELjwvYXV0aG9yPjxhdXRob3I+QmxhY2ssIFAuIEMuPC9hdXRob3I+PC9h
dXRob3JzPjwvY29udHJpYnV0b3JzPjxhdXRoLWFkZHJlc3M+VGhlIFZhbmNvdXZlciBQcm9zdGF0
ZSBDZW50cmUgYW5kIERlcGFydG1lbnQgb2YgVXJvbG9naWMgU2NpZW5jZXMsIFVuaXZlcnNpdHkg
b2YgQnJpdGlzaCBDb2x1bWJpYSwgVmFuY291dmVyLCBCQywgQ2FuYWRhIDsgRGVwYXJ0bWVudCBv
ZiBVcm9sb2d5LCBKb2hhbm5lcyBHdXRlbmJlcmcgVW5pdmVyc2l0eSwgTWFpbnosIEdlcm1hbnku
PC9hdXRoLWFkZHJlc3M+PHRpdGxlcz48dGl0bGU+VWx0cmFzb3VuZC1ndWlkZWQgaW50cmFtdXJh
bCBpbm9jdWxhdGlvbiBvZiBvcnRob3RvcGljIGJsYWRkZXIgY2FuY2VyIHhlbm9ncmFmdHM6IGEg
bm92ZWwgaGlnaC1wcmVjaXNpb24gYXBwcm9hY2g8L3RpdGxlPjxzZWNvbmRhcnktdGl0bGU+UExv
UyBPbmU8L3NlY29uZGFyeS10aXRsZT48L3RpdGxlcz48cGVyaW9kaWNhbD48ZnVsbC10aXRsZT5Q
TG9TIE9uZTwvZnVsbC10aXRsZT48YWJici0xPlBsb1Mgb25lPC9hYmJyLTE+PC9wZXJpb2RpY2Fs
PjxwYWdlcz5lNTk1MzY8L3BhZ2VzPjx2b2x1bWU+ODwvdm9sdW1lPjxudW1iZXI+MzwvbnVtYmVy
PjxlZGl0aW9uPjIwMTMvMDQvMDU8L2VkaXRpb24+PGRhdGVzPjx5ZWFyPjIwMTM8L3llYXI+PC9k
YXRlcz48aXNibj4xOTMyLTYyMDMgKEVsZWN0cm9uaWMpJiN4RDsxOTMyLTYyMDMgKExpbmtpbmcp
PC9pc2JuPjxhY2Nlc3Npb24tbnVtPjIzNTU1Njk5PC9hY2Nlc3Npb24tbnVtPjx1cmxzPjxyZWxh
dGVkLXVybHM+PHVybD5odHRwOi8vd3d3Lm5jYmkubmxtLm5paC5nb3YvZW50cmV6L3F1ZXJ5LmZj
Z2k/Y21kPVJldHJpZXZlJmFtcDtkYj1QdWJNZWQmYW1wO2RvcHQ9Q2l0YXRpb24mYW1wO2xpc3Rf
dWlkcz0yMzU1NTY5OSA8L3VybD48L3JlbGF0ZWQtdXJscz48L3VybHM+PGN1c3RvbTI+MzYwODY5
NTwvY3VzdG9tMj48Y3VzdG9tNz4yMDEzPC9jdXN0b203PjxlbGVjdHJvbmljLXJlc291cmNlLW51
bT4xMC4xMzcxL2pvdXJuYWwucG9uZS4wMDU5NTM2JiN4RDtQT05FLUQtMTMtMDEyOTYgW3BpaV08
L2VsZWN0cm9uaWMtcmVzb3VyY2UtbnVtPjxsYW5ndWFnZT5lbmc8L2xhbmd1YWdlPjwvcmVjb3Jk
PjwvQ2l0ZT48L0VuZE5vdGU+AG==
</w:fldData>
        </w:fldChar>
      </w:r>
      <w:r w:rsidR="009479F1">
        <w:rPr>
          <w:szCs w:val="22"/>
        </w:rPr>
        <w:instrText xml:space="preserve"> ADDIN EN.CITE.DATA </w:instrText>
      </w:r>
      <w:r w:rsidR="009479F1">
        <w:rPr>
          <w:szCs w:val="22"/>
        </w:rPr>
      </w:r>
      <w:r w:rsidR="009479F1">
        <w:rPr>
          <w:szCs w:val="22"/>
        </w:rPr>
        <w:fldChar w:fldCharType="end"/>
      </w:r>
      <w:r w:rsidR="00E14BD8" w:rsidRPr="00AD1B71">
        <w:rPr>
          <w:szCs w:val="22"/>
        </w:rPr>
      </w:r>
      <w:r w:rsidR="00E14BD8" w:rsidRPr="00AD1B71">
        <w:rPr>
          <w:szCs w:val="22"/>
        </w:rPr>
        <w:fldChar w:fldCharType="separate"/>
      </w:r>
      <w:r w:rsidR="009479F1" w:rsidRPr="009479F1">
        <w:rPr>
          <w:noProof/>
          <w:szCs w:val="22"/>
          <w:vertAlign w:val="superscript"/>
        </w:rPr>
        <w:t>18,23</w:t>
      </w:r>
      <w:r w:rsidR="00E14BD8" w:rsidRPr="00AD1B71">
        <w:rPr>
          <w:szCs w:val="22"/>
        </w:rPr>
        <w:fldChar w:fldCharType="end"/>
      </w:r>
      <w:r w:rsidR="00A70A95" w:rsidRPr="00AD1B71">
        <w:rPr>
          <w:szCs w:val="22"/>
        </w:rPr>
        <w:t xml:space="preserve">. </w:t>
      </w:r>
      <w:r w:rsidR="004D0A42">
        <w:rPr>
          <w:szCs w:val="22"/>
        </w:rPr>
        <w:t>O</w:t>
      </w:r>
      <w:r w:rsidR="000B649D">
        <w:rPr>
          <w:szCs w:val="22"/>
        </w:rPr>
        <w:t>ther murine model</w:t>
      </w:r>
      <w:r w:rsidR="004D0A42">
        <w:rPr>
          <w:szCs w:val="22"/>
        </w:rPr>
        <w:t>s</w:t>
      </w:r>
      <w:r w:rsidR="000B649D">
        <w:rPr>
          <w:szCs w:val="22"/>
        </w:rPr>
        <w:t xml:space="preserve"> w</w:t>
      </w:r>
      <w:r w:rsidR="004D0A42">
        <w:rPr>
          <w:szCs w:val="22"/>
        </w:rPr>
        <w:t>ere</w:t>
      </w:r>
      <w:r w:rsidR="000B649D">
        <w:rPr>
          <w:szCs w:val="22"/>
        </w:rPr>
        <w:t xml:space="preserve"> reported to mimic tumor growth by i</w:t>
      </w:r>
      <w:r w:rsidR="00A70A95" w:rsidRPr="00AD1B71">
        <w:rPr>
          <w:szCs w:val="22"/>
        </w:rPr>
        <w:t>njecti</w:t>
      </w:r>
      <w:r w:rsidR="000B649D">
        <w:rPr>
          <w:szCs w:val="22"/>
        </w:rPr>
        <w:t>ng</w:t>
      </w:r>
      <w:r w:rsidR="00A70A95" w:rsidRPr="00AD1B71">
        <w:rPr>
          <w:szCs w:val="22"/>
        </w:rPr>
        <w:t xml:space="preserve"> tumor cells directly into organs such as the liver or mesentery, but </w:t>
      </w:r>
      <w:r w:rsidR="004D0A42">
        <w:rPr>
          <w:szCs w:val="22"/>
        </w:rPr>
        <w:t>they</w:t>
      </w:r>
      <w:r w:rsidR="00A70A95" w:rsidRPr="00AD1B71">
        <w:rPr>
          <w:szCs w:val="22"/>
        </w:rPr>
        <w:t xml:space="preserve"> </w:t>
      </w:r>
      <w:r w:rsidR="000B649D">
        <w:rPr>
          <w:szCs w:val="22"/>
        </w:rPr>
        <w:t>carr</w:t>
      </w:r>
      <w:r w:rsidR="004D0A42">
        <w:rPr>
          <w:szCs w:val="22"/>
        </w:rPr>
        <w:t>ied</w:t>
      </w:r>
      <w:r w:rsidR="000B649D">
        <w:rPr>
          <w:szCs w:val="22"/>
        </w:rPr>
        <w:t xml:space="preserve"> risk</w:t>
      </w:r>
      <w:r w:rsidR="004D0A42">
        <w:rPr>
          <w:szCs w:val="22"/>
        </w:rPr>
        <w:t>s</w:t>
      </w:r>
      <w:r w:rsidR="000B649D">
        <w:rPr>
          <w:szCs w:val="22"/>
        </w:rPr>
        <w:t xml:space="preserve"> </w:t>
      </w:r>
      <w:r w:rsidR="004D0A42">
        <w:rPr>
          <w:szCs w:val="22"/>
        </w:rPr>
        <w:t>of</w:t>
      </w:r>
      <w:r w:rsidR="000B649D">
        <w:rPr>
          <w:szCs w:val="22"/>
        </w:rPr>
        <w:t xml:space="preserve"> tumor cell leakage and </w:t>
      </w:r>
      <w:r w:rsidR="00A70A95" w:rsidRPr="00AD1B71">
        <w:rPr>
          <w:szCs w:val="22"/>
        </w:rPr>
        <w:t>d</w:t>
      </w:r>
      <w:r w:rsidR="004D0A42">
        <w:rPr>
          <w:szCs w:val="22"/>
        </w:rPr>
        <w:t>id</w:t>
      </w:r>
      <w:r w:rsidR="00A70A95" w:rsidRPr="00AD1B71">
        <w:rPr>
          <w:szCs w:val="22"/>
        </w:rPr>
        <w:t xml:space="preserve"> not produce significant metastases. </w:t>
      </w:r>
      <w:bookmarkEnd w:id="25"/>
    </w:p>
    <w:p w14:paraId="05F8E8D6" w14:textId="77777777" w:rsidR="00A70A95" w:rsidRPr="00AD1B71" w:rsidRDefault="00A70A95" w:rsidP="00EC2539">
      <w:pPr>
        <w:widowControl/>
        <w:rPr>
          <w:color w:val="auto"/>
          <w:szCs w:val="22"/>
        </w:rPr>
      </w:pPr>
    </w:p>
    <w:p w14:paraId="6C20E041" w14:textId="6CED34F9" w:rsidR="00A70A95" w:rsidRPr="00AD1B71" w:rsidRDefault="00A70A95" w:rsidP="00EC2539">
      <w:pPr>
        <w:widowControl/>
        <w:rPr>
          <w:color w:val="000000" w:themeColor="text1"/>
          <w:szCs w:val="22"/>
        </w:rPr>
      </w:pPr>
      <w:bookmarkStart w:id="26" w:name="_Hlk532461908"/>
      <w:r w:rsidRPr="00AD1B71">
        <w:rPr>
          <w:szCs w:val="22"/>
        </w:rPr>
        <w:t xml:space="preserve">We have previously demonstrated the correlation between cancer cell </w:t>
      </w:r>
      <w:r w:rsidR="00D30A56">
        <w:rPr>
          <w:szCs w:val="22"/>
        </w:rPr>
        <w:t xml:space="preserve">content </w:t>
      </w:r>
      <w:r w:rsidRPr="00AD1B71">
        <w:rPr>
          <w:szCs w:val="22"/>
        </w:rPr>
        <w:t xml:space="preserve">in the primary tumor and LN </w:t>
      </w:r>
      <w:r w:rsidRPr="00AD1B71">
        <w:rPr>
          <w:color w:val="000000" w:themeColor="text1"/>
          <w:szCs w:val="22"/>
        </w:rPr>
        <w:t>involvement</w:t>
      </w:r>
      <w:r w:rsidR="00E14BD8" w:rsidRPr="00AD1B71">
        <w:rPr>
          <w:color w:val="000000" w:themeColor="text1"/>
          <w:szCs w:val="22"/>
        </w:rPr>
        <w:fldChar w:fldCharType="begin">
          <w:fldData xml:space="preserve">PEVuZE5vdGU+PENpdGU+PEF1dGhvcj5TaWxpbnNreTwvQXV0aG9yPjxZZWFyPjIwMTM8L1llYXI+
PFJlY051bT40NDM1PC9SZWNOdW0+PERpc3BsYXlUZXh0PjxzdHlsZSBmYWNlPSJzdXBlcnNjcmlw
dCI+MjQ8L3N0eWxlPjwvRGlzcGxheVRleHQ+PHJlY29yZD48cmVjLW51bWJlcj40NDM1PC9yZWMt
bnVtYmVyPjxmb3JlaWduLWtleXM+PGtleSBhcHA9IkVOIiBkYi1pZD0idnBldjl6ZnRpYWZ6cjVl
d3ZmNDVlcnJ0MndkNWVzdHRlc3A5IiB0aW1lc3RhbXA9IjAiPjQ0MzU8L2tleT48L2ZvcmVpZ24t
a2V5cz48cmVmLXR5cGUgbmFtZT0iSm91cm5hbCBBcnRpY2xlIj4xNzwvcmVmLXR5cGU+PGNvbnRy
aWJ1dG9ycz48YXV0aG9ycz48YXV0aG9yPlNpbGluc2t5LCBKLjwvYXV0aG9yPjxhdXRob3I+R3Jp
bWVzLCBDLjwvYXV0aG9yPjxhdXRob3I+RHJpc2NvbGwsIFQuPC9hdXRob3I+PGF1dGhvcj5HcmVl
biwgSC48L2F1dGhvcj48YXV0aG9yPkNvcmRvdmEsIEouPC9hdXRob3I+PGF1dGhvcj5EYXZpcywg
Ti4gSy48L2F1dGhvcj48YXV0aG9yPkxpLCBMLjwvYXV0aG9yPjxhdXRob3I+TWFyZ29saW4sIEQu
IEEuPC9hdXRob3I+PC9hdXRob3JzPjwvY29udHJpYnV0b3JzPjxhdXRoLWFkZHJlc3M+RGVwYXJ0
bWVudCBvZiBDb2xvbiBhbmQgUmVjdGFsIFN1cmdlcnksIE9jaHNuZXIgQ2xpbmljIEZvdW5kYXRp
b24sIE5ldyBPcmxlYW5zLCBMb3Vpc2lhbmEuPC9hdXRoLWFkZHJlc3M+PHRpdGxlcz48dGl0bGU+
Q0QgMTMzKyBhbmQgQ1hDUjQrIGNvbG9uIGNhbmNlciBjZWxscyBhcyBhIG1hcmtlciBmb3IgbHlt
cGggbm9kZSBtZXRhc3Rhc2lzPC90aXRsZT48c2Vjb25kYXJ5LXRpdGxlPkogU3VyZyBSZXM8L3Nl
Y29uZGFyeS10aXRsZT48YWx0LXRpdGxlPlRoZSBKb3VybmFsIG9mIHN1cmdpY2FsIHJlc2VhcmNo
PC9hbHQtdGl0bGU+PC90aXRsZXM+PHBlcmlvZGljYWw+PGZ1bGwtdGl0bGU+SiBTdXJnIFJlczwv
ZnVsbC10aXRsZT48YWJici0xPlRoZSBKb3VybmFsIG9mIHN1cmdpY2FsIHJlc2VhcmNoPC9hYmJy
LTE+PC9wZXJpb2RpY2FsPjxhbHQtcGVyaW9kaWNhbD48ZnVsbC10aXRsZT5KIFN1cmcgUmVzPC9m
dWxsLXRpdGxlPjxhYmJyLTE+VGhlIEpvdXJuYWwgb2Ygc3VyZ2ljYWwgcmVzZWFyY2g8L2FiYnIt
MT48L2FsdC1wZXJpb2RpY2FsPjxwYWdlcz4xMTMtODwvcGFnZXM+PHZvbHVtZT4xODU8L3ZvbHVt
ZT48bnVtYmVyPjE8L251bWJlcj48ZWRpdGlvbj4yMDEzLzA2LzIwPC9lZGl0aW9uPjxrZXl3b3Jk
cz48a2V5d29yZD5BQzEzMyBBbnRpZ2VuPC9rZXl3b3JkPjxrZXl3b3JkPkFkZW5vY2FyY2lub21h
LyptZXRhYm9saXNtLypzZWNvbmRhcnk8L2tleXdvcmQ+PGtleXdvcmQ+QWdlZDwva2V5d29yZD48
a2V5d29yZD5BZ2VkLCA4MCBhbmQgb3Zlcjwva2V5d29yZD48a2V5d29yZD5BbnRpZ2VucywgQ0Qv
Km1ldGFib2xpc208L2tleXdvcmQ+PGtleXdvcmQ+QmlvbWFya2VycywgVHVtb3IvbWV0YWJvbGlz
bTwva2V5d29yZD48a2V5d29yZD5Db2xvbmljIE5lb3BsYXNtcy8qbWV0YWJvbGlzbS8qcGF0aG9s
b2d5PC9rZXl3b3JkPjxrZXl3b3JkPkNvbG9yZWN0YWwgTmVvcGxhc21zL21ldGFib2xpc20vcGF0
aG9sb2d5PC9rZXl3b3JkPjxrZXl3b3JkPkZlbWFsZTwva2V5d29yZD48a2V5d29yZD5GbG93IEN5
dG9tZXRyeTwva2V5d29yZD48a2V5d29yZD5HbHljb3Byb3RlaW5zLyptZXRhYm9saXNtPC9rZXl3
b3JkPjxrZXl3b3JkPkh1bWFuczwva2V5d29yZD48a2V5d29yZD5JbW11bm9oaXN0b2NoZW1pc3Ry
eTwva2V5d29yZD48a2V5d29yZD5MeW1waGF0aWMgTWV0YXN0YXNpcy9wYXRob2xvZ3k8L2tleXdv
cmQ+PGtleXdvcmQ+TWFsZTwva2V5d29yZD48a2V5d29yZD5NaWRkbGUgQWdlZDwva2V5d29yZD48
a2V5d29yZD5QZXB0aWRlcy8qbWV0YWJvbGlzbTwva2V5d29yZD48a2V5d29yZD5Qcm9nbm9zaXM8
L2tleXdvcmQ+PGtleXdvcmQ+UmVjZXB0b3JzLCBDWENSNC8qbWV0YWJvbGlzbTwva2V5d29yZD48
a2V5d29yZD5DZDEzMzwva2V5d29yZD48a2V5d29yZD5DeGNsMTI8L2tleXdvcmQ+PGtleXdvcmQ+
Q3hjcjQ8L2tleXdvcmQ+PGtleXdvcmQ+Q28tVElDPC9rZXl3b3JkPjwva2V5d29yZHM+PGRhdGVz
Pjx5ZWFyPjIwMTM8L3llYXI+PHB1Yi1kYXRlcz48ZGF0ZT5Ob3Y8L2RhdGU+PC9wdWItZGF0ZXM+
PC9kYXRlcz48aXNibj4xMDk1LTg2NzMgKEVsZWN0cm9uaWMpJiN4RDswMDIyLTQ4MDQgKExpbmtp
bmcpPC9pc2JuPjxhY2Nlc3Npb24tbnVtPjIzNzc3OTgzPC9hY2Nlc3Npb24tbnVtPjx1cmxzPjxy
ZWxhdGVkLXVybHM+PHVybD5odHRwczovL3d3dy5uY2JpLm5sbS5uaWguZ292L3B1Ym1lZC8yMzc3
Nzk4MzwvdXJsPjwvcmVsYXRlZC11cmxzPjwvdXJscz48Y3VzdG9tNz4yMDEzPC9jdXN0b203Pjxl
bGVjdHJvbmljLXJlc291cmNlLW51bT4xMC4xMDE2L2ouanNzLjIwMTMuMDUuMDQ5PC9lbGVjdHJv
bmljLXJlc291cmNlLW51bT48bGFuZ3VhZ2U+ZW5nPC9sYW5ndWFnZT48L3JlY29yZD48L0NpdGU+
PC9FbmROb3RlPn==
</w:fldData>
        </w:fldChar>
      </w:r>
      <w:r w:rsidR="009479F1">
        <w:rPr>
          <w:color w:val="000000" w:themeColor="text1"/>
          <w:szCs w:val="22"/>
        </w:rPr>
        <w:instrText xml:space="preserve"> ADDIN EN.CITE </w:instrText>
      </w:r>
      <w:r w:rsidR="009479F1">
        <w:rPr>
          <w:color w:val="000000" w:themeColor="text1"/>
          <w:szCs w:val="22"/>
        </w:rPr>
        <w:fldChar w:fldCharType="begin">
          <w:fldData xml:space="preserve">PEVuZE5vdGU+PENpdGU+PEF1dGhvcj5TaWxpbnNreTwvQXV0aG9yPjxZZWFyPjIwMTM8L1llYXI+
PFJlY051bT40NDM1PC9SZWNOdW0+PERpc3BsYXlUZXh0PjxzdHlsZSBmYWNlPSJzdXBlcnNjcmlw
dCI+MjQ8L3N0eWxlPjwvRGlzcGxheVRleHQ+PHJlY29yZD48cmVjLW51bWJlcj40NDM1PC9yZWMt
bnVtYmVyPjxmb3JlaWduLWtleXM+PGtleSBhcHA9IkVOIiBkYi1pZD0idnBldjl6ZnRpYWZ6cjVl
d3ZmNDVlcnJ0MndkNWVzdHRlc3A5IiB0aW1lc3RhbXA9IjAiPjQ0MzU8L2tleT48L2ZvcmVpZ24t
a2V5cz48cmVmLXR5cGUgbmFtZT0iSm91cm5hbCBBcnRpY2xlIj4xNzwvcmVmLXR5cGU+PGNvbnRy
aWJ1dG9ycz48YXV0aG9ycz48YXV0aG9yPlNpbGluc2t5LCBKLjwvYXV0aG9yPjxhdXRob3I+R3Jp
bWVzLCBDLjwvYXV0aG9yPjxhdXRob3I+RHJpc2NvbGwsIFQuPC9hdXRob3I+PGF1dGhvcj5HcmVl
biwgSC48L2F1dGhvcj48YXV0aG9yPkNvcmRvdmEsIEouPC9hdXRob3I+PGF1dGhvcj5EYXZpcywg
Ti4gSy48L2F1dGhvcj48YXV0aG9yPkxpLCBMLjwvYXV0aG9yPjxhdXRob3I+TWFyZ29saW4sIEQu
IEEuPC9hdXRob3I+PC9hdXRob3JzPjwvY29udHJpYnV0b3JzPjxhdXRoLWFkZHJlc3M+RGVwYXJ0
bWVudCBvZiBDb2xvbiBhbmQgUmVjdGFsIFN1cmdlcnksIE9jaHNuZXIgQ2xpbmljIEZvdW5kYXRp
b24sIE5ldyBPcmxlYW5zLCBMb3Vpc2lhbmEuPC9hdXRoLWFkZHJlc3M+PHRpdGxlcz48dGl0bGU+
Q0QgMTMzKyBhbmQgQ1hDUjQrIGNvbG9uIGNhbmNlciBjZWxscyBhcyBhIG1hcmtlciBmb3IgbHlt
cGggbm9kZSBtZXRhc3Rhc2lzPC90aXRsZT48c2Vjb25kYXJ5LXRpdGxlPkogU3VyZyBSZXM8L3Nl
Y29uZGFyeS10aXRsZT48YWx0LXRpdGxlPlRoZSBKb3VybmFsIG9mIHN1cmdpY2FsIHJlc2VhcmNo
PC9hbHQtdGl0bGU+PC90aXRsZXM+PHBlcmlvZGljYWw+PGZ1bGwtdGl0bGU+SiBTdXJnIFJlczwv
ZnVsbC10aXRsZT48YWJici0xPlRoZSBKb3VybmFsIG9mIHN1cmdpY2FsIHJlc2VhcmNoPC9hYmJy
LTE+PC9wZXJpb2RpY2FsPjxhbHQtcGVyaW9kaWNhbD48ZnVsbC10aXRsZT5KIFN1cmcgUmVzPC9m
dWxsLXRpdGxlPjxhYmJyLTE+VGhlIEpvdXJuYWwgb2Ygc3VyZ2ljYWwgcmVzZWFyY2g8L2FiYnIt
MT48L2FsdC1wZXJpb2RpY2FsPjxwYWdlcz4xMTMtODwvcGFnZXM+PHZvbHVtZT4xODU8L3ZvbHVt
ZT48bnVtYmVyPjE8L251bWJlcj48ZWRpdGlvbj4yMDEzLzA2LzIwPC9lZGl0aW9uPjxrZXl3b3Jk
cz48a2V5d29yZD5BQzEzMyBBbnRpZ2VuPC9rZXl3b3JkPjxrZXl3b3JkPkFkZW5vY2FyY2lub21h
LyptZXRhYm9saXNtLypzZWNvbmRhcnk8L2tleXdvcmQ+PGtleXdvcmQ+QWdlZDwva2V5d29yZD48
a2V5d29yZD5BZ2VkLCA4MCBhbmQgb3Zlcjwva2V5d29yZD48a2V5d29yZD5BbnRpZ2VucywgQ0Qv
Km1ldGFib2xpc208L2tleXdvcmQ+PGtleXdvcmQ+QmlvbWFya2VycywgVHVtb3IvbWV0YWJvbGlz
bTwva2V5d29yZD48a2V5d29yZD5Db2xvbmljIE5lb3BsYXNtcy8qbWV0YWJvbGlzbS8qcGF0aG9s
b2d5PC9rZXl3b3JkPjxrZXl3b3JkPkNvbG9yZWN0YWwgTmVvcGxhc21zL21ldGFib2xpc20vcGF0
aG9sb2d5PC9rZXl3b3JkPjxrZXl3b3JkPkZlbWFsZTwva2V5d29yZD48a2V5d29yZD5GbG93IEN5
dG9tZXRyeTwva2V5d29yZD48a2V5d29yZD5HbHljb3Byb3RlaW5zLyptZXRhYm9saXNtPC9rZXl3
b3JkPjxrZXl3b3JkPkh1bWFuczwva2V5d29yZD48a2V5d29yZD5JbW11bm9oaXN0b2NoZW1pc3Ry
eTwva2V5d29yZD48a2V5d29yZD5MeW1waGF0aWMgTWV0YXN0YXNpcy9wYXRob2xvZ3k8L2tleXdv
cmQ+PGtleXdvcmQ+TWFsZTwva2V5d29yZD48a2V5d29yZD5NaWRkbGUgQWdlZDwva2V5d29yZD48
a2V5d29yZD5QZXB0aWRlcy8qbWV0YWJvbGlzbTwva2V5d29yZD48a2V5d29yZD5Qcm9nbm9zaXM8
L2tleXdvcmQ+PGtleXdvcmQ+UmVjZXB0b3JzLCBDWENSNC8qbWV0YWJvbGlzbTwva2V5d29yZD48
a2V5d29yZD5DZDEzMzwva2V5d29yZD48a2V5d29yZD5DeGNsMTI8L2tleXdvcmQ+PGtleXdvcmQ+
Q3hjcjQ8L2tleXdvcmQ+PGtleXdvcmQ+Q28tVElDPC9rZXl3b3JkPjwva2V5d29yZHM+PGRhdGVz
Pjx5ZWFyPjIwMTM8L3llYXI+PHB1Yi1kYXRlcz48ZGF0ZT5Ob3Y8L2RhdGU+PC9wdWItZGF0ZXM+
PC9kYXRlcz48aXNibj4xMDk1LTg2NzMgKEVsZWN0cm9uaWMpJiN4RDswMDIyLTQ4MDQgKExpbmtp
bmcpPC9pc2JuPjxhY2Nlc3Npb24tbnVtPjIzNzc3OTgzPC9hY2Nlc3Npb24tbnVtPjx1cmxzPjxy
ZWxhdGVkLXVybHM+PHVybD5odHRwczovL3d3dy5uY2JpLm5sbS5uaWguZ292L3B1Ym1lZC8yMzc3
Nzk4MzwvdXJsPjwvcmVsYXRlZC11cmxzPjwvdXJscz48Y3VzdG9tNz4yMDEzPC9jdXN0b203Pjxl
bGVjdHJvbmljLXJlc291cmNlLW51bT4xMC4xMDE2L2ouanNzLjIwMTMuMDUuMDQ5PC9lbGVjdHJv
bmljLXJlc291cmNlLW51bT48bGFuZ3VhZ2U+ZW5nPC9sYW5ndWFnZT48L3JlY29yZD48L0NpdGU+
PC9FbmROb3RlPn==
</w:fldData>
        </w:fldChar>
      </w:r>
      <w:r w:rsidR="009479F1">
        <w:rPr>
          <w:color w:val="000000" w:themeColor="text1"/>
          <w:szCs w:val="22"/>
        </w:rPr>
        <w:instrText xml:space="preserve"> ADDIN EN.CITE.DATA </w:instrText>
      </w:r>
      <w:r w:rsidR="009479F1">
        <w:rPr>
          <w:color w:val="000000" w:themeColor="text1"/>
          <w:szCs w:val="22"/>
        </w:rPr>
      </w:r>
      <w:r w:rsidR="009479F1">
        <w:rPr>
          <w:color w:val="000000" w:themeColor="text1"/>
          <w:szCs w:val="22"/>
        </w:rPr>
        <w:fldChar w:fldCharType="end"/>
      </w:r>
      <w:r w:rsidR="00E14BD8" w:rsidRPr="00AD1B71">
        <w:rPr>
          <w:color w:val="000000" w:themeColor="text1"/>
          <w:szCs w:val="22"/>
        </w:rPr>
      </w:r>
      <w:r w:rsidR="00E14BD8" w:rsidRPr="00AD1B71">
        <w:rPr>
          <w:color w:val="000000" w:themeColor="text1"/>
          <w:szCs w:val="22"/>
        </w:rPr>
        <w:fldChar w:fldCharType="separate"/>
      </w:r>
      <w:r w:rsidR="009479F1" w:rsidRPr="009479F1">
        <w:rPr>
          <w:noProof/>
          <w:color w:val="000000" w:themeColor="text1"/>
          <w:szCs w:val="22"/>
          <w:vertAlign w:val="superscript"/>
        </w:rPr>
        <w:t>24</w:t>
      </w:r>
      <w:r w:rsidR="00E14BD8" w:rsidRPr="00AD1B71">
        <w:rPr>
          <w:color w:val="000000" w:themeColor="text1"/>
          <w:szCs w:val="22"/>
        </w:rPr>
        <w:fldChar w:fldCharType="end"/>
      </w:r>
      <w:r w:rsidRPr="00AD1B71">
        <w:rPr>
          <w:color w:val="000000" w:themeColor="text1"/>
          <w:szCs w:val="22"/>
        </w:rPr>
        <w:t xml:space="preserve"> and </w:t>
      </w:r>
      <w:r w:rsidR="00F71E62" w:rsidRPr="00AD1B71">
        <w:rPr>
          <w:color w:val="000000" w:themeColor="text1"/>
          <w:szCs w:val="22"/>
        </w:rPr>
        <w:t>the</w:t>
      </w:r>
      <w:r w:rsidR="00D30A56">
        <w:rPr>
          <w:color w:val="000000" w:themeColor="text1"/>
          <w:szCs w:val="22"/>
        </w:rPr>
        <w:t xml:space="preserve"> role of the cancer cell/LN stromal </w:t>
      </w:r>
      <w:r w:rsidR="00F71E62">
        <w:rPr>
          <w:color w:val="000000" w:themeColor="text1"/>
          <w:szCs w:val="22"/>
        </w:rPr>
        <w:t>interaction</w:t>
      </w:r>
      <w:r w:rsidR="000B649D">
        <w:rPr>
          <w:color w:val="000000" w:themeColor="text1"/>
          <w:szCs w:val="22"/>
        </w:rPr>
        <w:t xml:space="preserve"> </w:t>
      </w:r>
      <w:r w:rsidRPr="00AD1B71">
        <w:rPr>
          <w:color w:val="000000" w:themeColor="text1"/>
          <w:szCs w:val="22"/>
        </w:rPr>
        <w:t xml:space="preserve">in the </w:t>
      </w:r>
      <w:r w:rsidR="009D4630">
        <w:rPr>
          <w:color w:val="000000" w:themeColor="text1"/>
          <w:szCs w:val="22"/>
        </w:rPr>
        <w:t xml:space="preserve">course of </w:t>
      </w:r>
      <w:r w:rsidR="004D0A42">
        <w:rPr>
          <w:color w:val="000000" w:themeColor="text1"/>
          <w:szCs w:val="22"/>
        </w:rPr>
        <w:t xml:space="preserve">primary </w:t>
      </w:r>
      <w:r w:rsidR="009D4630">
        <w:rPr>
          <w:color w:val="000000" w:themeColor="text1"/>
          <w:szCs w:val="22"/>
        </w:rPr>
        <w:t xml:space="preserve">tumor  </w:t>
      </w:r>
      <w:r w:rsidR="004D0A42">
        <w:rPr>
          <w:color w:val="000000" w:themeColor="text1"/>
          <w:szCs w:val="22"/>
        </w:rPr>
        <w:t xml:space="preserve">progression </w:t>
      </w:r>
      <w:r w:rsidR="009D4630">
        <w:rPr>
          <w:color w:val="000000" w:themeColor="text1"/>
          <w:szCs w:val="22"/>
        </w:rPr>
        <w:t xml:space="preserve">to </w:t>
      </w:r>
      <w:r w:rsidRPr="00AD1B71">
        <w:rPr>
          <w:color w:val="000000" w:themeColor="text1"/>
          <w:szCs w:val="22"/>
        </w:rPr>
        <w:t>metastatic disease</w:t>
      </w:r>
      <w:r w:rsidR="00E14BD8" w:rsidRPr="00AD1B71">
        <w:rPr>
          <w:color w:val="000000" w:themeColor="text1"/>
          <w:szCs w:val="22"/>
        </w:rPr>
        <w:fldChar w:fldCharType="begin">
          <w:fldData xml:space="preserve">PEVuZE5vdGU+PENpdGU+PEF1dGhvcj5NYXJnb2xpbjwvQXV0aG9yPjxZZWFyPjIwMTE8L1llYXI+
PFJlY051bT4zNzA5PC9SZWNOdW0+PERpc3BsYXlUZXh0PjxzdHlsZSBmYWNlPSJzdXBlcnNjcmlw
dCI+MTAsMTIsMTc8L3N0eWxlPjwvRGlzcGxheVRleHQ+PHJlY29yZD48cmVjLW51bWJlcj4zNzA5
PC9yZWMtbnVtYmVyPjxmb3JlaWduLWtleXM+PGtleSBhcHA9IkVOIiBkYi1pZD0idnBldjl6ZnRp
YWZ6cjVld3ZmNDVlcnJ0MndkNWVzdHRlc3A5IiB0aW1lc3RhbXA9IjAiPjM3MDk8L2tleT48L2Zv
cmVpZ24ta2V5cz48cmVmLXR5cGUgbmFtZT0iSm91cm5hbCBBcnRpY2xlIj4xNzwvcmVmLXR5cGU+
PGNvbnRyaWJ1dG9ycz48YXV0aG9ycz48YXV0aG9yPk1hcmdvbGluLCBELiBBLjwvYXV0aG9yPjxh
dXRob3I+U2lsaW5za3ksIEouPC9hdXRob3I+PGF1dGhvcj5HcmltZXMsIEMuPC9hdXRob3I+PGF1
dGhvcj5TcGVuY2VyLCBOLjwvYXV0aG9yPjxhdXRob3I+QXljb2NrLCBNLjwvYXV0aG9yPjxhdXRo
b3I+R3JlZW4sIEguPC9hdXRob3I+PGF1dGhvcj5Db3Jkb3ZhLCBKLjwvYXV0aG9yPjxhdXRob3I+
RGF2aXMsIE4uIEsuPC9hdXRob3I+PGF1dGhvcj5EcmlzY29sbCwgVC48L2F1dGhvcj48YXV0aG9y
PkxpLCBMLjwvYXV0aG9yPjwvYXV0aG9ycz48L2NvbnRyaWJ1dG9ycz48YXV0aC1hZGRyZXNzPkRl
cGFydG1lbnQgb2YgQ29sb24gUmVjdGFsIFN1cmdlcnksIE9jaHNuZXIgQ2xpbmljIEZvdW5kYXRp
b24sIE5ldyBPcmxlYW5zLCBMQSwgVVNBLjwvYXV0aC1hZGRyZXNzPjx0aXRsZXM+PHRpdGxlPkx5
bXBoIG5vZGUgc3Ryb21hbCBjZWxscyBlbmhhbmNlIGRydWctcmVzaXN0YW50IGNvbG9uIGNhbmNl
ciBjZWxsIHR1bW9yIGZvcm1hdGlvbiB0aHJvdWdoIFNERi0xYWxwaGEvQ1hDUjQgcGFyYWNyaW5l
IHNpZ25hbGluZzwvdGl0bGU+PHNlY29uZGFyeS10aXRsZT5OZW9wbGFzaWE8L3NlY29uZGFyeS10
aXRsZT48L3RpdGxlcz48cGVyaW9kaWNhbD48ZnVsbC10aXRsZT5OZW9wbGFzaWE8L2Z1bGwtdGl0
bGU+PC9wZXJpb2RpY2FsPjxwYWdlcz44NzQtODY8L3BhZ2VzPjx2b2x1bWU+MTM8L3ZvbHVtZT48
bnVtYmVyPjk8L251bWJlcj48ZWRpdGlvbj4yMDExLzEwLzA1PC9lZGl0aW9uPjxrZXl3b3Jkcz48
a2V5d29yZD5BbmltYWxzPC9rZXl3b3JkPjxrZXl3b3JkPkFudGlnZW5zLCBDRC8qYmlvc3ludGhl
c2lzPC9rZXl3b3JkPjxrZXl3b3JkPkNlbGwgTGluZSwgVHVtb3I8L2tleXdvcmQ+PGtleXdvcmQ+
Q2VsbCBNb3ZlbWVudDwva2V5d29yZD48a2V5d29yZD5DZWxsIFByb2xpZmVyYXRpb248L2tleXdv
cmQ+PGtleXdvcmQ+Q2hlbW9raW5lIENYQ0wxMi8qbWV0YWJvbGlzbTwva2V5d29yZD48a2V5d29y
ZD5Db2xvbmljIE5lb3BsYXNtcy9ibG9vZCBzdXBwbHkvZHJ1ZyB0aGVyYXB5LyptZXRhYm9saXNt
PC9rZXl3b3JkPjxrZXl3b3JkPkRydWcgUmVzaXN0YW5jZSwgTmVvcGxhc208L2tleXdvcmQ+PGtl
eXdvcmQ+R2x5Y29wcm90ZWlucy8qYmlvc3ludGhlc2lzPC9rZXl3b3JkPjxrZXl3b3JkPkh1bWFu
czwva2V5d29yZD48a2V5d29yZD5MeW1waCBOb2Rlcy8qY3l0b2xvZ3k8L2tleXdvcmQ+PGtleXdv
cmQ+TWFsZTwva2V5d29yZD48a2V5d29yZD5NaWNlPC9rZXl3b3JkPjxrZXl3b3JkPk1pY2UsIElu
YnJlZCBOT0Q8L2tleXdvcmQ+PGtleXdvcmQ+TWljZSwgU0NJRDwva2V5d29yZD48a2V5d29yZD5O
ZW9wbGFzbSBUcmFuc3BsYW50YXRpb248L2tleXdvcmQ+PGtleXdvcmQ+TmVvdmFzY3VsYXJpemF0
aW9uLCBQYXRob2xvZ2ljPC9rZXl3b3JkPjxrZXl3b3JkPipQYXJhY3JpbmUgQ29tbXVuaWNhdGlv
bjwva2V5d29yZD48a2V5d29yZD5QZXB0aWRlczwva2V5d29yZD48a2V5d29yZD5SZWNlcHRvcnMs
IENYQ1I0LyptZXRhYm9saXNtPC9rZXl3b3JkPjxrZXl3b3JkPlNpZ25hbCBUcmFuc2R1Y3Rpb248
L2tleXdvcmQ+PGtleXdvcmQ+U3Ryb21hbCBDZWxscy8qcGh5c2lvbG9neTwva2V5d29yZD48a2V5
d29yZD5UcmFuc3BsYW50YXRpb24sIEhldGVyb2xvZ291czwva2V5d29yZD48L2tleXdvcmRzPjxk
YXRlcz48eWVhcj4yMDExPC95ZWFyPjxwdWItZGF0ZXM+PGRhdGU+U2VwPC9kYXRlPjwvcHViLWRh
dGVzPjwvZGF0ZXM+PGlzYm4+MTQ3Ni01NTg2IChFbGVjdHJvbmljKSYjeEQ7MTQ3Ni01NTg2IChM
aW5raW5nKTwvaXNibj48YWNjZXNzaW9uLW51bT4yMTk2OTgyMDwvYWNjZXNzaW9uLW51bT48dXJs
cz48cmVsYXRlZC11cmxzPjx1cmw+aHR0cDovL3d3dy5uY2JpLm5sbS5uaWguZ292L3B1Ym1lZC8y
MTk2OTgyMDwvdXJsPjwvcmVsYXRlZC11cmxzPjwvdXJscz48Y3VzdG9tMj5QTUMzMTgyMjc5PC9j
dXN0b20yPjxsYW5ndWFnZT5lbmc8L2xhbmd1YWdlPjwvcmVjb3JkPjwvQ2l0ZT48Q2l0ZT48QXV0
aG9yPk1hcmdvbGluPC9BdXRob3I+PFllYXI+MjAxNTwvWWVhcj48UmVjTnVtPjU3MTY8L1JlY051
bT48cmVjb3JkPjxyZWMtbnVtYmVyPjU3MTY8L3JlYy1udW1iZXI+PGZvcmVpZ24ta2V5cz48a2V5
IGFwcD0iRU4iIGRiLWlkPSJ2cGV2OXpmdGlhZnpyNWV3dmY0NWVycnQyd2Q1ZXN0dGVzcDkiIHRp
bWVzdGFtcD0iMCI+NTcxNjwva2V5PjwvZm9yZWlnbi1rZXlzPjxyZWYtdHlwZSBuYW1lPSJKb3Vy
bmFsIEFydGljbGUiPjE3PC9yZWYtdHlwZT48Y29udHJpYnV0b3JzPjxhdXRob3JzPjxhdXRob3I+
TWFyZ29saW4sIEQuIEEuPC9hdXRob3I+PGF1dGhvcj5NeWVycywgVC48L2F1dGhvcj48YXV0aG9y
PlpoYW5nLCBYLjwvYXV0aG9yPjxhdXRob3I+QmVydG9uaSwgRC4gTS48L2F1dGhvcj48YXV0aG9y
PlJldXRlciwgQi4gQS48L2F1dGhvcj48YXV0aG9yPk9ib2toYXJlLCBJLjwvYXV0aG9yPjxhdXRo
b3I+Qm9yZ292YW4sIFQuPC9hdXRob3I+PGF1dGhvcj5HcmltZXMsIEMuPC9hdXRob3I+PGF1dGhv
cj5HcmVlbiwgSC48L2F1dGhvcj48YXV0aG9yPkRyaXNjb2xsLCBULjwvYXV0aG9yPjxhdXRob3I+
TGVlLCBDLiBHLjwvYXV0aG9yPjxhdXRob3I+RGF2aXMsIE4uIEsuPC9hdXRob3I+PGF1dGhvcj5M
aSwgTC48L2F1dGhvcj48L2F1dGhvcnM+PC9jb250cmlidXRvcnM+PGF1dGgtYWRkcmVzcz4qRGVw
YXJ0bWVudCBvZiBDb2xvbiBSZWN0YWwgU3VyZ2VyeSwgRGVwYXJ0bWVudCBvZiBQYXRob2xvZ3ks
IGFuZCBMYWJvcmF0b3J5IG9mIFRyYW5zbGF0aW9uYWwgQ2FuY2VyIFJlc2VhcmNoLCBPY2hzbmVy
IEhlYWx0aCBTeXN0ZW0sIE5ldyBPcmxlYW5zLCBMb3Vpc2lhbmEsIFVTQTsgYW5kIE9jaHNuZXIg
Q2xpbmljIFNjaG9vbCwgVW5pdmVyc2l0eSBRdWVlbnNsYW5kIFNjaG9vbCBvZiBNZWRpY2luZSwg
QnJpc2JhbmUsIFF1ZWVuc2xhbmQsIEF1c3RyYWxpYS4mI3hEOypEZXBhcnRtZW50IG9mIENvbG9u
IFJlY3RhbCBTdXJnZXJ5LCBEZXBhcnRtZW50IG9mIFBhdGhvbG9neSwgYW5kIExhYm9yYXRvcnkg
b2YgVHJhbnNsYXRpb25hbCBDYW5jZXIgUmVzZWFyY2gsIE9jaHNuZXIgSGVhbHRoIFN5c3RlbSwg
TmV3IE9ybGVhbnMsIExvdWlzaWFuYSwgVVNBOyBhbmQgT2Noc25lciBDbGluaWMgU2Nob29sLCBV
bml2ZXJzaXR5IFF1ZWVuc2xhbmQgU2Nob29sIG9mIE1lZGljaW5lLCBCcmlzYmFuZSwgUXVlZW5z
bGFuZCwgQXVzdHJhbGlhIGxsaUBvY2hzbmVyLm9yZy48L2F1dGgtYWRkcmVzcz48dGl0bGVzPjx0
aXRsZT5UaGUgY3JpdGljYWwgcm9sZXMgb2YgdHVtb3ItaW5pdGlhdGluZyBjZWxscyBhbmQgdGhl
IGx5bXBoIG5vZGUgc3Ryb21hbCBtaWNyb2Vudmlyb25tZW50IGluIGh1bWFuIGNvbG9yZWN0YWwg
Y2FuY2VyIGV4dHJhbm9kYWwgbWV0YXN0YXNpcyB1c2luZyBhIHVuaXF1ZSBodW1hbml6ZWQgb3J0
aG90b3BpYyBtb3VzZSBtb2RlbDwvdGl0bGU+PHNlY29uZGFyeS10aXRsZT5GQVNFQiBKPC9zZWNv
bmRhcnktdGl0bGU+PGFsdC10aXRsZT5GQVNFQiBqb3VybmFsIDogb2ZmaWNpYWwgcHVibGljYXRp
b24gb2YgdGhlIEZlZGVyYXRpb24gb2YgQW1lcmljYW4gU29jaWV0aWVzIGZvciBFeHBlcmltZW50
YWwgQmlvbG9neTwvYWx0LXRpdGxlPjwvdGl0bGVzPjxwZXJpb2RpY2FsPjxmdWxsLXRpdGxlPkZB
U0VCIEo8L2Z1bGwtdGl0bGU+PC9wZXJpb2RpY2FsPjxwYWdlcz4zNTcxLTgxPC9wYWdlcz48dm9s
dW1lPjI5PC92b2x1bWU+PG51bWJlcj44PC9udW1iZXI+PGVkaXRpb24+MjAxNS8wNS8xMzwvZWRp
dGlvbj48a2V5d29yZHM+PGtleXdvcmQ+QW5pbWFsczwva2V5d29yZD48a2V5d29yZD5BbnRpZ2Vu
cywgQ0QvbWV0YWJvbGlzbTwva2V5d29yZD48a2V5d29yZD5DZWxsIExpbmUsIFR1bW9yPC9rZXl3
b3JkPjxrZXl3b3JkPkNlbGwgTW92ZW1lbnQvcGh5c2lvbG9neTwva2V5d29yZD48a2V5d29yZD5D
ZWxsdWxhciBNaWNyb2Vudmlyb25tZW50LypwaHlzaW9sb2d5PC9rZXl3b3JkPjxrZXl3b3JkPkNo
ZW1va2luZSBDWENMMTIvbWV0YWJvbGlzbTwva2V5d29yZD48a2V5d29yZD5Db2xvcmVjdGFsIE5l
b3BsYXNtcy9tZXRhYm9saXNtLypwYXRob2xvZ3k8L2tleXdvcmQ+PGtleXdvcmQ+RGlzZWFzZSBN
b2RlbHMsIEFuaW1hbDwva2V5d29yZD48a2V5d29yZD5HbHljb3Byb3RlaW5zL21ldGFib2xpc208
L2tleXdvcmQ+PGtleXdvcmQ+SFQyOSBDZWxsczwva2V5d29yZD48a2V5d29yZD5IdW1hbnM8L2tl
eXdvcmQ+PGtleXdvcmQ+THltcGggTm9kZXMvbWV0YWJvbGlzbS8qcGF0aG9sb2d5PC9rZXl3b3Jk
PjxrZXl3b3JkPkx5bXBoYXRpYyBNZXRhc3Rhc2lzLypwYXRob2xvZ3k8L2tleXdvcmQ+PGtleXdv
cmQ+TWljZTwva2V5d29yZD48a2V5d29yZD5NaWNlLCBJbmJyZWQgTk9EPC9rZXl3b3JkPjxrZXl3
b3JkPk1pY2UsIFNDSUQ8L2tleXdvcmQ+PGtleXdvcmQ+TmVvcGxhc3RpYyBTdGVtIENlbGxzL21l
dGFib2xpc20vKnBhdGhvbG9neTwva2V5d29yZD48a2V5d29yZD5QZXB0aWRlcy9tZXRhYm9saXNt
PC9rZXl3b3JkPjxrZXl3b3JkPlJlY2VwdG9ycywgQ1hDUjQvbWV0YWJvbGlzbTwva2V5d29yZD48
a2V5d29yZD5TdHJvbWFsIENlbGxzL21ldGFib2xpc20vKnBhdGhvbG9neTwva2V5d29yZD48a2V5
d29yZD5ISyBjZWxsPC9rZXl3b3JkPjxrZXl3b3JkPmNhbmNlciBzdGVtIGNlbGw8L2tleXdvcmQ+
PGtleXdvcmQ+aW50cmFyZWN0YWwgaW5qZWN0aW9uPC9rZXl3b3JkPjxrZXl3b3JkPnhlbm9ncmFm
dDwva2V5d29yZD48L2tleXdvcmRzPjxkYXRlcz48eWVhcj4yMDE1PC95ZWFyPjxwdWItZGF0ZXM+
PGRhdGU+QXVnPC9kYXRlPjwvcHViLWRhdGVzPjwvZGF0ZXM+PGlzYm4+MTUzMC02ODYwIChFbGVj
dHJvbmljKSYjeEQ7MDg5Mi02NjM4IChMaW5raW5nKTwvaXNibj48YWNjZXNzaW9uLW51bT4yNTk2
MjY1NTwvYWNjZXNzaW9uLW51bT48dXJscz48cmVsYXRlZC11cmxzPjx1cmw+aHR0cDovL3d3dy5u
Y2JpLm5sbS5uaWguZ292L3B1Ym1lZC8yNTk2MjY1NTwvdXJsPjwvcmVsYXRlZC11cmxzPjwvdXJs
cz48ZWxlY3Ryb25pYy1yZXNvdXJjZS1udW0+MTAuMTA5Ni9mai4xNC0yNjg5Mzg8L2VsZWN0cm9u
aWMtcmVzb3VyY2UtbnVtPjxsYW5ndWFnZT5lbmc8L2xhbmd1YWdlPjwvcmVjb3JkPjwvQ2l0ZT48
Q2l0ZT48QXV0aG9yPkhpdGU8L0F1dGhvcj48WWVhcj4yMDE4PC9ZZWFyPjxSZWNOdW0+Nzc0Njwv
UmVjTnVtPjxyZWNvcmQ+PHJlYy1udW1iZXI+Nzc0NjwvcmVjLW51bWJlcj48Zm9yZWlnbi1rZXlz
PjxrZXkgYXBwPSJFTiIgZGItaWQ9InZwZXY5emZ0aWFmenI1ZXd2ZjQ1ZXJydDJ3ZDVlc3R0ZXNw
OSIgdGltZXN0YW1wPSIxNTM2MTcxOTk4Ij43NzQ2PC9rZXk+PC9mb3JlaWduLWtleXM+PHJlZi10
eXBlIG5hbWU9IkpvdXJuYWwgQXJ0aWNsZSI+MTc8L3JlZi10eXBlPjxjb250cmlidXRvcnM+PGF1
dGhvcnM+PGF1dGhvcj5IaXRlLCBOLjwvYXV0aG9yPjxhdXRob3I+S2xpbmdlciwgQS48L2F1dGhv
cj48YXV0aG9yPkhlbGxtZXJzLCBMLjwvYXV0aG9yPjxhdXRob3I+TWFyZXNoLCBHLiBBLjwvYXV0
aG9yPjxhdXRob3I+TWlsbGVyLCBQLiBFLjwvYXV0aG9yPjxhdXRob3I+WmhhbmcsIFguPC9hdXRo
b3I+PGF1dGhvcj5MaSwgTC48L2F1dGhvcj48YXV0aG9yPk1hcmdvbGluLCBELiBBLjwvYXV0aG9y
PjwvYXV0aG9ycz48L2NvbnRyaWJ1dG9ycz48YXV0aC1hZGRyZXNzPkRlcGFydG1lbnQgb2YgU3Vy
Z2VyeSwgTG91aXNpYW5hIFN0YXRlIFVuaXZlcnNpdHkgU2Nob29sIG9mIE1lZGljaW5lLCBOZXcg
T3JsZWFucywgTG91aXNpYW5hLiYjeEQ7RGVwYXJ0bWVudCBvZiBDb2xvbiBhbmQgUmVjdGFsIFN1
cmdlcnksIE9jaHNuZXIgSGVhbHRoIFN5c3RlbSwgTmV3IE9ybGVhbnMsIExvdWlzaWFuYS4mI3hE
O0xhYm9yYXRvcnkgb2YgVHJhbnNsYXRpb25hbCBDYW5jZXIgUmVzZWFyY2gsIE9jaHNuZXIgSGVh
bHRoIFN5c3RlbSwgTmV3IE9ybGVhbnMsIExvdWlzaWFuYS4mI3hEO0NvbG9uIGFuZCBSZWN0YWwg
U3BlY2lhbGlzdHMgTHRkLCBSaWNobW9uZCwgVmlyZ2luaWEuJiN4RDtPY2hzbmVyIENsaW5pY2Fs
IFNjaG9vbCwgVW5pdmVyc2l0eSBvZiBRdWVlbnNsYW5kLCBRdWVlbnNsYW5kLCBWaWN0b3JpYSwg
QXVzdHJhbGlhLjwvYXV0aC1hZGRyZXNzPjx0aXRsZXM+PHRpdGxlPkFuIE9wdGltYWwgT3J0aG90
b3BpYyBNb3VzZSBNb2RlbCBmb3IgSHVtYW4gQ29sb3JlY3RhbCBDYW5jZXIgUHJpbWFyeSBUdW1v
ciBHcm93dGggYW5kIFNwb250YW5lb3VzIE1ldGFzdGFzaXM8L3RpdGxlPjxzZWNvbmRhcnktdGl0
bGU+RGlzIENvbG9uIFJlY3R1bTwvc2Vjb25kYXJ5LXRpdGxlPjwvdGl0bGVzPjxwZXJpb2RpY2Fs
PjxmdWxsLXRpdGxlPkRpcyBDb2xvbiBSZWN0dW08L2Z1bGwtdGl0bGU+PC9wZXJpb2RpY2FsPjxw
YWdlcz42OTgtNzA1PC9wYWdlcz48dm9sdW1lPjYxPC92b2x1bWU+PG51bWJlcj42PC9udW1iZXI+
PGtleXdvcmRzPjxrZXl3b3JkPkFuaW1hbHM8L2tleXdvcmQ+PGtleXdvcmQ+Q29sb3JlY3RhbCBO
ZW9wbGFzbXMvZGlhZ25vc3RpYyBpbWFnaW5nL21vcnRhbGl0eS8qcGF0aG9sb2d5PC9rZXl3b3Jk
PjxrZXl3b3JkPkRpc2Vhc2UgTW9kZWxzLCBBbmltYWw8L2tleXdvcmQ+PGtleXdvcmQ+SFQyOSBD
ZWxscy9tZXRhYm9saXNtPC9rZXl3b3JkPjxrZXl3b3JkPkh1bWFuczwva2V5d29yZD48a2V5d29y
ZD5MaXZlciBOZW9wbGFzbXMvcGF0aG9sb2d5LypzZWNvbmRhcnk8L2tleXdvcmQ+PGtleXdvcmQ+
THVjaWZlcmFzZXMvbWV0YWJvbGlzbTwva2V5d29yZD48a2V5d29yZD5MdW1pbmVzY2VudCBNZWFz
dXJlbWVudHMvKm1ldGhvZHM8L2tleXdvcmQ+PGtleXdvcmQ+THVuZyBOZW9wbGFzbXMvcGF0aG9s
b2d5LypzZWNvbmRhcnk8L2tleXdvcmQ+PGtleXdvcmQ+THltcGggTm9kZXMvcGF0aG9sb2d5PC9r
ZXl3b3JkPjxrZXl3b3JkPk1pY2U8L2tleXdvcmQ+PGtleXdvcmQ+U3Ryb21hbCBDZWxscy9tZXRh
Ym9saXNtLypwYXRob2xvZ3k8L2tleXdvcmQ+PGtleXdvcmQ+VHVtb3IgTWljcm9lbnZpcm9ubWVu
dDwva2V5d29yZD48L2tleXdvcmRzPjxkYXRlcz48eWVhcj4yMDE4PC95ZWFyPjxwdWItZGF0ZXM+
PGRhdGU+SnVuPC9kYXRlPjwvcHViLWRhdGVzPjwvZGF0ZXM+PGlzYm4+MTUzMC0wMzU4IChFbGVj
dHJvbmljKSYjeEQ7MDAxMi0zNzA2IChMaW5raW5nKTwvaXNibj48YWNjZXNzaW9uLW51bT4yOTcy
MjcyODwvYWNjZXNzaW9uLW51bT48dXJscz48cmVsYXRlZC11cmxzPjx1cmw+aHR0cHM6Ly93d3cu
bmNiaS5ubG0ubmloLmdvdi9wdWJtZWQvMjk3MjI3Mjg8L3VybD48L3JlbGF0ZWQtdXJscz48L3Vy
bHM+PGVsZWN0cm9uaWMtcmVzb3VyY2UtbnVtPjEwLjEwOTcvRENSLjAwMDAwMDAwMDAwMDEwOTY8
L2VsZWN0cm9uaWMtcmVzb3VyY2UtbnVtPjwvcmVjb3JkPjwvQ2l0ZT48L0VuZE5vdGU+AG==
</w:fldData>
        </w:fldChar>
      </w:r>
      <w:r w:rsidR="009479F1">
        <w:rPr>
          <w:color w:val="000000" w:themeColor="text1"/>
          <w:szCs w:val="22"/>
        </w:rPr>
        <w:instrText xml:space="preserve"> ADDIN EN.CITE </w:instrText>
      </w:r>
      <w:r w:rsidR="009479F1">
        <w:rPr>
          <w:color w:val="000000" w:themeColor="text1"/>
          <w:szCs w:val="22"/>
        </w:rPr>
        <w:fldChar w:fldCharType="begin">
          <w:fldData xml:space="preserve">PEVuZE5vdGU+PENpdGU+PEF1dGhvcj5NYXJnb2xpbjwvQXV0aG9yPjxZZWFyPjIwMTE8L1llYXI+
PFJlY051bT4zNzA5PC9SZWNOdW0+PERpc3BsYXlUZXh0PjxzdHlsZSBmYWNlPSJzdXBlcnNjcmlw
dCI+MTAsMTIsMTc8L3N0eWxlPjwvRGlzcGxheVRleHQ+PHJlY29yZD48cmVjLW51bWJlcj4zNzA5
PC9yZWMtbnVtYmVyPjxmb3JlaWduLWtleXM+PGtleSBhcHA9IkVOIiBkYi1pZD0idnBldjl6ZnRp
YWZ6cjVld3ZmNDVlcnJ0MndkNWVzdHRlc3A5IiB0aW1lc3RhbXA9IjAiPjM3MDk8L2tleT48L2Zv
cmVpZ24ta2V5cz48cmVmLXR5cGUgbmFtZT0iSm91cm5hbCBBcnRpY2xlIj4xNzwvcmVmLXR5cGU+
PGNvbnRyaWJ1dG9ycz48YXV0aG9ycz48YXV0aG9yPk1hcmdvbGluLCBELiBBLjwvYXV0aG9yPjxh
dXRob3I+U2lsaW5za3ksIEouPC9hdXRob3I+PGF1dGhvcj5HcmltZXMsIEMuPC9hdXRob3I+PGF1
dGhvcj5TcGVuY2VyLCBOLjwvYXV0aG9yPjxhdXRob3I+QXljb2NrLCBNLjwvYXV0aG9yPjxhdXRo
b3I+R3JlZW4sIEguPC9hdXRob3I+PGF1dGhvcj5Db3Jkb3ZhLCBKLjwvYXV0aG9yPjxhdXRob3I+
RGF2aXMsIE4uIEsuPC9hdXRob3I+PGF1dGhvcj5EcmlzY29sbCwgVC48L2F1dGhvcj48YXV0aG9y
PkxpLCBMLjwvYXV0aG9yPjwvYXV0aG9ycz48L2NvbnRyaWJ1dG9ycz48YXV0aC1hZGRyZXNzPkRl
cGFydG1lbnQgb2YgQ29sb24gUmVjdGFsIFN1cmdlcnksIE9jaHNuZXIgQ2xpbmljIEZvdW5kYXRp
b24sIE5ldyBPcmxlYW5zLCBMQSwgVVNBLjwvYXV0aC1hZGRyZXNzPjx0aXRsZXM+PHRpdGxlPkx5
bXBoIG5vZGUgc3Ryb21hbCBjZWxscyBlbmhhbmNlIGRydWctcmVzaXN0YW50IGNvbG9uIGNhbmNl
ciBjZWxsIHR1bW9yIGZvcm1hdGlvbiB0aHJvdWdoIFNERi0xYWxwaGEvQ1hDUjQgcGFyYWNyaW5l
IHNpZ25hbGluZzwvdGl0bGU+PHNlY29uZGFyeS10aXRsZT5OZW9wbGFzaWE8L3NlY29uZGFyeS10
aXRsZT48L3RpdGxlcz48cGVyaW9kaWNhbD48ZnVsbC10aXRsZT5OZW9wbGFzaWE8L2Z1bGwtdGl0
bGU+PC9wZXJpb2RpY2FsPjxwYWdlcz44NzQtODY8L3BhZ2VzPjx2b2x1bWU+MTM8L3ZvbHVtZT48
bnVtYmVyPjk8L251bWJlcj48ZWRpdGlvbj4yMDExLzEwLzA1PC9lZGl0aW9uPjxrZXl3b3Jkcz48
a2V5d29yZD5BbmltYWxzPC9rZXl3b3JkPjxrZXl3b3JkPkFudGlnZW5zLCBDRC8qYmlvc3ludGhl
c2lzPC9rZXl3b3JkPjxrZXl3b3JkPkNlbGwgTGluZSwgVHVtb3I8L2tleXdvcmQ+PGtleXdvcmQ+
Q2VsbCBNb3ZlbWVudDwva2V5d29yZD48a2V5d29yZD5DZWxsIFByb2xpZmVyYXRpb248L2tleXdv
cmQ+PGtleXdvcmQ+Q2hlbW9raW5lIENYQ0wxMi8qbWV0YWJvbGlzbTwva2V5d29yZD48a2V5d29y
ZD5Db2xvbmljIE5lb3BsYXNtcy9ibG9vZCBzdXBwbHkvZHJ1ZyB0aGVyYXB5LyptZXRhYm9saXNt
PC9rZXl3b3JkPjxrZXl3b3JkPkRydWcgUmVzaXN0YW5jZSwgTmVvcGxhc208L2tleXdvcmQ+PGtl
eXdvcmQ+R2x5Y29wcm90ZWlucy8qYmlvc3ludGhlc2lzPC9rZXl3b3JkPjxrZXl3b3JkPkh1bWFu
czwva2V5d29yZD48a2V5d29yZD5MeW1waCBOb2Rlcy8qY3l0b2xvZ3k8L2tleXdvcmQ+PGtleXdv
cmQ+TWFsZTwva2V5d29yZD48a2V5d29yZD5NaWNlPC9rZXl3b3JkPjxrZXl3b3JkPk1pY2UsIElu
YnJlZCBOT0Q8L2tleXdvcmQ+PGtleXdvcmQ+TWljZSwgU0NJRDwva2V5d29yZD48a2V5d29yZD5O
ZW9wbGFzbSBUcmFuc3BsYW50YXRpb248L2tleXdvcmQ+PGtleXdvcmQ+TmVvdmFzY3VsYXJpemF0
aW9uLCBQYXRob2xvZ2ljPC9rZXl3b3JkPjxrZXl3b3JkPipQYXJhY3JpbmUgQ29tbXVuaWNhdGlv
bjwva2V5d29yZD48a2V5d29yZD5QZXB0aWRlczwva2V5d29yZD48a2V5d29yZD5SZWNlcHRvcnMs
IENYQ1I0LyptZXRhYm9saXNtPC9rZXl3b3JkPjxrZXl3b3JkPlNpZ25hbCBUcmFuc2R1Y3Rpb248
L2tleXdvcmQ+PGtleXdvcmQ+U3Ryb21hbCBDZWxscy8qcGh5c2lvbG9neTwva2V5d29yZD48a2V5
d29yZD5UcmFuc3BsYW50YXRpb24sIEhldGVyb2xvZ291czwva2V5d29yZD48L2tleXdvcmRzPjxk
YXRlcz48eWVhcj4yMDExPC95ZWFyPjxwdWItZGF0ZXM+PGRhdGU+U2VwPC9kYXRlPjwvcHViLWRh
dGVzPjwvZGF0ZXM+PGlzYm4+MTQ3Ni01NTg2IChFbGVjdHJvbmljKSYjeEQ7MTQ3Ni01NTg2IChM
aW5raW5nKTwvaXNibj48YWNjZXNzaW9uLW51bT4yMTk2OTgyMDwvYWNjZXNzaW9uLW51bT48dXJs
cz48cmVsYXRlZC11cmxzPjx1cmw+aHR0cDovL3d3dy5uY2JpLm5sbS5uaWguZ292L3B1Ym1lZC8y
MTk2OTgyMDwvdXJsPjwvcmVsYXRlZC11cmxzPjwvdXJscz48Y3VzdG9tMj5QTUMzMTgyMjc5PC9j
dXN0b20yPjxsYW5ndWFnZT5lbmc8L2xhbmd1YWdlPjwvcmVjb3JkPjwvQ2l0ZT48Q2l0ZT48QXV0
aG9yPk1hcmdvbGluPC9BdXRob3I+PFllYXI+MjAxNTwvWWVhcj48UmVjTnVtPjU3MTY8L1JlY051
bT48cmVjb3JkPjxyZWMtbnVtYmVyPjU3MTY8L3JlYy1udW1iZXI+PGZvcmVpZ24ta2V5cz48a2V5
IGFwcD0iRU4iIGRiLWlkPSJ2cGV2OXpmdGlhZnpyNWV3dmY0NWVycnQyd2Q1ZXN0dGVzcDkiIHRp
bWVzdGFtcD0iMCI+NTcxNjwva2V5PjwvZm9yZWlnbi1rZXlzPjxyZWYtdHlwZSBuYW1lPSJKb3Vy
bmFsIEFydGljbGUiPjE3PC9yZWYtdHlwZT48Y29udHJpYnV0b3JzPjxhdXRob3JzPjxhdXRob3I+
TWFyZ29saW4sIEQuIEEuPC9hdXRob3I+PGF1dGhvcj5NeWVycywgVC48L2F1dGhvcj48YXV0aG9y
PlpoYW5nLCBYLjwvYXV0aG9yPjxhdXRob3I+QmVydG9uaSwgRC4gTS48L2F1dGhvcj48YXV0aG9y
PlJldXRlciwgQi4gQS48L2F1dGhvcj48YXV0aG9yPk9ib2toYXJlLCBJLjwvYXV0aG9yPjxhdXRo
b3I+Qm9yZ292YW4sIFQuPC9hdXRob3I+PGF1dGhvcj5HcmltZXMsIEMuPC9hdXRob3I+PGF1dGhv
cj5HcmVlbiwgSC48L2F1dGhvcj48YXV0aG9yPkRyaXNjb2xsLCBULjwvYXV0aG9yPjxhdXRob3I+
TGVlLCBDLiBHLjwvYXV0aG9yPjxhdXRob3I+RGF2aXMsIE4uIEsuPC9hdXRob3I+PGF1dGhvcj5M
aSwgTC48L2F1dGhvcj48L2F1dGhvcnM+PC9jb250cmlidXRvcnM+PGF1dGgtYWRkcmVzcz4qRGVw
YXJ0bWVudCBvZiBDb2xvbiBSZWN0YWwgU3VyZ2VyeSwgRGVwYXJ0bWVudCBvZiBQYXRob2xvZ3ks
IGFuZCBMYWJvcmF0b3J5IG9mIFRyYW5zbGF0aW9uYWwgQ2FuY2VyIFJlc2VhcmNoLCBPY2hzbmVy
IEhlYWx0aCBTeXN0ZW0sIE5ldyBPcmxlYW5zLCBMb3Vpc2lhbmEsIFVTQTsgYW5kIE9jaHNuZXIg
Q2xpbmljIFNjaG9vbCwgVW5pdmVyc2l0eSBRdWVlbnNsYW5kIFNjaG9vbCBvZiBNZWRpY2luZSwg
QnJpc2JhbmUsIFF1ZWVuc2xhbmQsIEF1c3RyYWxpYS4mI3hEOypEZXBhcnRtZW50IG9mIENvbG9u
IFJlY3RhbCBTdXJnZXJ5LCBEZXBhcnRtZW50IG9mIFBhdGhvbG9neSwgYW5kIExhYm9yYXRvcnkg
b2YgVHJhbnNsYXRpb25hbCBDYW5jZXIgUmVzZWFyY2gsIE9jaHNuZXIgSGVhbHRoIFN5c3RlbSwg
TmV3IE9ybGVhbnMsIExvdWlzaWFuYSwgVVNBOyBhbmQgT2Noc25lciBDbGluaWMgU2Nob29sLCBV
bml2ZXJzaXR5IFF1ZWVuc2xhbmQgU2Nob29sIG9mIE1lZGljaW5lLCBCcmlzYmFuZSwgUXVlZW5z
bGFuZCwgQXVzdHJhbGlhIGxsaUBvY2hzbmVyLm9yZy48L2F1dGgtYWRkcmVzcz48dGl0bGVzPjx0
aXRsZT5UaGUgY3JpdGljYWwgcm9sZXMgb2YgdHVtb3ItaW5pdGlhdGluZyBjZWxscyBhbmQgdGhl
IGx5bXBoIG5vZGUgc3Ryb21hbCBtaWNyb2Vudmlyb25tZW50IGluIGh1bWFuIGNvbG9yZWN0YWwg
Y2FuY2VyIGV4dHJhbm9kYWwgbWV0YXN0YXNpcyB1c2luZyBhIHVuaXF1ZSBodW1hbml6ZWQgb3J0
aG90b3BpYyBtb3VzZSBtb2RlbDwvdGl0bGU+PHNlY29uZGFyeS10aXRsZT5GQVNFQiBKPC9zZWNv
bmRhcnktdGl0bGU+PGFsdC10aXRsZT5GQVNFQiBqb3VybmFsIDogb2ZmaWNpYWwgcHVibGljYXRp
b24gb2YgdGhlIEZlZGVyYXRpb24gb2YgQW1lcmljYW4gU29jaWV0aWVzIGZvciBFeHBlcmltZW50
YWwgQmlvbG9neTwvYWx0LXRpdGxlPjwvdGl0bGVzPjxwZXJpb2RpY2FsPjxmdWxsLXRpdGxlPkZB
U0VCIEo8L2Z1bGwtdGl0bGU+PC9wZXJpb2RpY2FsPjxwYWdlcz4zNTcxLTgxPC9wYWdlcz48dm9s
dW1lPjI5PC92b2x1bWU+PG51bWJlcj44PC9udW1iZXI+PGVkaXRpb24+MjAxNS8wNS8xMzwvZWRp
dGlvbj48a2V5d29yZHM+PGtleXdvcmQ+QW5pbWFsczwva2V5d29yZD48a2V5d29yZD5BbnRpZ2Vu
cywgQ0QvbWV0YWJvbGlzbTwva2V5d29yZD48a2V5d29yZD5DZWxsIExpbmUsIFR1bW9yPC9rZXl3
b3JkPjxrZXl3b3JkPkNlbGwgTW92ZW1lbnQvcGh5c2lvbG9neTwva2V5d29yZD48a2V5d29yZD5D
ZWxsdWxhciBNaWNyb2Vudmlyb25tZW50LypwaHlzaW9sb2d5PC9rZXl3b3JkPjxrZXl3b3JkPkNo
ZW1va2luZSBDWENMMTIvbWV0YWJvbGlzbTwva2V5d29yZD48a2V5d29yZD5Db2xvcmVjdGFsIE5l
b3BsYXNtcy9tZXRhYm9saXNtLypwYXRob2xvZ3k8L2tleXdvcmQ+PGtleXdvcmQ+RGlzZWFzZSBN
b2RlbHMsIEFuaW1hbDwva2V5d29yZD48a2V5d29yZD5HbHljb3Byb3RlaW5zL21ldGFib2xpc208
L2tleXdvcmQ+PGtleXdvcmQ+SFQyOSBDZWxsczwva2V5d29yZD48a2V5d29yZD5IdW1hbnM8L2tl
eXdvcmQ+PGtleXdvcmQ+THltcGggTm9kZXMvbWV0YWJvbGlzbS8qcGF0aG9sb2d5PC9rZXl3b3Jk
PjxrZXl3b3JkPkx5bXBoYXRpYyBNZXRhc3Rhc2lzLypwYXRob2xvZ3k8L2tleXdvcmQ+PGtleXdv
cmQ+TWljZTwva2V5d29yZD48a2V5d29yZD5NaWNlLCBJbmJyZWQgTk9EPC9rZXl3b3JkPjxrZXl3
b3JkPk1pY2UsIFNDSUQ8L2tleXdvcmQ+PGtleXdvcmQ+TmVvcGxhc3RpYyBTdGVtIENlbGxzL21l
dGFib2xpc20vKnBhdGhvbG9neTwva2V5d29yZD48a2V5d29yZD5QZXB0aWRlcy9tZXRhYm9saXNt
PC9rZXl3b3JkPjxrZXl3b3JkPlJlY2VwdG9ycywgQ1hDUjQvbWV0YWJvbGlzbTwva2V5d29yZD48
a2V5d29yZD5TdHJvbWFsIENlbGxzL21ldGFib2xpc20vKnBhdGhvbG9neTwva2V5d29yZD48a2V5
d29yZD5ISyBjZWxsPC9rZXl3b3JkPjxrZXl3b3JkPmNhbmNlciBzdGVtIGNlbGw8L2tleXdvcmQ+
PGtleXdvcmQ+aW50cmFyZWN0YWwgaW5qZWN0aW9uPC9rZXl3b3JkPjxrZXl3b3JkPnhlbm9ncmFm
dDwva2V5d29yZD48L2tleXdvcmRzPjxkYXRlcz48eWVhcj4yMDE1PC95ZWFyPjxwdWItZGF0ZXM+
PGRhdGU+QXVnPC9kYXRlPjwvcHViLWRhdGVzPjwvZGF0ZXM+PGlzYm4+MTUzMC02ODYwIChFbGVj
dHJvbmljKSYjeEQ7MDg5Mi02NjM4IChMaW5raW5nKTwvaXNibj48YWNjZXNzaW9uLW51bT4yNTk2
MjY1NTwvYWNjZXNzaW9uLW51bT48dXJscz48cmVsYXRlZC11cmxzPjx1cmw+aHR0cDovL3d3dy5u
Y2JpLm5sbS5uaWguZ292L3B1Ym1lZC8yNTk2MjY1NTwvdXJsPjwvcmVsYXRlZC11cmxzPjwvdXJs
cz48ZWxlY3Ryb25pYy1yZXNvdXJjZS1udW0+MTAuMTA5Ni9mai4xNC0yNjg5Mzg8L2VsZWN0cm9u
aWMtcmVzb3VyY2UtbnVtPjxsYW5ndWFnZT5lbmc8L2xhbmd1YWdlPjwvcmVjb3JkPjwvQ2l0ZT48
Q2l0ZT48QXV0aG9yPkhpdGU8L0F1dGhvcj48WWVhcj4yMDE4PC9ZZWFyPjxSZWNOdW0+Nzc0Njwv
UmVjTnVtPjxyZWNvcmQ+PHJlYy1udW1iZXI+Nzc0NjwvcmVjLW51bWJlcj48Zm9yZWlnbi1rZXlz
PjxrZXkgYXBwPSJFTiIgZGItaWQ9InZwZXY5emZ0aWFmenI1ZXd2ZjQ1ZXJydDJ3ZDVlc3R0ZXNw
OSIgdGltZXN0YW1wPSIxNTM2MTcxOTk4Ij43NzQ2PC9rZXk+PC9mb3JlaWduLWtleXM+PHJlZi10
eXBlIG5hbWU9IkpvdXJuYWwgQXJ0aWNsZSI+MTc8L3JlZi10eXBlPjxjb250cmlidXRvcnM+PGF1
dGhvcnM+PGF1dGhvcj5IaXRlLCBOLjwvYXV0aG9yPjxhdXRob3I+S2xpbmdlciwgQS48L2F1dGhv
cj48YXV0aG9yPkhlbGxtZXJzLCBMLjwvYXV0aG9yPjxhdXRob3I+TWFyZXNoLCBHLiBBLjwvYXV0
aG9yPjxhdXRob3I+TWlsbGVyLCBQLiBFLjwvYXV0aG9yPjxhdXRob3I+WmhhbmcsIFguPC9hdXRo
b3I+PGF1dGhvcj5MaSwgTC48L2F1dGhvcj48YXV0aG9yPk1hcmdvbGluLCBELiBBLjwvYXV0aG9y
PjwvYXV0aG9ycz48L2NvbnRyaWJ1dG9ycz48YXV0aC1hZGRyZXNzPkRlcGFydG1lbnQgb2YgU3Vy
Z2VyeSwgTG91aXNpYW5hIFN0YXRlIFVuaXZlcnNpdHkgU2Nob29sIG9mIE1lZGljaW5lLCBOZXcg
T3JsZWFucywgTG91aXNpYW5hLiYjeEQ7RGVwYXJ0bWVudCBvZiBDb2xvbiBhbmQgUmVjdGFsIFN1
cmdlcnksIE9jaHNuZXIgSGVhbHRoIFN5c3RlbSwgTmV3IE9ybGVhbnMsIExvdWlzaWFuYS4mI3hE
O0xhYm9yYXRvcnkgb2YgVHJhbnNsYXRpb25hbCBDYW5jZXIgUmVzZWFyY2gsIE9jaHNuZXIgSGVh
bHRoIFN5c3RlbSwgTmV3IE9ybGVhbnMsIExvdWlzaWFuYS4mI3hEO0NvbG9uIGFuZCBSZWN0YWwg
U3BlY2lhbGlzdHMgTHRkLCBSaWNobW9uZCwgVmlyZ2luaWEuJiN4RDtPY2hzbmVyIENsaW5pY2Fs
IFNjaG9vbCwgVW5pdmVyc2l0eSBvZiBRdWVlbnNsYW5kLCBRdWVlbnNsYW5kLCBWaWN0b3JpYSwg
QXVzdHJhbGlhLjwvYXV0aC1hZGRyZXNzPjx0aXRsZXM+PHRpdGxlPkFuIE9wdGltYWwgT3J0aG90
b3BpYyBNb3VzZSBNb2RlbCBmb3IgSHVtYW4gQ29sb3JlY3RhbCBDYW5jZXIgUHJpbWFyeSBUdW1v
ciBHcm93dGggYW5kIFNwb250YW5lb3VzIE1ldGFzdGFzaXM8L3RpdGxlPjxzZWNvbmRhcnktdGl0
bGU+RGlzIENvbG9uIFJlY3R1bTwvc2Vjb25kYXJ5LXRpdGxlPjwvdGl0bGVzPjxwZXJpb2RpY2Fs
PjxmdWxsLXRpdGxlPkRpcyBDb2xvbiBSZWN0dW08L2Z1bGwtdGl0bGU+PC9wZXJpb2RpY2FsPjxw
YWdlcz42OTgtNzA1PC9wYWdlcz48dm9sdW1lPjYxPC92b2x1bWU+PG51bWJlcj42PC9udW1iZXI+
PGtleXdvcmRzPjxrZXl3b3JkPkFuaW1hbHM8L2tleXdvcmQ+PGtleXdvcmQ+Q29sb3JlY3RhbCBO
ZW9wbGFzbXMvZGlhZ25vc3RpYyBpbWFnaW5nL21vcnRhbGl0eS8qcGF0aG9sb2d5PC9rZXl3b3Jk
PjxrZXl3b3JkPkRpc2Vhc2UgTW9kZWxzLCBBbmltYWw8L2tleXdvcmQ+PGtleXdvcmQ+SFQyOSBD
ZWxscy9tZXRhYm9saXNtPC9rZXl3b3JkPjxrZXl3b3JkPkh1bWFuczwva2V5d29yZD48a2V5d29y
ZD5MaXZlciBOZW9wbGFzbXMvcGF0aG9sb2d5LypzZWNvbmRhcnk8L2tleXdvcmQ+PGtleXdvcmQ+
THVjaWZlcmFzZXMvbWV0YWJvbGlzbTwva2V5d29yZD48a2V5d29yZD5MdW1pbmVzY2VudCBNZWFz
dXJlbWVudHMvKm1ldGhvZHM8L2tleXdvcmQ+PGtleXdvcmQ+THVuZyBOZW9wbGFzbXMvcGF0aG9s
b2d5LypzZWNvbmRhcnk8L2tleXdvcmQ+PGtleXdvcmQ+THltcGggTm9kZXMvcGF0aG9sb2d5PC9r
ZXl3b3JkPjxrZXl3b3JkPk1pY2U8L2tleXdvcmQ+PGtleXdvcmQ+U3Ryb21hbCBDZWxscy9tZXRh
Ym9saXNtLypwYXRob2xvZ3k8L2tleXdvcmQ+PGtleXdvcmQ+VHVtb3IgTWljcm9lbnZpcm9ubWVu
dDwva2V5d29yZD48L2tleXdvcmRzPjxkYXRlcz48eWVhcj4yMDE4PC95ZWFyPjxwdWItZGF0ZXM+
PGRhdGU+SnVuPC9kYXRlPjwvcHViLWRhdGVzPjwvZGF0ZXM+PGlzYm4+MTUzMC0wMzU4IChFbGVj
dHJvbmljKSYjeEQ7MDAxMi0zNzA2IChMaW5raW5nKTwvaXNibj48YWNjZXNzaW9uLW51bT4yOTcy
MjcyODwvYWNjZXNzaW9uLW51bT48dXJscz48cmVsYXRlZC11cmxzPjx1cmw+aHR0cHM6Ly93d3cu
bmNiaS5ubG0ubmloLmdvdi9wdWJtZWQvMjk3MjI3Mjg8L3VybD48L3JlbGF0ZWQtdXJscz48L3Vy
bHM+PGVsZWN0cm9uaWMtcmVzb3VyY2UtbnVtPjEwLjEwOTcvRENSLjAwMDAwMDAwMDAwMDEwOTY8
L2VsZWN0cm9uaWMtcmVzb3VyY2UtbnVtPjwvcmVjb3JkPjwvQ2l0ZT48L0VuZE5vdGU+AG==
</w:fldData>
        </w:fldChar>
      </w:r>
      <w:r w:rsidR="009479F1">
        <w:rPr>
          <w:color w:val="000000" w:themeColor="text1"/>
          <w:szCs w:val="22"/>
        </w:rPr>
        <w:instrText xml:space="preserve"> ADDIN EN.CITE.DATA </w:instrText>
      </w:r>
      <w:r w:rsidR="009479F1">
        <w:rPr>
          <w:color w:val="000000" w:themeColor="text1"/>
          <w:szCs w:val="22"/>
        </w:rPr>
      </w:r>
      <w:r w:rsidR="009479F1">
        <w:rPr>
          <w:color w:val="000000" w:themeColor="text1"/>
          <w:szCs w:val="22"/>
        </w:rPr>
        <w:fldChar w:fldCharType="end"/>
      </w:r>
      <w:r w:rsidR="00E14BD8" w:rsidRPr="00AD1B71">
        <w:rPr>
          <w:color w:val="000000" w:themeColor="text1"/>
          <w:szCs w:val="22"/>
        </w:rPr>
      </w:r>
      <w:r w:rsidR="00E14BD8" w:rsidRPr="00AD1B71">
        <w:rPr>
          <w:color w:val="000000" w:themeColor="text1"/>
          <w:szCs w:val="22"/>
        </w:rPr>
        <w:fldChar w:fldCharType="separate"/>
      </w:r>
      <w:r w:rsidR="009479F1" w:rsidRPr="009479F1">
        <w:rPr>
          <w:noProof/>
          <w:color w:val="000000" w:themeColor="text1"/>
          <w:szCs w:val="22"/>
          <w:vertAlign w:val="superscript"/>
        </w:rPr>
        <w:t>10,12,17</w:t>
      </w:r>
      <w:r w:rsidR="00E14BD8" w:rsidRPr="00AD1B71">
        <w:rPr>
          <w:color w:val="000000" w:themeColor="text1"/>
          <w:szCs w:val="22"/>
        </w:rPr>
        <w:fldChar w:fldCharType="end"/>
      </w:r>
      <w:r w:rsidRPr="00AD1B71">
        <w:rPr>
          <w:color w:val="000000" w:themeColor="text1"/>
          <w:szCs w:val="22"/>
        </w:rPr>
        <w:t>. I</w:t>
      </w:r>
      <w:r w:rsidR="009759AF" w:rsidRPr="00AD1B71">
        <w:rPr>
          <w:color w:val="000000" w:themeColor="text1"/>
          <w:szCs w:val="22"/>
        </w:rPr>
        <w:t>ncorporating</w:t>
      </w:r>
      <w:r w:rsidRPr="00AD1B71">
        <w:rPr>
          <w:color w:val="000000" w:themeColor="text1"/>
          <w:szCs w:val="22"/>
        </w:rPr>
        <w:t xml:space="preserve"> our previous work </w:t>
      </w:r>
      <w:r w:rsidR="009759AF" w:rsidRPr="00AD1B71">
        <w:rPr>
          <w:color w:val="000000" w:themeColor="text1"/>
          <w:szCs w:val="22"/>
        </w:rPr>
        <w:t>on</w:t>
      </w:r>
      <w:r w:rsidRPr="00AD1B71">
        <w:rPr>
          <w:color w:val="000000" w:themeColor="text1"/>
          <w:szCs w:val="22"/>
        </w:rPr>
        <w:t xml:space="preserve"> the influence of the LN stromal microenvironment</w:t>
      </w:r>
      <w:r w:rsidR="009D4630">
        <w:rPr>
          <w:color w:val="000000" w:themeColor="text1"/>
          <w:szCs w:val="22"/>
        </w:rPr>
        <w:t xml:space="preserve"> in metast</w:t>
      </w:r>
      <w:r w:rsidR="003A7329">
        <w:rPr>
          <w:color w:val="000000" w:themeColor="text1"/>
          <w:szCs w:val="22"/>
        </w:rPr>
        <w:t>at</w:t>
      </w:r>
      <w:r w:rsidR="009D4630">
        <w:rPr>
          <w:color w:val="000000" w:themeColor="text1"/>
          <w:szCs w:val="22"/>
        </w:rPr>
        <w:t>ic progression</w:t>
      </w:r>
      <w:r w:rsidRPr="00AD1B71">
        <w:rPr>
          <w:color w:val="000000" w:themeColor="text1"/>
          <w:szCs w:val="22"/>
        </w:rPr>
        <w:t xml:space="preserve">, we established orthotopic models </w:t>
      </w:r>
      <w:r w:rsidR="009D4630">
        <w:rPr>
          <w:color w:val="000000" w:themeColor="text1"/>
          <w:szCs w:val="22"/>
        </w:rPr>
        <w:t>(especially the PDOX model</w:t>
      </w:r>
      <w:r w:rsidR="00D30A56">
        <w:rPr>
          <w:color w:val="000000" w:themeColor="text1"/>
          <w:szCs w:val="22"/>
        </w:rPr>
        <w:t>s</w:t>
      </w:r>
      <w:r w:rsidR="009D4630">
        <w:rPr>
          <w:color w:val="000000" w:themeColor="text1"/>
          <w:szCs w:val="22"/>
        </w:rPr>
        <w:t xml:space="preserve">) </w:t>
      </w:r>
      <w:r w:rsidRPr="00AD1B71">
        <w:rPr>
          <w:color w:val="000000" w:themeColor="text1"/>
          <w:szCs w:val="22"/>
        </w:rPr>
        <w:t xml:space="preserve">that </w:t>
      </w:r>
      <w:r w:rsidR="00ED4D47">
        <w:rPr>
          <w:color w:val="000000" w:themeColor="text1"/>
          <w:szCs w:val="22"/>
        </w:rPr>
        <w:t>mimic</w:t>
      </w:r>
      <w:r w:rsidR="009D4630">
        <w:rPr>
          <w:color w:val="000000" w:themeColor="text1"/>
          <w:szCs w:val="22"/>
        </w:rPr>
        <w:t xml:space="preserve"> the natural course of metastatic dissemination, </w:t>
      </w:r>
      <w:r w:rsidRPr="00AD1B71">
        <w:rPr>
          <w:color w:val="auto"/>
          <w:szCs w:val="22"/>
        </w:rPr>
        <w:t>technically reproducible</w:t>
      </w:r>
      <w:r w:rsidR="009D4630">
        <w:rPr>
          <w:color w:val="auto"/>
          <w:szCs w:val="22"/>
        </w:rPr>
        <w:t>,</w:t>
      </w:r>
      <w:r w:rsidRPr="00AD1B71">
        <w:rPr>
          <w:color w:val="auto"/>
          <w:szCs w:val="22"/>
        </w:rPr>
        <w:t xml:space="preserve"> </w:t>
      </w:r>
      <w:r w:rsidR="00F71E62">
        <w:rPr>
          <w:color w:val="auto"/>
          <w:szCs w:val="22"/>
        </w:rPr>
        <w:t xml:space="preserve">preserve the  </w:t>
      </w:r>
      <w:r w:rsidR="009D4630">
        <w:rPr>
          <w:color w:val="auto"/>
          <w:szCs w:val="22"/>
        </w:rPr>
        <w:t xml:space="preserve">heterogeneity of </w:t>
      </w:r>
      <w:r w:rsidR="00F71E62">
        <w:rPr>
          <w:color w:val="auto"/>
          <w:szCs w:val="22"/>
        </w:rPr>
        <w:t xml:space="preserve">original patient </w:t>
      </w:r>
      <w:r w:rsidR="009D4630">
        <w:rPr>
          <w:color w:val="auto"/>
          <w:szCs w:val="22"/>
        </w:rPr>
        <w:t>tumor</w:t>
      </w:r>
      <w:r w:rsidR="00D30A56">
        <w:rPr>
          <w:color w:val="auto"/>
          <w:szCs w:val="22"/>
        </w:rPr>
        <w:t>s</w:t>
      </w:r>
      <w:r w:rsidR="00F71E62">
        <w:rPr>
          <w:color w:val="auto"/>
          <w:szCs w:val="22"/>
        </w:rPr>
        <w:t>,</w:t>
      </w:r>
      <w:r w:rsidR="009D4630">
        <w:rPr>
          <w:color w:val="auto"/>
          <w:szCs w:val="22"/>
        </w:rPr>
        <w:t xml:space="preserve"> </w:t>
      </w:r>
      <w:r w:rsidRPr="00AD1B71">
        <w:rPr>
          <w:color w:val="auto"/>
          <w:szCs w:val="22"/>
        </w:rPr>
        <w:t xml:space="preserve">and </w:t>
      </w:r>
      <w:r w:rsidR="00D30A56">
        <w:rPr>
          <w:color w:val="auto"/>
          <w:szCs w:val="22"/>
        </w:rPr>
        <w:t xml:space="preserve">generate </w:t>
      </w:r>
      <w:r w:rsidRPr="00AD1B71">
        <w:rPr>
          <w:color w:val="auto"/>
          <w:szCs w:val="22"/>
        </w:rPr>
        <w:t>consistent primary tumor and metastatic results</w:t>
      </w:r>
      <w:r w:rsidR="00E14BD8" w:rsidRPr="00AD1B71">
        <w:rPr>
          <w:color w:val="auto"/>
          <w:szCs w:val="22"/>
        </w:rPr>
        <w:fldChar w:fldCharType="begin">
          <w:fldData xml:space="preserve">PEVuZE5vdGU+PENpdGU+PEF1dGhvcj5HaWxsczwvQXV0aG9yPjxZZWFyPjIwMTg8L1llYXI+PFJl
Y051bT43NzU1PC9SZWNOdW0+PERpc3BsYXlUZXh0PjxzdHlsZSBmYWNlPSJzdXBlcnNjcmlwdCI+
MTIsMTMsMTc8L3N0eWxlPjwvRGlzcGxheVRleHQ+PHJlY29yZD48cmVjLW51bWJlcj43NzU1PC9y
ZWMtbnVtYmVyPjxmb3JlaWduLWtleXM+PGtleSBhcHA9IkVOIiBkYi1pZD0idnBldjl6ZnRpYWZ6
cjVld3ZmNDVlcnJ0MndkNWVzdHRlc3A5IiB0aW1lc3RhbXA9IjE1MzkwMTI1MjIiPjc3NTU8L2tl
eT48L2ZvcmVpZ24ta2V5cz48cmVmLXR5cGUgbmFtZT0iSm91cm5hbCBBcnRpY2xlIj4xNzwvcmVm
LXR5cGU+PGNvbnRyaWJ1dG9ycz48YXV0aG9ycz48YXV0aG9yPkdpbGxzLCBKLjwvYXV0aG9yPjxh
dXRob3I+TW9yZXQsIFIuPC9hdXRob3I+PGF1dGhvcj5aaGFuZywgWC48L2F1dGhvcj48YXV0aG9y
Pk5lbHNvbiwgSi48L2F1dGhvcj48YXV0aG9yPk1hcmVzaCwgRy48L2F1dGhvcj48YXV0aG9yPkhl
bGxtZXJzLCBMLjwvYXV0aG9yPjxhdXRob3I+Q2FudGVyLCBELjwvYXV0aG9yPjxhdXRob3I+SHVk
c29uLCBNLjwvYXV0aG9yPjxhdXRob3I+SGFsYXQsIFMuPC9hdXRob3I+PGF1dGhvcj5NYXRyYW5h
LCBNLjwvYXV0aG9yPjxhdXRob3I+TWFyaW5vLCBNLiBQLjwvYXV0aG9yPjxhdXRob3I+UmVpc2Vy
LCBKLjwvYXV0aG9yPjxhdXRob3I+U2h1aCwgTS48L2F1dGhvcj48YXV0aG9yPkxhYm9yZGUsIEUu
PC9hdXRob3I+PGF1dGhvcj5MYXRzaXMsIE0uPC9hdXRob3I+PGF1dGhvcj5UYWx3YXIsIFMuPC9h
dXRob3I+PGF1dGhvcj5CYXJkb3QsIFMuPC9hdXRob3I+PGF1dGhvcj5MaSwgTC48L2F1dGhvcj48
L2F1dGhvcnM+PC9jb250cmlidXRvcnM+PGF1dGgtYWRkcmVzcz5EZXBhcnRtZW50IG9mIFVyb2xv
Z3ksIE9jaHNuZXIgQ2xpbmljIEZvdW5kYXRpb24sIE5ldyBPcmxlYW5zLCBMQSwgVVNBLiYjeEQ7
SW5zdGl0dXRpb24gb2YgVHJhbnNsYXRpb25hbCBSZXNlYXJjaCwgT2Noc25lciBDbGluaWMgRm91
bmRhdGlvbiwgTmV3IE9ybGVhbnMsIExBLCBVU0EuJiN4RDtDdXJyZW50IGFkZHJlc3M6IE1lbW9y
aWFsIFVyb2xvZ3kgQXNzb2NpYXRlcywgSG91c3RvbiwgVFgsIFVTQS4mI3hEO0RlcGFydG1lbnQg
b2YgUGF0aG9sb2d5LCBPY2hzbmVyIENsaW5pYyBGb3VuZGF0aW9uLCBOZXcgT3JsZWFucywgTEEs
IFVTQS4mI3hEO0RlcGFydG1lbnQgb2YgSGVtYXRvbG9neSBhbmQgT25jb2xvZ3ksIE9jaHNuZXIg
Q2xpbmljIEZvdW5kYXRpb24sIE5ldyBPcmxlYW5zLCBMQSwgVVNBLiYjeEQ7RGl2aXNpb24gb2Yg
Q2VsbHVsYXIgYW5kIEdlbmUgVGhlcmFwaWVzLCBUaGUgQ2VudGVyIGZvciBCaW9sb2dpY3MgRXZh
bHVhdGlvbiBhbmQgUmVzZWFyY2gsIFVTIEZvb2QgYW5kIERydWcgQWRtaW5pc3RyYXRpb24sIFNp
bHZlciBTcHJpbmcsIE1ELCBVU0EuPC9hdXRoLWFkZHJlc3M+PHRpdGxlcz48dGl0bGU+QSBwYXRp
ZW50LWRlcml2ZWQgb3J0aG90b3BpYyB4ZW5vZ3JhZnQgbW9kZWwgZW5hYmxpbmcgaHVtYW4gaGln
aC1ncmFkZSB1cm90aGVsaWFsIGNlbGwgY2FyY2lub21hIG9mIHRoZSBibGFkZGVyIHR1bW9yIGlt
cGxhbnRhdGlvbiwgZ3Jvd3RoLCBhbmdpb2dlbmVzaXMsIGFuZCBtZXRhc3Rhc2lzPC90aXRsZT48
c2Vjb25kYXJ5LXRpdGxlPk9uY290YXJnZXQ8L3NlY29uZGFyeS10aXRsZT48L3RpdGxlcz48cGVy
aW9kaWNhbD48ZnVsbC10aXRsZT5PbmNvdGFyZ2V0PC9mdWxsLXRpdGxlPjwvcGVyaW9kaWNhbD48
cGFnZXM+MzI3MTgtMzI3Mjk8L3BhZ2VzPjx2b2x1bWU+OTwvdm9sdW1lPjxudW1iZXI+NjY8L251
bWJlcj48a2V5d29yZHM+PGtleXdvcmQ+aGlnaC1ncmFkZS9tdXNjbGUgaW52YXNpdmUgdXJvdGhl
bGlhbCBjZWxsIGNhcmNpbm9tYTwva2V5d29yZD48a2V5d29yZD5seW1waCBub2RlIHN0cm9tYWwg
Y2VsbHM8L2tleXdvcmQ+PGtleXdvcmQ+cGF0aWVudC1kZXJpdmVkIG9ydGhvdG9waWMgeGVub2dy
YWZ0PC9rZXl3b3JkPjwva2V5d29yZHM+PGRhdGVzPjx5ZWFyPjIwMTg8L3llYXI+PHB1Yi1kYXRl
cz48ZGF0ZT5BdWcgMjQ8L2RhdGU+PC9wdWItZGF0ZXM+PC9kYXRlcz48aXNibj4xOTQ5LTI1NTMg
KEVsZWN0cm9uaWMpJiN4RDsxOTQ5LTI1NTMgKExpbmtpbmcpPC9pc2JuPjxhY2Nlc3Npb24tbnVt
PjMwMjIwOTc3PC9hY2Nlc3Npb24tbnVtPjx1cmxzPjxyZWxhdGVkLXVybHM+PHVybD5odHRwczov
L3d3dy5uY2JpLm5sbS5uaWguZ292L3B1Ym1lZC8zMDIyMDk3NzwvdXJsPjx1cmw+aHR0cHM6Ly93
d3cubmNiaS5ubG0ubmloLmdvdi9wbWMvYXJ0aWNsZXMvUE1DNjEzNTY4OS9wZGYvb25jb3Rhcmdl
dC0wOS0zMjcxOC5wZGY8L3VybD48L3JlbGF0ZWQtdXJscz48L3VybHM+PGN1c3RvbTI+UE1DNjEz
NTY4OTwvY3VzdG9tMj48ZWxlY3Ryb25pYy1yZXNvdXJjZS1udW0+MTAuMTg2MzIvb25jb3Rhcmdl
dC4yNjAyNDwvZWxlY3Ryb25pYy1yZXNvdXJjZS1udW0+PC9yZWNvcmQ+PC9DaXRlPjxDaXRlPjxB
dXRob3I+TWFyZ29saW48L0F1dGhvcj48WWVhcj4yMDE1PC9ZZWFyPjxSZWNOdW0+NTcxNjwvUmVj
TnVtPjxyZWNvcmQ+PHJlYy1udW1iZXI+NTcxNjwvcmVjLW51bWJlcj48Zm9yZWlnbi1rZXlzPjxr
ZXkgYXBwPSJFTiIgZGItaWQ9InZwZXY5emZ0aWFmenI1ZXd2ZjQ1ZXJydDJ3ZDVlc3R0ZXNwOSIg
dGltZXN0YW1wPSIwIj41NzE2PC9rZXk+PC9mb3JlaWduLWtleXM+PHJlZi10eXBlIG5hbWU9Ikpv
dXJuYWwgQXJ0aWNsZSI+MTc8L3JlZi10eXBlPjxjb250cmlidXRvcnM+PGF1dGhvcnM+PGF1dGhv
cj5NYXJnb2xpbiwgRC4gQS48L2F1dGhvcj48YXV0aG9yPk15ZXJzLCBULjwvYXV0aG9yPjxhdXRo
b3I+WmhhbmcsIFguPC9hdXRob3I+PGF1dGhvcj5CZXJ0b25pLCBELiBNLjwvYXV0aG9yPjxhdXRo
b3I+UmV1dGVyLCBCLiBBLjwvYXV0aG9yPjxhdXRob3I+T2Jva2hhcmUsIEkuPC9hdXRob3I+PGF1
dGhvcj5Cb3Jnb3ZhbiwgVC48L2F1dGhvcj48YXV0aG9yPkdyaW1lcywgQy48L2F1dGhvcj48YXV0
aG9yPkdyZWVuLCBILjwvYXV0aG9yPjxhdXRob3I+RHJpc2NvbGwsIFQuPC9hdXRob3I+PGF1dGhv
cj5MZWUsIEMuIEcuPC9hdXRob3I+PGF1dGhvcj5EYXZpcywgTi4gSy48L2F1dGhvcj48YXV0aG9y
PkxpLCBMLjwvYXV0aG9yPjwvYXV0aG9ycz48L2NvbnRyaWJ1dG9ycz48YXV0aC1hZGRyZXNzPipE
ZXBhcnRtZW50IG9mIENvbG9uIFJlY3RhbCBTdXJnZXJ5LCBEZXBhcnRtZW50IG9mIFBhdGhvbG9n
eSwgYW5kIExhYm9yYXRvcnkgb2YgVHJhbnNsYXRpb25hbCBDYW5jZXIgUmVzZWFyY2gsIE9jaHNu
ZXIgSGVhbHRoIFN5c3RlbSwgTmV3IE9ybGVhbnMsIExvdWlzaWFuYSwgVVNBOyBhbmQgT2Noc25l
ciBDbGluaWMgU2Nob29sLCBVbml2ZXJzaXR5IFF1ZWVuc2xhbmQgU2Nob29sIG9mIE1lZGljaW5l
LCBCcmlzYmFuZSwgUXVlZW5zbGFuZCwgQXVzdHJhbGlhLiYjeEQ7KkRlcGFydG1lbnQgb2YgQ29s
b24gUmVjdGFsIFN1cmdlcnksIERlcGFydG1lbnQgb2YgUGF0aG9sb2d5LCBhbmQgTGFib3JhdG9y
eSBvZiBUcmFuc2xhdGlvbmFsIENhbmNlciBSZXNlYXJjaCwgT2Noc25lciBIZWFsdGggU3lzdGVt
LCBOZXcgT3JsZWFucywgTG91aXNpYW5hLCBVU0E7IGFuZCBPY2hzbmVyIENsaW5pYyBTY2hvb2ws
IFVuaXZlcnNpdHkgUXVlZW5zbGFuZCBTY2hvb2wgb2YgTWVkaWNpbmUsIEJyaXNiYW5lLCBRdWVl
bnNsYW5kLCBBdXN0cmFsaWEgbGxpQG9jaHNuZXIub3JnLjwvYXV0aC1hZGRyZXNzPjx0aXRsZXM+
PHRpdGxlPlRoZSBjcml0aWNhbCByb2xlcyBvZiB0dW1vci1pbml0aWF0aW5nIGNlbGxzIGFuZCB0
aGUgbHltcGggbm9kZSBzdHJvbWFsIG1pY3JvZW52aXJvbm1lbnQgaW4gaHVtYW4gY29sb3JlY3Rh
bCBjYW5jZXIgZXh0cmFub2RhbCBtZXRhc3Rhc2lzIHVzaW5nIGEgdW5pcXVlIGh1bWFuaXplZCBv
cnRob3RvcGljIG1vdXNlIG1vZGVsPC90aXRsZT48c2Vjb25kYXJ5LXRpdGxlPkZBU0VCIEo8L3Nl
Y29uZGFyeS10aXRsZT48YWx0LXRpdGxlPkZBU0VCIGpvdXJuYWwgOiBvZmZpY2lhbCBwdWJsaWNh
dGlvbiBvZiB0aGUgRmVkZXJhdGlvbiBvZiBBbWVyaWNhbiBTb2NpZXRpZXMgZm9yIEV4cGVyaW1l
bnRhbCBCaW9sb2d5PC9hbHQtdGl0bGU+PC90aXRsZXM+PHBlcmlvZGljYWw+PGZ1bGwtdGl0bGU+
RkFTRUIgSjwvZnVsbC10aXRsZT48L3BlcmlvZGljYWw+PHBhZ2VzPjM1NzEtODE8L3BhZ2VzPjx2
b2x1bWU+Mjk8L3ZvbHVtZT48bnVtYmVyPjg8L251bWJlcj48ZWRpdGlvbj4yMDE1LzA1LzEzPC9l
ZGl0aW9uPjxrZXl3b3Jkcz48a2V5d29yZD5BbmltYWxzPC9rZXl3b3JkPjxrZXl3b3JkPkFudGln
ZW5zLCBDRC9tZXRhYm9saXNtPC9rZXl3b3JkPjxrZXl3b3JkPkNlbGwgTGluZSwgVHVtb3I8L2tl
eXdvcmQ+PGtleXdvcmQ+Q2VsbCBNb3ZlbWVudC9waHlzaW9sb2d5PC9rZXl3b3JkPjxrZXl3b3Jk
PkNlbGx1bGFyIE1pY3JvZW52aXJvbm1lbnQvKnBoeXNpb2xvZ3k8L2tleXdvcmQ+PGtleXdvcmQ+
Q2hlbW9raW5lIENYQ0wxMi9tZXRhYm9saXNtPC9rZXl3b3JkPjxrZXl3b3JkPkNvbG9yZWN0YWwg
TmVvcGxhc21zL21ldGFib2xpc20vKnBhdGhvbG9neTwva2V5d29yZD48a2V5d29yZD5EaXNlYXNl
IE1vZGVscywgQW5pbWFsPC9rZXl3b3JkPjxrZXl3b3JkPkdseWNvcHJvdGVpbnMvbWV0YWJvbGlz
bTwva2V5d29yZD48a2V5d29yZD5IVDI5IENlbGxzPC9rZXl3b3JkPjxrZXl3b3JkPkh1bWFuczwv
a2V5d29yZD48a2V5d29yZD5MeW1waCBOb2Rlcy9tZXRhYm9saXNtLypwYXRob2xvZ3k8L2tleXdv
cmQ+PGtleXdvcmQ+THltcGhhdGljIE1ldGFzdGFzaXMvKnBhdGhvbG9neTwva2V5d29yZD48a2V5
d29yZD5NaWNlPC9rZXl3b3JkPjxrZXl3b3JkPk1pY2UsIEluYnJlZCBOT0Q8L2tleXdvcmQ+PGtl
eXdvcmQ+TWljZSwgU0NJRDwva2V5d29yZD48a2V5d29yZD5OZW9wbGFzdGljIFN0ZW0gQ2VsbHMv
bWV0YWJvbGlzbS8qcGF0aG9sb2d5PC9rZXl3b3JkPjxrZXl3b3JkPlBlcHRpZGVzL21ldGFib2xp
c208L2tleXdvcmQ+PGtleXdvcmQ+UmVjZXB0b3JzLCBDWENSNC9tZXRhYm9saXNtPC9rZXl3b3Jk
PjxrZXl3b3JkPlN0cm9tYWwgQ2VsbHMvbWV0YWJvbGlzbS8qcGF0aG9sb2d5PC9rZXl3b3JkPjxr
ZXl3b3JkPkhLIGNlbGw8L2tleXdvcmQ+PGtleXdvcmQ+Y2FuY2VyIHN0ZW0gY2VsbDwva2V5d29y
ZD48a2V5d29yZD5pbnRyYXJlY3RhbCBpbmplY3Rpb248L2tleXdvcmQ+PGtleXdvcmQ+eGVub2dy
YWZ0PC9rZXl3b3JkPjwva2V5d29yZHM+PGRhdGVzPjx5ZWFyPjIwMTU8L3llYXI+PHB1Yi1kYXRl
cz48ZGF0ZT5BdWc8L2RhdGU+PC9wdWItZGF0ZXM+PC9kYXRlcz48aXNibj4xNTMwLTY4NjAgKEVs
ZWN0cm9uaWMpJiN4RDswODkyLTY2MzggKExpbmtpbmcpPC9pc2JuPjxhY2Nlc3Npb24tbnVtPjI1
OTYyNjU1PC9hY2Nlc3Npb24tbnVtPjx1cmxzPjxyZWxhdGVkLXVybHM+PHVybD5odHRwOi8vd3d3
Lm5jYmkubmxtLm5paC5nb3YvcHVibWVkLzI1OTYyNjU1PC91cmw+PC9yZWxhdGVkLXVybHM+PC91
cmxzPjxlbGVjdHJvbmljLXJlc291cmNlLW51bT4xMC4xMDk2L2ZqLjE0LTI2ODkzODwvZWxlY3Ry
b25pYy1yZXNvdXJjZS1udW0+PGxhbmd1YWdlPmVuZzwvbGFuZ3VhZ2U+PC9yZWNvcmQ+PC9DaXRl
PjxDaXRlPjxBdXRob3I+SGl0ZTwvQXV0aG9yPjxZZWFyPjIwMTg8L1llYXI+PFJlY051bT43NzQ2
PC9SZWNOdW0+PHJlY29yZD48cmVjLW51bWJlcj43NzQ2PC9yZWMtbnVtYmVyPjxmb3JlaWduLWtl
eXM+PGtleSBhcHA9IkVOIiBkYi1pZD0idnBldjl6ZnRpYWZ6cjVld3ZmNDVlcnJ0MndkNWVzdHRl
c3A5IiB0aW1lc3RhbXA9IjE1MzYxNzE5OTgiPjc3NDY8L2tleT48L2ZvcmVpZ24ta2V5cz48cmVm
LXR5cGUgbmFtZT0iSm91cm5hbCBBcnRpY2xlIj4xNzwvcmVmLXR5cGU+PGNvbnRyaWJ1dG9ycz48
YXV0aG9ycz48YXV0aG9yPkhpdGUsIE4uPC9hdXRob3I+PGF1dGhvcj5LbGluZ2VyLCBBLjwvYXV0
aG9yPjxhdXRob3I+SGVsbG1lcnMsIEwuPC9hdXRob3I+PGF1dGhvcj5NYXJlc2gsIEcuIEEuPC9h
dXRob3I+PGF1dGhvcj5NaWxsZXIsIFAuIEUuPC9hdXRob3I+PGF1dGhvcj5aaGFuZywgWC48L2F1
dGhvcj48YXV0aG9yPkxpLCBMLjwvYXV0aG9yPjxhdXRob3I+TWFyZ29saW4sIEQuIEEuPC9hdXRo
b3I+PC9hdXRob3JzPjwvY29udHJpYnV0b3JzPjxhdXRoLWFkZHJlc3M+RGVwYXJ0bWVudCBvZiBT
dXJnZXJ5LCBMb3Vpc2lhbmEgU3RhdGUgVW5pdmVyc2l0eSBTY2hvb2wgb2YgTWVkaWNpbmUsIE5l
dyBPcmxlYW5zLCBMb3Vpc2lhbmEuJiN4RDtEZXBhcnRtZW50IG9mIENvbG9uIGFuZCBSZWN0YWwg
U3VyZ2VyeSwgT2Noc25lciBIZWFsdGggU3lzdGVtLCBOZXcgT3JsZWFucywgTG91aXNpYW5hLiYj
eEQ7TGFib3JhdG9yeSBvZiBUcmFuc2xhdGlvbmFsIENhbmNlciBSZXNlYXJjaCwgT2Noc25lciBI
ZWFsdGggU3lzdGVtLCBOZXcgT3JsZWFucywgTG91aXNpYW5hLiYjeEQ7Q29sb24gYW5kIFJlY3Rh
bCBTcGVjaWFsaXN0cyBMdGQsIFJpY2htb25kLCBWaXJnaW5pYS4mI3hEO09jaHNuZXIgQ2xpbmlj
YWwgU2Nob29sLCBVbml2ZXJzaXR5IG9mIFF1ZWVuc2xhbmQsIFF1ZWVuc2xhbmQsIFZpY3Rvcmlh
LCBBdXN0cmFsaWEuPC9hdXRoLWFkZHJlc3M+PHRpdGxlcz48dGl0bGU+QW4gT3B0aW1hbCBPcnRo
b3RvcGljIE1vdXNlIE1vZGVsIGZvciBIdW1hbiBDb2xvcmVjdGFsIENhbmNlciBQcmltYXJ5IFR1
bW9yIEdyb3d0aCBhbmQgU3BvbnRhbmVvdXMgTWV0YXN0YXNpczwvdGl0bGU+PHNlY29uZGFyeS10
aXRsZT5EaXMgQ29sb24gUmVjdHVtPC9zZWNvbmRhcnktdGl0bGU+PC90aXRsZXM+PHBlcmlvZGlj
YWw+PGZ1bGwtdGl0bGU+RGlzIENvbG9uIFJlY3R1bTwvZnVsbC10aXRsZT48L3BlcmlvZGljYWw+
PHBhZ2VzPjY5OC03MDU8L3BhZ2VzPjx2b2x1bWU+NjE8L3ZvbHVtZT48bnVtYmVyPjY8L251bWJl
cj48a2V5d29yZHM+PGtleXdvcmQ+QW5pbWFsczwva2V5d29yZD48a2V5d29yZD5Db2xvcmVjdGFs
IE5lb3BsYXNtcy9kaWFnbm9zdGljIGltYWdpbmcvbW9ydGFsaXR5LypwYXRob2xvZ3k8L2tleXdv
cmQ+PGtleXdvcmQ+RGlzZWFzZSBNb2RlbHMsIEFuaW1hbDwva2V5d29yZD48a2V5d29yZD5IVDI5
IENlbGxzL21ldGFib2xpc208L2tleXdvcmQ+PGtleXdvcmQ+SHVtYW5zPC9rZXl3b3JkPjxrZXl3
b3JkPkxpdmVyIE5lb3BsYXNtcy9wYXRob2xvZ3kvKnNlY29uZGFyeTwva2V5d29yZD48a2V5d29y
ZD5MdWNpZmVyYXNlcy9tZXRhYm9saXNtPC9rZXl3b3JkPjxrZXl3b3JkPkx1bWluZXNjZW50IE1l
YXN1cmVtZW50cy8qbWV0aG9kczwva2V5d29yZD48a2V5d29yZD5MdW5nIE5lb3BsYXNtcy9wYXRo
b2xvZ3kvKnNlY29uZGFyeTwva2V5d29yZD48a2V5d29yZD5MeW1waCBOb2Rlcy9wYXRob2xvZ3k8
L2tleXdvcmQ+PGtleXdvcmQ+TWljZTwva2V5d29yZD48a2V5d29yZD5TdHJvbWFsIENlbGxzL21l
dGFib2xpc20vKnBhdGhvbG9neTwva2V5d29yZD48a2V5d29yZD5UdW1vciBNaWNyb2Vudmlyb25t
ZW50PC9rZXl3b3JkPjwva2V5d29yZHM+PGRhdGVzPjx5ZWFyPjIwMTg8L3llYXI+PHB1Yi1kYXRl
cz48ZGF0ZT5KdW48L2RhdGU+PC9wdWItZGF0ZXM+PC9kYXRlcz48aXNibj4xNTMwLTAzNTggKEVs
ZWN0cm9uaWMpJiN4RDswMDEyLTM3MDYgKExpbmtpbmcpPC9pc2JuPjxhY2Nlc3Npb24tbnVtPjI5
NzIyNzI4PC9hY2Nlc3Npb24tbnVtPjx1cmxzPjxyZWxhdGVkLXVybHM+PHVybD5odHRwczovL3d3
dy5uY2JpLm5sbS5uaWguZ292L3B1Ym1lZC8yOTcyMjcyODwvdXJsPjwvcmVsYXRlZC11cmxzPjwv
dXJscz48ZWxlY3Ryb25pYy1yZXNvdXJjZS1udW0+MTAuMTA5Ny9EQ1IuMDAwMDAwMDAwMDAwMTA5
NjwvZWxlY3Ryb25pYy1yZXNvdXJjZS1udW0+PC9yZWNvcmQ+PC9DaXRlPjwvRW5kTm90ZT4A
</w:fldData>
        </w:fldChar>
      </w:r>
      <w:r w:rsidR="009479F1">
        <w:rPr>
          <w:color w:val="auto"/>
          <w:szCs w:val="22"/>
        </w:rPr>
        <w:instrText xml:space="preserve"> ADDIN EN.CITE </w:instrText>
      </w:r>
      <w:r w:rsidR="009479F1">
        <w:rPr>
          <w:color w:val="auto"/>
          <w:szCs w:val="22"/>
        </w:rPr>
        <w:fldChar w:fldCharType="begin">
          <w:fldData xml:space="preserve">PEVuZE5vdGU+PENpdGU+PEF1dGhvcj5HaWxsczwvQXV0aG9yPjxZZWFyPjIwMTg8L1llYXI+PFJl
Y051bT43NzU1PC9SZWNOdW0+PERpc3BsYXlUZXh0PjxzdHlsZSBmYWNlPSJzdXBlcnNjcmlwdCI+
MTIsMTMsMTc8L3N0eWxlPjwvRGlzcGxheVRleHQ+PHJlY29yZD48cmVjLW51bWJlcj43NzU1PC9y
ZWMtbnVtYmVyPjxmb3JlaWduLWtleXM+PGtleSBhcHA9IkVOIiBkYi1pZD0idnBldjl6ZnRpYWZ6
cjVld3ZmNDVlcnJ0MndkNWVzdHRlc3A5IiB0aW1lc3RhbXA9IjE1MzkwMTI1MjIiPjc3NTU8L2tl
eT48L2ZvcmVpZ24ta2V5cz48cmVmLXR5cGUgbmFtZT0iSm91cm5hbCBBcnRpY2xlIj4xNzwvcmVm
LXR5cGU+PGNvbnRyaWJ1dG9ycz48YXV0aG9ycz48YXV0aG9yPkdpbGxzLCBKLjwvYXV0aG9yPjxh
dXRob3I+TW9yZXQsIFIuPC9hdXRob3I+PGF1dGhvcj5aaGFuZywgWC48L2F1dGhvcj48YXV0aG9y
Pk5lbHNvbiwgSi48L2F1dGhvcj48YXV0aG9yPk1hcmVzaCwgRy48L2F1dGhvcj48YXV0aG9yPkhl
bGxtZXJzLCBMLjwvYXV0aG9yPjxhdXRob3I+Q2FudGVyLCBELjwvYXV0aG9yPjxhdXRob3I+SHVk
c29uLCBNLjwvYXV0aG9yPjxhdXRob3I+SGFsYXQsIFMuPC9hdXRob3I+PGF1dGhvcj5NYXRyYW5h
LCBNLjwvYXV0aG9yPjxhdXRob3I+TWFyaW5vLCBNLiBQLjwvYXV0aG9yPjxhdXRob3I+UmVpc2Vy
LCBKLjwvYXV0aG9yPjxhdXRob3I+U2h1aCwgTS48L2F1dGhvcj48YXV0aG9yPkxhYm9yZGUsIEUu
PC9hdXRob3I+PGF1dGhvcj5MYXRzaXMsIE0uPC9hdXRob3I+PGF1dGhvcj5UYWx3YXIsIFMuPC9h
dXRob3I+PGF1dGhvcj5CYXJkb3QsIFMuPC9hdXRob3I+PGF1dGhvcj5MaSwgTC48L2F1dGhvcj48
L2F1dGhvcnM+PC9jb250cmlidXRvcnM+PGF1dGgtYWRkcmVzcz5EZXBhcnRtZW50IG9mIFVyb2xv
Z3ksIE9jaHNuZXIgQ2xpbmljIEZvdW5kYXRpb24sIE5ldyBPcmxlYW5zLCBMQSwgVVNBLiYjeEQ7
SW5zdGl0dXRpb24gb2YgVHJhbnNsYXRpb25hbCBSZXNlYXJjaCwgT2Noc25lciBDbGluaWMgRm91
bmRhdGlvbiwgTmV3IE9ybGVhbnMsIExBLCBVU0EuJiN4RDtDdXJyZW50IGFkZHJlc3M6IE1lbW9y
aWFsIFVyb2xvZ3kgQXNzb2NpYXRlcywgSG91c3RvbiwgVFgsIFVTQS4mI3hEO0RlcGFydG1lbnQg
b2YgUGF0aG9sb2d5LCBPY2hzbmVyIENsaW5pYyBGb3VuZGF0aW9uLCBOZXcgT3JsZWFucywgTEEs
IFVTQS4mI3hEO0RlcGFydG1lbnQgb2YgSGVtYXRvbG9neSBhbmQgT25jb2xvZ3ksIE9jaHNuZXIg
Q2xpbmljIEZvdW5kYXRpb24sIE5ldyBPcmxlYW5zLCBMQSwgVVNBLiYjeEQ7RGl2aXNpb24gb2Yg
Q2VsbHVsYXIgYW5kIEdlbmUgVGhlcmFwaWVzLCBUaGUgQ2VudGVyIGZvciBCaW9sb2dpY3MgRXZh
bHVhdGlvbiBhbmQgUmVzZWFyY2gsIFVTIEZvb2QgYW5kIERydWcgQWRtaW5pc3RyYXRpb24sIFNp
bHZlciBTcHJpbmcsIE1ELCBVU0EuPC9hdXRoLWFkZHJlc3M+PHRpdGxlcz48dGl0bGU+QSBwYXRp
ZW50LWRlcml2ZWQgb3J0aG90b3BpYyB4ZW5vZ3JhZnQgbW9kZWwgZW5hYmxpbmcgaHVtYW4gaGln
aC1ncmFkZSB1cm90aGVsaWFsIGNlbGwgY2FyY2lub21hIG9mIHRoZSBibGFkZGVyIHR1bW9yIGlt
cGxhbnRhdGlvbiwgZ3Jvd3RoLCBhbmdpb2dlbmVzaXMsIGFuZCBtZXRhc3Rhc2lzPC90aXRsZT48
c2Vjb25kYXJ5LXRpdGxlPk9uY290YXJnZXQ8L3NlY29uZGFyeS10aXRsZT48L3RpdGxlcz48cGVy
aW9kaWNhbD48ZnVsbC10aXRsZT5PbmNvdGFyZ2V0PC9mdWxsLXRpdGxlPjwvcGVyaW9kaWNhbD48
cGFnZXM+MzI3MTgtMzI3Mjk8L3BhZ2VzPjx2b2x1bWU+OTwvdm9sdW1lPjxudW1iZXI+NjY8L251
bWJlcj48a2V5d29yZHM+PGtleXdvcmQ+aGlnaC1ncmFkZS9tdXNjbGUgaW52YXNpdmUgdXJvdGhl
bGlhbCBjZWxsIGNhcmNpbm9tYTwva2V5d29yZD48a2V5d29yZD5seW1waCBub2RlIHN0cm9tYWwg
Y2VsbHM8L2tleXdvcmQ+PGtleXdvcmQ+cGF0aWVudC1kZXJpdmVkIG9ydGhvdG9waWMgeGVub2dy
YWZ0PC9rZXl3b3JkPjwva2V5d29yZHM+PGRhdGVzPjx5ZWFyPjIwMTg8L3llYXI+PHB1Yi1kYXRl
cz48ZGF0ZT5BdWcgMjQ8L2RhdGU+PC9wdWItZGF0ZXM+PC9kYXRlcz48aXNibj4xOTQ5LTI1NTMg
KEVsZWN0cm9uaWMpJiN4RDsxOTQ5LTI1NTMgKExpbmtpbmcpPC9pc2JuPjxhY2Nlc3Npb24tbnVt
PjMwMjIwOTc3PC9hY2Nlc3Npb24tbnVtPjx1cmxzPjxyZWxhdGVkLXVybHM+PHVybD5odHRwczov
L3d3dy5uY2JpLm5sbS5uaWguZ292L3B1Ym1lZC8zMDIyMDk3NzwvdXJsPjx1cmw+aHR0cHM6Ly93
d3cubmNiaS5ubG0ubmloLmdvdi9wbWMvYXJ0aWNsZXMvUE1DNjEzNTY4OS9wZGYvb25jb3Rhcmdl
dC0wOS0zMjcxOC5wZGY8L3VybD48L3JlbGF0ZWQtdXJscz48L3VybHM+PGN1c3RvbTI+UE1DNjEz
NTY4OTwvY3VzdG9tMj48ZWxlY3Ryb25pYy1yZXNvdXJjZS1udW0+MTAuMTg2MzIvb25jb3Rhcmdl
dC4yNjAyNDwvZWxlY3Ryb25pYy1yZXNvdXJjZS1udW0+PC9yZWNvcmQ+PC9DaXRlPjxDaXRlPjxB
dXRob3I+TWFyZ29saW48L0F1dGhvcj48WWVhcj4yMDE1PC9ZZWFyPjxSZWNOdW0+NTcxNjwvUmVj
TnVtPjxyZWNvcmQ+PHJlYy1udW1iZXI+NTcxNjwvcmVjLW51bWJlcj48Zm9yZWlnbi1rZXlzPjxr
ZXkgYXBwPSJFTiIgZGItaWQ9InZwZXY5emZ0aWFmenI1ZXd2ZjQ1ZXJydDJ3ZDVlc3R0ZXNwOSIg
dGltZXN0YW1wPSIwIj41NzE2PC9rZXk+PC9mb3JlaWduLWtleXM+PHJlZi10eXBlIG5hbWU9Ikpv
dXJuYWwgQXJ0aWNsZSI+MTc8L3JlZi10eXBlPjxjb250cmlidXRvcnM+PGF1dGhvcnM+PGF1dGhv
cj5NYXJnb2xpbiwgRC4gQS48L2F1dGhvcj48YXV0aG9yPk15ZXJzLCBULjwvYXV0aG9yPjxhdXRo
b3I+WmhhbmcsIFguPC9hdXRob3I+PGF1dGhvcj5CZXJ0b25pLCBELiBNLjwvYXV0aG9yPjxhdXRo
b3I+UmV1dGVyLCBCLiBBLjwvYXV0aG9yPjxhdXRob3I+T2Jva2hhcmUsIEkuPC9hdXRob3I+PGF1
dGhvcj5Cb3Jnb3ZhbiwgVC48L2F1dGhvcj48YXV0aG9yPkdyaW1lcywgQy48L2F1dGhvcj48YXV0
aG9yPkdyZWVuLCBILjwvYXV0aG9yPjxhdXRob3I+RHJpc2NvbGwsIFQuPC9hdXRob3I+PGF1dGhv
cj5MZWUsIEMuIEcuPC9hdXRob3I+PGF1dGhvcj5EYXZpcywgTi4gSy48L2F1dGhvcj48YXV0aG9y
PkxpLCBMLjwvYXV0aG9yPjwvYXV0aG9ycz48L2NvbnRyaWJ1dG9ycz48YXV0aC1hZGRyZXNzPipE
ZXBhcnRtZW50IG9mIENvbG9uIFJlY3RhbCBTdXJnZXJ5LCBEZXBhcnRtZW50IG9mIFBhdGhvbG9n
eSwgYW5kIExhYm9yYXRvcnkgb2YgVHJhbnNsYXRpb25hbCBDYW5jZXIgUmVzZWFyY2gsIE9jaHNu
ZXIgSGVhbHRoIFN5c3RlbSwgTmV3IE9ybGVhbnMsIExvdWlzaWFuYSwgVVNBOyBhbmQgT2Noc25l
ciBDbGluaWMgU2Nob29sLCBVbml2ZXJzaXR5IFF1ZWVuc2xhbmQgU2Nob29sIG9mIE1lZGljaW5l
LCBCcmlzYmFuZSwgUXVlZW5zbGFuZCwgQXVzdHJhbGlhLiYjeEQ7KkRlcGFydG1lbnQgb2YgQ29s
b24gUmVjdGFsIFN1cmdlcnksIERlcGFydG1lbnQgb2YgUGF0aG9sb2d5LCBhbmQgTGFib3JhdG9y
eSBvZiBUcmFuc2xhdGlvbmFsIENhbmNlciBSZXNlYXJjaCwgT2Noc25lciBIZWFsdGggU3lzdGVt
LCBOZXcgT3JsZWFucywgTG91aXNpYW5hLCBVU0E7IGFuZCBPY2hzbmVyIENsaW5pYyBTY2hvb2ws
IFVuaXZlcnNpdHkgUXVlZW5zbGFuZCBTY2hvb2wgb2YgTWVkaWNpbmUsIEJyaXNiYW5lLCBRdWVl
bnNsYW5kLCBBdXN0cmFsaWEgbGxpQG9jaHNuZXIub3JnLjwvYXV0aC1hZGRyZXNzPjx0aXRsZXM+
PHRpdGxlPlRoZSBjcml0aWNhbCByb2xlcyBvZiB0dW1vci1pbml0aWF0aW5nIGNlbGxzIGFuZCB0
aGUgbHltcGggbm9kZSBzdHJvbWFsIG1pY3JvZW52aXJvbm1lbnQgaW4gaHVtYW4gY29sb3JlY3Rh
bCBjYW5jZXIgZXh0cmFub2RhbCBtZXRhc3Rhc2lzIHVzaW5nIGEgdW5pcXVlIGh1bWFuaXplZCBv
cnRob3RvcGljIG1vdXNlIG1vZGVsPC90aXRsZT48c2Vjb25kYXJ5LXRpdGxlPkZBU0VCIEo8L3Nl
Y29uZGFyeS10aXRsZT48YWx0LXRpdGxlPkZBU0VCIGpvdXJuYWwgOiBvZmZpY2lhbCBwdWJsaWNh
dGlvbiBvZiB0aGUgRmVkZXJhdGlvbiBvZiBBbWVyaWNhbiBTb2NpZXRpZXMgZm9yIEV4cGVyaW1l
bnRhbCBCaW9sb2d5PC9hbHQtdGl0bGU+PC90aXRsZXM+PHBlcmlvZGljYWw+PGZ1bGwtdGl0bGU+
RkFTRUIgSjwvZnVsbC10aXRsZT48L3BlcmlvZGljYWw+PHBhZ2VzPjM1NzEtODE8L3BhZ2VzPjx2
b2x1bWU+Mjk8L3ZvbHVtZT48bnVtYmVyPjg8L251bWJlcj48ZWRpdGlvbj4yMDE1LzA1LzEzPC9l
ZGl0aW9uPjxrZXl3b3Jkcz48a2V5d29yZD5BbmltYWxzPC9rZXl3b3JkPjxrZXl3b3JkPkFudGln
ZW5zLCBDRC9tZXRhYm9saXNtPC9rZXl3b3JkPjxrZXl3b3JkPkNlbGwgTGluZSwgVHVtb3I8L2tl
eXdvcmQ+PGtleXdvcmQ+Q2VsbCBNb3ZlbWVudC9waHlzaW9sb2d5PC9rZXl3b3JkPjxrZXl3b3Jk
PkNlbGx1bGFyIE1pY3JvZW52aXJvbm1lbnQvKnBoeXNpb2xvZ3k8L2tleXdvcmQ+PGtleXdvcmQ+
Q2hlbW9raW5lIENYQ0wxMi9tZXRhYm9saXNtPC9rZXl3b3JkPjxrZXl3b3JkPkNvbG9yZWN0YWwg
TmVvcGxhc21zL21ldGFib2xpc20vKnBhdGhvbG9neTwva2V5d29yZD48a2V5d29yZD5EaXNlYXNl
IE1vZGVscywgQW5pbWFsPC9rZXl3b3JkPjxrZXl3b3JkPkdseWNvcHJvdGVpbnMvbWV0YWJvbGlz
bTwva2V5d29yZD48a2V5d29yZD5IVDI5IENlbGxzPC9rZXl3b3JkPjxrZXl3b3JkPkh1bWFuczwv
a2V5d29yZD48a2V5d29yZD5MeW1waCBOb2Rlcy9tZXRhYm9saXNtLypwYXRob2xvZ3k8L2tleXdv
cmQ+PGtleXdvcmQ+THltcGhhdGljIE1ldGFzdGFzaXMvKnBhdGhvbG9neTwva2V5d29yZD48a2V5
d29yZD5NaWNlPC9rZXl3b3JkPjxrZXl3b3JkPk1pY2UsIEluYnJlZCBOT0Q8L2tleXdvcmQ+PGtl
eXdvcmQ+TWljZSwgU0NJRDwva2V5d29yZD48a2V5d29yZD5OZW9wbGFzdGljIFN0ZW0gQ2VsbHMv
bWV0YWJvbGlzbS8qcGF0aG9sb2d5PC9rZXl3b3JkPjxrZXl3b3JkPlBlcHRpZGVzL21ldGFib2xp
c208L2tleXdvcmQ+PGtleXdvcmQ+UmVjZXB0b3JzLCBDWENSNC9tZXRhYm9saXNtPC9rZXl3b3Jk
PjxrZXl3b3JkPlN0cm9tYWwgQ2VsbHMvbWV0YWJvbGlzbS8qcGF0aG9sb2d5PC9rZXl3b3JkPjxr
ZXl3b3JkPkhLIGNlbGw8L2tleXdvcmQ+PGtleXdvcmQ+Y2FuY2VyIHN0ZW0gY2VsbDwva2V5d29y
ZD48a2V5d29yZD5pbnRyYXJlY3RhbCBpbmplY3Rpb248L2tleXdvcmQ+PGtleXdvcmQ+eGVub2dy
YWZ0PC9rZXl3b3JkPjwva2V5d29yZHM+PGRhdGVzPjx5ZWFyPjIwMTU8L3llYXI+PHB1Yi1kYXRl
cz48ZGF0ZT5BdWc8L2RhdGU+PC9wdWItZGF0ZXM+PC9kYXRlcz48aXNibj4xNTMwLTY4NjAgKEVs
ZWN0cm9uaWMpJiN4RDswODkyLTY2MzggKExpbmtpbmcpPC9pc2JuPjxhY2Nlc3Npb24tbnVtPjI1
OTYyNjU1PC9hY2Nlc3Npb24tbnVtPjx1cmxzPjxyZWxhdGVkLXVybHM+PHVybD5odHRwOi8vd3d3
Lm5jYmkubmxtLm5paC5nb3YvcHVibWVkLzI1OTYyNjU1PC91cmw+PC9yZWxhdGVkLXVybHM+PC91
cmxzPjxlbGVjdHJvbmljLXJlc291cmNlLW51bT4xMC4xMDk2L2ZqLjE0LTI2ODkzODwvZWxlY3Ry
b25pYy1yZXNvdXJjZS1udW0+PGxhbmd1YWdlPmVuZzwvbGFuZ3VhZ2U+PC9yZWNvcmQ+PC9DaXRl
PjxDaXRlPjxBdXRob3I+SGl0ZTwvQXV0aG9yPjxZZWFyPjIwMTg8L1llYXI+PFJlY051bT43NzQ2
PC9SZWNOdW0+PHJlY29yZD48cmVjLW51bWJlcj43NzQ2PC9yZWMtbnVtYmVyPjxmb3JlaWduLWtl
eXM+PGtleSBhcHA9IkVOIiBkYi1pZD0idnBldjl6ZnRpYWZ6cjVld3ZmNDVlcnJ0MndkNWVzdHRl
c3A5IiB0aW1lc3RhbXA9IjE1MzYxNzE5OTgiPjc3NDY8L2tleT48L2ZvcmVpZ24ta2V5cz48cmVm
LXR5cGUgbmFtZT0iSm91cm5hbCBBcnRpY2xlIj4xNzwvcmVmLXR5cGU+PGNvbnRyaWJ1dG9ycz48
YXV0aG9ycz48YXV0aG9yPkhpdGUsIE4uPC9hdXRob3I+PGF1dGhvcj5LbGluZ2VyLCBBLjwvYXV0
aG9yPjxhdXRob3I+SGVsbG1lcnMsIEwuPC9hdXRob3I+PGF1dGhvcj5NYXJlc2gsIEcuIEEuPC9h
dXRob3I+PGF1dGhvcj5NaWxsZXIsIFAuIEUuPC9hdXRob3I+PGF1dGhvcj5aaGFuZywgWC48L2F1
dGhvcj48YXV0aG9yPkxpLCBMLjwvYXV0aG9yPjxhdXRob3I+TWFyZ29saW4sIEQuIEEuPC9hdXRo
b3I+PC9hdXRob3JzPjwvY29udHJpYnV0b3JzPjxhdXRoLWFkZHJlc3M+RGVwYXJ0bWVudCBvZiBT
dXJnZXJ5LCBMb3Vpc2lhbmEgU3RhdGUgVW5pdmVyc2l0eSBTY2hvb2wgb2YgTWVkaWNpbmUsIE5l
dyBPcmxlYW5zLCBMb3Vpc2lhbmEuJiN4RDtEZXBhcnRtZW50IG9mIENvbG9uIGFuZCBSZWN0YWwg
U3VyZ2VyeSwgT2Noc25lciBIZWFsdGggU3lzdGVtLCBOZXcgT3JsZWFucywgTG91aXNpYW5hLiYj
eEQ7TGFib3JhdG9yeSBvZiBUcmFuc2xhdGlvbmFsIENhbmNlciBSZXNlYXJjaCwgT2Noc25lciBI
ZWFsdGggU3lzdGVtLCBOZXcgT3JsZWFucywgTG91aXNpYW5hLiYjeEQ7Q29sb24gYW5kIFJlY3Rh
bCBTcGVjaWFsaXN0cyBMdGQsIFJpY2htb25kLCBWaXJnaW5pYS4mI3hEO09jaHNuZXIgQ2xpbmlj
YWwgU2Nob29sLCBVbml2ZXJzaXR5IG9mIFF1ZWVuc2xhbmQsIFF1ZWVuc2xhbmQsIFZpY3Rvcmlh
LCBBdXN0cmFsaWEuPC9hdXRoLWFkZHJlc3M+PHRpdGxlcz48dGl0bGU+QW4gT3B0aW1hbCBPcnRo
b3RvcGljIE1vdXNlIE1vZGVsIGZvciBIdW1hbiBDb2xvcmVjdGFsIENhbmNlciBQcmltYXJ5IFR1
bW9yIEdyb3d0aCBhbmQgU3BvbnRhbmVvdXMgTWV0YXN0YXNpczwvdGl0bGU+PHNlY29uZGFyeS10
aXRsZT5EaXMgQ29sb24gUmVjdHVtPC9zZWNvbmRhcnktdGl0bGU+PC90aXRsZXM+PHBlcmlvZGlj
YWw+PGZ1bGwtdGl0bGU+RGlzIENvbG9uIFJlY3R1bTwvZnVsbC10aXRsZT48L3BlcmlvZGljYWw+
PHBhZ2VzPjY5OC03MDU8L3BhZ2VzPjx2b2x1bWU+NjE8L3ZvbHVtZT48bnVtYmVyPjY8L251bWJl
cj48a2V5d29yZHM+PGtleXdvcmQ+QW5pbWFsczwva2V5d29yZD48a2V5d29yZD5Db2xvcmVjdGFs
IE5lb3BsYXNtcy9kaWFnbm9zdGljIGltYWdpbmcvbW9ydGFsaXR5LypwYXRob2xvZ3k8L2tleXdv
cmQ+PGtleXdvcmQ+RGlzZWFzZSBNb2RlbHMsIEFuaW1hbDwva2V5d29yZD48a2V5d29yZD5IVDI5
IENlbGxzL21ldGFib2xpc208L2tleXdvcmQ+PGtleXdvcmQ+SHVtYW5zPC9rZXl3b3JkPjxrZXl3
b3JkPkxpdmVyIE5lb3BsYXNtcy9wYXRob2xvZ3kvKnNlY29uZGFyeTwva2V5d29yZD48a2V5d29y
ZD5MdWNpZmVyYXNlcy9tZXRhYm9saXNtPC9rZXl3b3JkPjxrZXl3b3JkPkx1bWluZXNjZW50IE1l
YXN1cmVtZW50cy8qbWV0aG9kczwva2V5d29yZD48a2V5d29yZD5MdW5nIE5lb3BsYXNtcy9wYXRo
b2xvZ3kvKnNlY29uZGFyeTwva2V5d29yZD48a2V5d29yZD5MeW1waCBOb2Rlcy9wYXRob2xvZ3k8
L2tleXdvcmQ+PGtleXdvcmQ+TWljZTwva2V5d29yZD48a2V5d29yZD5TdHJvbWFsIENlbGxzL21l
dGFib2xpc20vKnBhdGhvbG9neTwva2V5d29yZD48a2V5d29yZD5UdW1vciBNaWNyb2Vudmlyb25t
ZW50PC9rZXl3b3JkPjwva2V5d29yZHM+PGRhdGVzPjx5ZWFyPjIwMTg8L3llYXI+PHB1Yi1kYXRl
cz48ZGF0ZT5KdW48L2RhdGU+PC9wdWItZGF0ZXM+PC9kYXRlcz48aXNibj4xNTMwLTAzNTggKEVs
ZWN0cm9uaWMpJiN4RDswMDEyLTM3MDYgKExpbmtpbmcpPC9pc2JuPjxhY2Nlc3Npb24tbnVtPjI5
NzIyNzI4PC9hY2Nlc3Npb24tbnVtPjx1cmxzPjxyZWxhdGVkLXVybHM+PHVybD5odHRwczovL3d3
dy5uY2JpLm5sbS5uaWguZ292L3B1Ym1lZC8yOTcyMjcyODwvdXJsPjwvcmVsYXRlZC11cmxzPjwv
dXJscz48ZWxlY3Ryb25pYy1yZXNvdXJjZS1udW0+MTAuMTA5Ny9EQ1IuMDAwMDAwMDAwMDAwMTA5
NjwvZWxlY3Ryb25pYy1yZXNvdXJjZS1udW0+PC9yZWNvcmQ+PC9DaXRlPjwvRW5kTm90ZT4A
</w:fldData>
        </w:fldChar>
      </w:r>
      <w:r w:rsidR="009479F1">
        <w:rPr>
          <w:color w:val="auto"/>
          <w:szCs w:val="22"/>
        </w:rPr>
        <w:instrText xml:space="preserve"> ADDIN EN.CITE.DATA </w:instrText>
      </w:r>
      <w:r w:rsidR="009479F1">
        <w:rPr>
          <w:color w:val="auto"/>
          <w:szCs w:val="22"/>
        </w:rPr>
      </w:r>
      <w:r w:rsidR="009479F1">
        <w:rPr>
          <w:color w:val="auto"/>
          <w:szCs w:val="22"/>
        </w:rPr>
        <w:fldChar w:fldCharType="end"/>
      </w:r>
      <w:r w:rsidR="00E14BD8" w:rsidRPr="00AD1B71">
        <w:rPr>
          <w:color w:val="auto"/>
          <w:szCs w:val="22"/>
        </w:rPr>
      </w:r>
      <w:r w:rsidR="00E14BD8" w:rsidRPr="00AD1B71">
        <w:rPr>
          <w:color w:val="auto"/>
          <w:szCs w:val="22"/>
        </w:rPr>
        <w:fldChar w:fldCharType="separate"/>
      </w:r>
      <w:r w:rsidR="009479F1" w:rsidRPr="009479F1">
        <w:rPr>
          <w:noProof/>
          <w:color w:val="auto"/>
          <w:szCs w:val="22"/>
          <w:vertAlign w:val="superscript"/>
        </w:rPr>
        <w:t>12,13,17</w:t>
      </w:r>
      <w:r w:rsidR="00E14BD8" w:rsidRPr="00AD1B71">
        <w:rPr>
          <w:color w:val="auto"/>
          <w:szCs w:val="22"/>
        </w:rPr>
        <w:fldChar w:fldCharType="end"/>
      </w:r>
      <w:r w:rsidRPr="00AD1B71">
        <w:rPr>
          <w:color w:val="auto"/>
          <w:szCs w:val="22"/>
        </w:rPr>
        <w:t xml:space="preserve">. </w:t>
      </w:r>
      <w:r w:rsidR="00FF6065" w:rsidRPr="00AD1B71">
        <w:rPr>
          <w:color w:val="000000" w:themeColor="text1"/>
          <w:szCs w:val="22"/>
        </w:rPr>
        <w:t>U</w:t>
      </w:r>
      <w:r w:rsidRPr="00AD1B71">
        <w:rPr>
          <w:color w:val="000000" w:themeColor="text1"/>
          <w:szCs w:val="22"/>
        </w:rPr>
        <w:t xml:space="preserve">sing the tumor-enhancing effects of the LN stromal microenvironment is important because it </w:t>
      </w:r>
      <w:r w:rsidR="009D4630">
        <w:rPr>
          <w:color w:val="000000" w:themeColor="text1"/>
          <w:szCs w:val="22"/>
        </w:rPr>
        <w:t>provides</w:t>
      </w:r>
      <w:r w:rsidRPr="00AD1B71">
        <w:rPr>
          <w:color w:val="000000" w:themeColor="text1"/>
          <w:szCs w:val="22"/>
        </w:rPr>
        <w:t xml:space="preserve"> the </w:t>
      </w:r>
      <w:r w:rsidR="009D4630">
        <w:rPr>
          <w:color w:val="000000" w:themeColor="text1"/>
          <w:szCs w:val="22"/>
        </w:rPr>
        <w:t xml:space="preserve">similar tumor </w:t>
      </w:r>
      <w:r w:rsidR="00ED4D47">
        <w:rPr>
          <w:color w:val="000000" w:themeColor="text1"/>
          <w:szCs w:val="22"/>
        </w:rPr>
        <w:t>micro</w:t>
      </w:r>
      <w:r w:rsidRPr="00AD1B71">
        <w:rPr>
          <w:color w:val="000000" w:themeColor="text1"/>
          <w:szCs w:val="22"/>
        </w:rPr>
        <w:t xml:space="preserve">environment </w:t>
      </w:r>
      <w:r w:rsidR="009D4630">
        <w:rPr>
          <w:color w:val="000000" w:themeColor="text1"/>
          <w:szCs w:val="22"/>
        </w:rPr>
        <w:t xml:space="preserve">in </w:t>
      </w:r>
      <w:r w:rsidR="00ED4D47">
        <w:rPr>
          <w:color w:val="000000" w:themeColor="text1"/>
          <w:szCs w:val="22"/>
        </w:rPr>
        <w:t xml:space="preserve">human </w:t>
      </w:r>
      <w:r w:rsidRPr="00AD1B71">
        <w:rPr>
          <w:color w:val="000000" w:themeColor="text1"/>
          <w:szCs w:val="22"/>
        </w:rPr>
        <w:t xml:space="preserve">UCC and CRC, </w:t>
      </w:r>
      <w:r w:rsidR="009D4630">
        <w:rPr>
          <w:color w:val="000000" w:themeColor="text1"/>
          <w:szCs w:val="22"/>
        </w:rPr>
        <w:t xml:space="preserve">develops all steps in the metastatic cascade, </w:t>
      </w:r>
      <w:r w:rsidR="00ED4D47">
        <w:rPr>
          <w:color w:val="000000" w:themeColor="text1"/>
          <w:szCs w:val="22"/>
        </w:rPr>
        <w:t xml:space="preserve">reduced cancer cell number required in mouse model </w:t>
      </w:r>
      <w:r w:rsidR="00F71E62">
        <w:rPr>
          <w:color w:val="000000" w:themeColor="text1"/>
          <w:szCs w:val="22"/>
        </w:rPr>
        <w:t xml:space="preserve">which minimizes number of </w:t>
      </w:r>
      <w:r w:rsidR="00ED4D47">
        <w:rPr>
          <w:color w:val="000000" w:themeColor="text1"/>
          <w:szCs w:val="22"/>
        </w:rPr>
        <w:t xml:space="preserve">xenograft </w:t>
      </w:r>
      <w:r w:rsidR="00F71E62">
        <w:rPr>
          <w:color w:val="000000" w:themeColor="text1"/>
          <w:szCs w:val="22"/>
        </w:rPr>
        <w:t xml:space="preserve">passages, </w:t>
      </w:r>
      <w:r w:rsidR="00ED4D47">
        <w:rPr>
          <w:color w:val="000000" w:themeColor="text1"/>
          <w:szCs w:val="22"/>
        </w:rPr>
        <w:t xml:space="preserve">and </w:t>
      </w:r>
      <w:r w:rsidRPr="00AD1B71">
        <w:rPr>
          <w:color w:val="000000" w:themeColor="text1"/>
          <w:szCs w:val="22"/>
        </w:rPr>
        <w:t>result</w:t>
      </w:r>
      <w:r w:rsidR="00ED4D47">
        <w:rPr>
          <w:color w:val="000000" w:themeColor="text1"/>
          <w:szCs w:val="22"/>
        </w:rPr>
        <w:t>s</w:t>
      </w:r>
      <w:r w:rsidRPr="00AD1B71">
        <w:rPr>
          <w:color w:val="000000" w:themeColor="text1"/>
          <w:szCs w:val="22"/>
        </w:rPr>
        <w:t xml:space="preserve"> in reliable </w:t>
      </w:r>
      <w:r w:rsidR="00F71E62">
        <w:rPr>
          <w:color w:val="000000" w:themeColor="text1"/>
          <w:szCs w:val="22"/>
        </w:rPr>
        <w:t xml:space="preserve">and </w:t>
      </w:r>
      <w:proofErr w:type="gramStart"/>
      <w:r w:rsidR="00F71E62">
        <w:rPr>
          <w:color w:val="000000" w:themeColor="text1"/>
          <w:szCs w:val="22"/>
        </w:rPr>
        <w:t>most closest</w:t>
      </w:r>
      <w:proofErr w:type="gramEnd"/>
      <w:r w:rsidR="00F71E62">
        <w:rPr>
          <w:color w:val="000000" w:themeColor="text1"/>
          <w:szCs w:val="22"/>
        </w:rPr>
        <w:t xml:space="preserve"> model to </w:t>
      </w:r>
      <w:r w:rsidRPr="00AD1B71">
        <w:rPr>
          <w:color w:val="000000" w:themeColor="text1"/>
          <w:szCs w:val="22"/>
        </w:rPr>
        <w:t>tumor growth and metastases</w:t>
      </w:r>
      <w:r w:rsidR="00F71E62">
        <w:rPr>
          <w:color w:val="000000" w:themeColor="text1"/>
          <w:szCs w:val="22"/>
        </w:rPr>
        <w:t xml:space="preserve"> in human</w:t>
      </w:r>
      <w:r w:rsidRPr="00AD1B71">
        <w:rPr>
          <w:color w:val="000000" w:themeColor="text1"/>
          <w:szCs w:val="22"/>
        </w:rPr>
        <w:t xml:space="preserve">. </w:t>
      </w:r>
    </w:p>
    <w:bookmarkEnd w:id="26"/>
    <w:p w14:paraId="1C3BD247" w14:textId="2F569E30" w:rsidR="00FB0C94" w:rsidRPr="00AD1B71" w:rsidRDefault="00FB0C94" w:rsidP="00EC2539">
      <w:pPr>
        <w:widowControl/>
        <w:rPr>
          <w:szCs w:val="22"/>
        </w:rPr>
      </w:pPr>
    </w:p>
    <w:p w14:paraId="03F47003" w14:textId="5B7AE108" w:rsidR="00FE050B" w:rsidRPr="00AD1B71" w:rsidRDefault="000E6CC1" w:rsidP="00EC2539">
      <w:pPr>
        <w:widowControl/>
        <w:rPr>
          <w:color w:val="000000" w:themeColor="text1"/>
          <w:szCs w:val="22"/>
        </w:rPr>
      </w:pPr>
      <w:r>
        <w:rPr>
          <w:bCs/>
          <w:szCs w:val="22"/>
        </w:rPr>
        <w:t>We have established a unique</w:t>
      </w:r>
      <w:r w:rsidR="00FF6065" w:rsidRPr="00AD1B71">
        <w:rPr>
          <w:bCs/>
          <w:szCs w:val="22"/>
        </w:rPr>
        <w:t xml:space="preserve"> method of IB electro-stimulation </w:t>
      </w:r>
      <w:r>
        <w:rPr>
          <w:bCs/>
          <w:szCs w:val="22"/>
        </w:rPr>
        <w:t xml:space="preserve">using the co-instillation </w:t>
      </w:r>
      <w:r w:rsidR="00FF6065" w:rsidRPr="00AD1B71">
        <w:rPr>
          <w:bCs/>
          <w:szCs w:val="22"/>
        </w:rPr>
        <w:t xml:space="preserve">of HK cells </w:t>
      </w:r>
      <w:r w:rsidR="00437883">
        <w:rPr>
          <w:bCs/>
          <w:szCs w:val="22"/>
        </w:rPr>
        <w:t xml:space="preserve">that </w:t>
      </w:r>
      <w:r w:rsidR="00FF6065" w:rsidRPr="00AD1B71">
        <w:rPr>
          <w:bCs/>
          <w:szCs w:val="22"/>
        </w:rPr>
        <w:t>produces a reliable model for developing MIUCC</w:t>
      </w:r>
      <w:r w:rsidR="00631394">
        <w:rPr>
          <w:bCs/>
          <w:szCs w:val="22"/>
        </w:rPr>
        <w:t xml:space="preserve">. Our model mimics </w:t>
      </w:r>
      <w:r w:rsidR="00FF6065" w:rsidRPr="00AD1B71">
        <w:rPr>
          <w:bCs/>
          <w:szCs w:val="22"/>
        </w:rPr>
        <w:t xml:space="preserve">the natural course of UCC </w:t>
      </w:r>
      <w:r w:rsidR="00631394">
        <w:rPr>
          <w:bCs/>
          <w:szCs w:val="22"/>
        </w:rPr>
        <w:t xml:space="preserve">progression </w:t>
      </w:r>
      <w:r w:rsidR="00FF6065" w:rsidRPr="00AD1B71">
        <w:rPr>
          <w:bCs/>
          <w:szCs w:val="22"/>
        </w:rPr>
        <w:t xml:space="preserve">by tumor implantation </w:t>
      </w:r>
      <w:r w:rsidR="00631394">
        <w:rPr>
          <w:bCs/>
          <w:szCs w:val="22"/>
        </w:rPr>
        <w:t xml:space="preserve">beginning </w:t>
      </w:r>
      <w:r w:rsidR="00FF6065" w:rsidRPr="00AD1B71">
        <w:rPr>
          <w:bCs/>
          <w:szCs w:val="22"/>
        </w:rPr>
        <w:t xml:space="preserve">in the mucosa, </w:t>
      </w:r>
      <w:r w:rsidR="00631394">
        <w:rPr>
          <w:bCs/>
          <w:szCs w:val="22"/>
        </w:rPr>
        <w:t xml:space="preserve">leading </w:t>
      </w:r>
      <w:r w:rsidR="00FF6065" w:rsidRPr="00AD1B71">
        <w:rPr>
          <w:bCs/>
          <w:szCs w:val="22"/>
        </w:rPr>
        <w:t>into the muscle, then metastasi</w:t>
      </w:r>
      <w:r w:rsidR="00631394">
        <w:rPr>
          <w:bCs/>
          <w:szCs w:val="22"/>
        </w:rPr>
        <w:t>zing</w:t>
      </w:r>
      <w:r w:rsidR="00FF6065" w:rsidRPr="00AD1B71">
        <w:rPr>
          <w:bCs/>
          <w:szCs w:val="22"/>
        </w:rPr>
        <w:t xml:space="preserve"> to lungs</w:t>
      </w:r>
      <w:r w:rsidR="00E14BD8" w:rsidRPr="00AD1B71">
        <w:rPr>
          <w:bCs/>
          <w:szCs w:val="22"/>
        </w:rPr>
        <w:fldChar w:fldCharType="begin">
          <w:fldData xml:space="preserve">PEVuZE5vdGU+PENpdGU+PEF1dGhvcj5HaWxsczwvQXV0aG9yPjxZZWFyPjIwMTg8L1llYXI+PFJl
Y051bT43NzU1PC9SZWNOdW0+PERpc3BsYXlUZXh0PjxzdHlsZSBmYWNlPSJzdXBlcnNjcmlwdCI+
MTM8L3N0eWxlPjwvRGlzcGxheVRleHQ+PHJlY29yZD48cmVjLW51bWJlcj43NzU1PC9yZWMtbnVt
YmVyPjxmb3JlaWduLWtleXM+PGtleSBhcHA9IkVOIiBkYi1pZD0idnBldjl6ZnRpYWZ6cjVld3Zm
NDVlcnJ0MndkNWVzdHRlc3A5IiB0aW1lc3RhbXA9IjE1MzkwMTI1MjIiPjc3NTU8L2tleT48L2Zv
cmVpZ24ta2V5cz48cmVmLXR5cGUgbmFtZT0iSm91cm5hbCBBcnRpY2xlIj4xNzwvcmVmLXR5cGU+
PGNvbnRyaWJ1dG9ycz48YXV0aG9ycz48YXV0aG9yPkdpbGxzLCBKLjwvYXV0aG9yPjxhdXRob3I+
TW9yZXQsIFIuPC9hdXRob3I+PGF1dGhvcj5aaGFuZywgWC48L2F1dGhvcj48YXV0aG9yPk5lbHNv
biwgSi48L2F1dGhvcj48YXV0aG9yPk1hcmVzaCwgRy48L2F1dGhvcj48YXV0aG9yPkhlbGxtZXJz
LCBMLjwvYXV0aG9yPjxhdXRob3I+Q2FudGVyLCBELjwvYXV0aG9yPjxhdXRob3I+SHVkc29uLCBN
LjwvYXV0aG9yPjxhdXRob3I+SGFsYXQsIFMuPC9hdXRob3I+PGF1dGhvcj5NYXRyYW5hLCBNLjwv
YXV0aG9yPjxhdXRob3I+TWFyaW5vLCBNLiBQLjwvYXV0aG9yPjxhdXRob3I+UmVpc2VyLCBKLjwv
YXV0aG9yPjxhdXRob3I+U2h1aCwgTS48L2F1dGhvcj48YXV0aG9yPkxhYm9yZGUsIEUuPC9hdXRo
b3I+PGF1dGhvcj5MYXRzaXMsIE0uPC9hdXRob3I+PGF1dGhvcj5UYWx3YXIsIFMuPC9hdXRob3I+
PGF1dGhvcj5CYXJkb3QsIFMuPC9hdXRob3I+PGF1dGhvcj5MaSwgTC48L2F1dGhvcj48L2F1dGhv
cnM+PC9jb250cmlidXRvcnM+PGF1dGgtYWRkcmVzcz5EZXBhcnRtZW50IG9mIFVyb2xvZ3ksIE9j
aHNuZXIgQ2xpbmljIEZvdW5kYXRpb24sIE5ldyBPcmxlYW5zLCBMQSwgVVNBLiYjeEQ7SW5zdGl0
dXRpb24gb2YgVHJhbnNsYXRpb25hbCBSZXNlYXJjaCwgT2Noc25lciBDbGluaWMgRm91bmRhdGlv
biwgTmV3IE9ybGVhbnMsIExBLCBVU0EuJiN4RDtDdXJyZW50IGFkZHJlc3M6IE1lbW9yaWFsIFVy
b2xvZ3kgQXNzb2NpYXRlcywgSG91c3RvbiwgVFgsIFVTQS4mI3hEO0RlcGFydG1lbnQgb2YgUGF0
aG9sb2d5LCBPY2hzbmVyIENsaW5pYyBGb3VuZGF0aW9uLCBOZXcgT3JsZWFucywgTEEsIFVTQS4m
I3hEO0RlcGFydG1lbnQgb2YgSGVtYXRvbG9neSBhbmQgT25jb2xvZ3ksIE9jaHNuZXIgQ2xpbmlj
IEZvdW5kYXRpb24sIE5ldyBPcmxlYW5zLCBMQSwgVVNBLiYjeEQ7RGl2aXNpb24gb2YgQ2VsbHVs
YXIgYW5kIEdlbmUgVGhlcmFwaWVzLCBUaGUgQ2VudGVyIGZvciBCaW9sb2dpY3MgRXZhbHVhdGlv
biBhbmQgUmVzZWFyY2gsIFVTIEZvb2QgYW5kIERydWcgQWRtaW5pc3RyYXRpb24sIFNpbHZlciBT
cHJpbmcsIE1ELCBVU0EuPC9hdXRoLWFkZHJlc3M+PHRpdGxlcz48dGl0bGU+QSBwYXRpZW50LWRl
cml2ZWQgb3J0aG90b3BpYyB4ZW5vZ3JhZnQgbW9kZWwgZW5hYmxpbmcgaHVtYW4gaGlnaC1ncmFk
ZSB1cm90aGVsaWFsIGNlbGwgY2FyY2lub21hIG9mIHRoZSBibGFkZGVyIHR1bW9yIGltcGxhbnRh
dGlvbiwgZ3Jvd3RoLCBhbmdpb2dlbmVzaXMsIGFuZCBtZXRhc3Rhc2lzPC90aXRsZT48c2Vjb25k
YXJ5LXRpdGxlPk9uY290YXJnZXQ8L3NlY29uZGFyeS10aXRsZT48L3RpdGxlcz48cGVyaW9kaWNh
bD48ZnVsbC10aXRsZT5PbmNvdGFyZ2V0PC9mdWxsLXRpdGxlPjwvcGVyaW9kaWNhbD48cGFnZXM+
MzI3MTgtMzI3Mjk8L3BhZ2VzPjx2b2x1bWU+OTwvdm9sdW1lPjxudW1iZXI+NjY8L251bWJlcj48
a2V5d29yZHM+PGtleXdvcmQ+aGlnaC1ncmFkZS9tdXNjbGUgaW52YXNpdmUgdXJvdGhlbGlhbCBj
ZWxsIGNhcmNpbm9tYTwva2V5d29yZD48a2V5d29yZD5seW1waCBub2RlIHN0cm9tYWwgY2VsbHM8
L2tleXdvcmQ+PGtleXdvcmQ+cGF0aWVudC1kZXJpdmVkIG9ydGhvdG9waWMgeGVub2dyYWZ0PC9r
ZXl3b3JkPjwva2V5d29yZHM+PGRhdGVzPjx5ZWFyPjIwMTg8L3llYXI+PHB1Yi1kYXRlcz48ZGF0
ZT5BdWcgMjQ8L2RhdGU+PC9wdWItZGF0ZXM+PC9kYXRlcz48aXNibj4xOTQ5LTI1NTMgKEVsZWN0
cm9uaWMpJiN4RDsxOTQ5LTI1NTMgKExpbmtpbmcpPC9pc2JuPjxhY2Nlc3Npb24tbnVtPjMwMjIw
OTc3PC9hY2Nlc3Npb24tbnVtPjx1cmxzPjxyZWxhdGVkLXVybHM+PHVybD5odHRwczovL3d3dy5u
Y2JpLm5sbS5uaWguZ292L3B1Ym1lZC8zMDIyMDk3NzwvdXJsPjx1cmw+aHR0cHM6Ly93d3cubmNi
aS5ubG0ubmloLmdvdi9wbWMvYXJ0aWNsZXMvUE1DNjEzNTY4OS9wZGYvb25jb3RhcmdldC0wOS0z
MjcxOC5wZGY8L3VybD48L3JlbGF0ZWQtdXJscz48L3VybHM+PGN1c3RvbTI+UE1DNjEzNTY4OTwv
Y3VzdG9tMj48ZWxlY3Ryb25pYy1yZXNvdXJjZS1udW0+MTAuMTg2MzIvb25jb3RhcmdldC4yNjAy
NDwvZWxlY3Ryb25pYy1yZXNvdXJjZS1udW0+PC9yZWNvcmQ+PC9DaXRlPjwvRW5kTm90ZT5=
</w:fldData>
        </w:fldChar>
      </w:r>
      <w:r w:rsidR="00E14BD8" w:rsidRPr="00AD1B71">
        <w:rPr>
          <w:bCs/>
          <w:szCs w:val="22"/>
        </w:rPr>
        <w:instrText xml:space="preserve"> ADDIN EN.CITE </w:instrText>
      </w:r>
      <w:r w:rsidR="00E14BD8" w:rsidRPr="00AD1B71">
        <w:rPr>
          <w:bCs/>
          <w:szCs w:val="22"/>
        </w:rPr>
        <w:fldChar w:fldCharType="begin">
          <w:fldData xml:space="preserve">PEVuZE5vdGU+PENpdGU+PEF1dGhvcj5HaWxsczwvQXV0aG9yPjxZZWFyPjIwMTg8L1llYXI+PFJl
Y051bT43NzU1PC9SZWNOdW0+PERpc3BsYXlUZXh0PjxzdHlsZSBmYWNlPSJzdXBlcnNjcmlwdCI+
MTM8L3N0eWxlPjwvRGlzcGxheVRleHQ+PHJlY29yZD48cmVjLW51bWJlcj43NzU1PC9yZWMtbnVt
YmVyPjxmb3JlaWduLWtleXM+PGtleSBhcHA9IkVOIiBkYi1pZD0idnBldjl6ZnRpYWZ6cjVld3Zm
NDVlcnJ0MndkNWVzdHRlc3A5IiB0aW1lc3RhbXA9IjE1MzkwMTI1MjIiPjc3NTU8L2tleT48L2Zv
cmVpZ24ta2V5cz48cmVmLXR5cGUgbmFtZT0iSm91cm5hbCBBcnRpY2xlIj4xNzwvcmVmLXR5cGU+
PGNvbnRyaWJ1dG9ycz48YXV0aG9ycz48YXV0aG9yPkdpbGxzLCBKLjwvYXV0aG9yPjxhdXRob3I+
TW9yZXQsIFIuPC9hdXRob3I+PGF1dGhvcj5aaGFuZywgWC48L2F1dGhvcj48YXV0aG9yPk5lbHNv
biwgSi48L2F1dGhvcj48YXV0aG9yPk1hcmVzaCwgRy48L2F1dGhvcj48YXV0aG9yPkhlbGxtZXJz
LCBMLjwvYXV0aG9yPjxhdXRob3I+Q2FudGVyLCBELjwvYXV0aG9yPjxhdXRob3I+SHVkc29uLCBN
LjwvYXV0aG9yPjxhdXRob3I+SGFsYXQsIFMuPC9hdXRob3I+PGF1dGhvcj5NYXRyYW5hLCBNLjwv
YXV0aG9yPjxhdXRob3I+TWFyaW5vLCBNLiBQLjwvYXV0aG9yPjxhdXRob3I+UmVpc2VyLCBKLjwv
YXV0aG9yPjxhdXRob3I+U2h1aCwgTS48L2F1dGhvcj48YXV0aG9yPkxhYm9yZGUsIEUuPC9hdXRo
b3I+PGF1dGhvcj5MYXRzaXMsIE0uPC9hdXRob3I+PGF1dGhvcj5UYWx3YXIsIFMuPC9hdXRob3I+
PGF1dGhvcj5CYXJkb3QsIFMuPC9hdXRob3I+PGF1dGhvcj5MaSwgTC48L2F1dGhvcj48L2F1dGhv
cnM+PC9jb250cmlidXRvcnM+PGF1dGgtYWRkcmVzcz5EZXBhcnRtZW50IG9mIFVyb2xvZ3ksIE9j
aHNuZXIgQ2xpbmljIEZvdW5kYXRpb24sIE5ldyBPcmxlYW5zLCBMQSwgVVNBLiYjeEQ7SW5zdGl0
dXRpb24gb2YgVHJhbnNsYXRpb25hbCBSZXNlYXJjaCwgT2Noc25lciBDbGluaWMgRm91bmRhdGlv
biwgTmV3IE9ybGVhbnMsIExBLCBVU0EuJiN4RDtDdXJyZW50IGFkZHJlc3M6IE1lbW9yaWFsIFVy
b2xvZ3kgQXNzb2NpYXRlcywgSG91c3RvbiwgVFgsIFVTQS4mI3hEO0RlcGFydG1lbnQgb2YgUGF0
aG9sb2d5LCBPY2hzbmVyIENsaW5pYyBGb3VuZGF0aW9uLCBOZXcgT3JsZWFucywgTEEsIFVTQS4m
I3hEO0RlcGFydG1lbnQgb2YgSGVtYXRvbG9neSBhbmQgT25jb2xvZ3ksIE9jaHNuZXIgQ2xpbmlj
IEZvdW5kYXRpb24sIE5ldyBPcmxlYW5zLCBMQSwgVVNBLiYjeEQ7RGl2aXNpb24gb2YgQ2VsbHVs
YXIgYW5kIEdlbmUgVGhlcmFwaWVzLCBUaGUgQ2VudGVyIGZvciBCaW9sb2dpY3MgRXZhbHVhdGlv
biBhbmQgUmVzZWFyY2gsIFVTIEZvb2QgYW5kIERydWcgQWRtaW5pc3RyYXRpb24sIFNpbHZlciBT
cHJpbmcsIE1ELCBVU0EuPC9hdXRoLWFkZHJlc3M+PHRpdGxlcz48dGl0bGU+QSBwYXRpZW50LWRl
cml2ZWQgb3J0aG90b3BpYyB4ZW5vZ3JhZnQgbW9kZWwgZW5hYmxpbmcgaHVtYW4gaGlnaC1ncmFk
ZSB1cm90aGVsaWFsIGNlbGwgY2FyY2lub21hIG9mIHRoZSBibGFkZGVyIHR1bW9yIGltcGxhbnRh
dGlvbiwgZ3Jvd3RoLCBhbmdpb2dlbmVzaXMsIGFuZCBtZXRhc3Rhc2lzPC90aXRsZT48c2Vjb25k
YXJ5LXRpdGxlPk9uY290YXJnZXQ8L3NlY29uZGFyeS10aXRsZT48L3RpdGxlcz48cGVyaW9kaWNh
bD48ZnVsbC10aXRsZT5PbmNvdGFyZ2V0PC9mdWxsLXRpdGxlPjwvcGVyaW9kaWNhbD48cGFnZXM+
MzI3MTgtMzI3Mjk8L3BhZ2VzPjx2b2x1bWU+OTwvdm9sdW1lPjxudW1iZXI+NjY8L251bWJlcj48
a2V5d29yZHM+PGtleXdvcmQ+aGlnaC1ncmFkZS9tdXNjbGUgaW52YXNpdmUgdXJvdGhlbGlhbCBj
ZWxsIGNhcmNpbm9tYTwva2V5d29yZD48a2V5d29yZD5seW1waCBub2RlIHN0cm9tYWwgY2VsbHM8
L2tleXdvcmQ+PGtleXdvcmQ+cGF0aWVudC1kZXJpdmVkIG9ydGhvdG9waWMgeGVub2dyYWZ0PC9r
ZXl3b3JkPjwva2V5d29yZHM+PGRhdGVzPjx5ZWFyPjIwMTg8L3llYXI+PHB1Yi1kYXRlcz48ZGF0
ZT5BdWcgMjQ8L2RhdGU+PC9wdWItZGF0ZXM+PC9kYXRlcz48aXNibj4xOTQ5LTI1NTMgKEVsZWN0
cm9uaWMpJiN4RDsxOTQ5LTI1NTMgKExpbmtpbmcpPC9pc2JuPjxhY2Nlc3Npb24tbnVtPjMwMjIw
OTc3PC9hY2Nlc3Npb24tbnVtPjx1cmxzPjxyZWxhdGVkLXVybHM+PHVybD5odHRwczovL3d3dy5u
Y2JpLm5sbS5uaWguZ292L3B1Ym1lZC8zMDIyMDk3NzwvdXJsPjx1cmw+aHR0cHM6Ly93d3cubmNi
aS5ubG0ubmloLmdvdi9wbWMvYXJ0aWNsZXMvUE1DNjEzNTY4OS9wZGYvb25jb3RhcmdldC0wOS0z
MjcxOC5wZGY8L3VybD48L3JlbGF0ZWQtdXJscz48L3VybHM+PGN1c3RvbTI+UE1DNjEzNTY4OTwv
Y3VzdG9tMj48ZWxlY3Ryb25pYy1yZXNvdXJjZS1udW0+MTAuMTg2MzIvb25jb3RhcmdldC4yNjAy
NDwvZWxlY3Ryb25pYy1yZXNvdXJjZS1udW0+PC9yZWNvcmQ+PC9DaXRlPjwvRW5kTm90ZT5=
</w:fldData>
        </w:fldChar>
      </w:r>
      <w:r w:rsidR="00E14BD8" w:rsidRPr="00AD1B71">
        <w:rPr>
          <w:bCs/>
          <w:szCs w:val="22"/>
        </w:rPr>
        <w:instrText xml:space="preserve"> ADDIN EN.CITE.DATA </w:instrText>
      </w:r>
      <w:r w:rsidR="00E14BD8" w:rsidRPr="00AD1B71">
        <w:rPr>
          <w:bCs/>
          <w:szCs w:val="22"/>
        </w:rPr>
      </w:r>
      <w:r w:rsidR="00E14BD8" w:rsidRPr="00AD1B71">
        <w:rPr>
          <w:bCs/>
          <w:szCs w:val="22"/>
        </w:rPr>
        <w:fldChar w:fldCharType="end"/>
      </w:r>
      <w:r w:rsidR="00E14BD8" w:rsidRPr="00AD1B71">
        <w:rPr>
          <w:bCs/>
          <w:szCs w:val="22"/>
        </w:rPr>
      </w:r>
      <w:r w:rsidR="00E14BD8" w:rsidRPr="00AD1B71">
        <w:rPr>
          <w:bCs/>
          <w:szCs w:val="22"/>
        </w:rPr>
        <w:fldChar w:fldCharType="separate"/>
      </w:r>
      <w:r w:rsidR="00E14BD8" w:rsidRPr="00AD1B71">
        <w:rPr>
          <w:bCs/>
          <w:szCs w:val="22"/>
          <w:vertAlign w:val="superscript"/>
        </w:rPr>
        <w:t>13</w:t>
      </w:r>
      <w:r w:rsidR="00E14BD8" w:rsidRPr="00AD1B71">
        <w:rPr>
          <w:bCs/>
          <w:szCs w:val="22"/>
        </w:rPr>
        <w:fldChar w:fldCharType="end"/>
      </w:r>
      <w:r w:rsidR="00FF6065" w:rsidRPr="00AD1B71">
        <w:rPr>
          <w:bCs/>
          <w:szCs w:val="22"/>
        </w:rPr>
        <w:t xml:space="preserve">. </w:t>
      </w:r>
    </w:p>
    <w:p w14:paraId="1189A48F" w14:textId="77777777" w:rsidR="00FF6065" w:rsidRPr="00AD1B71" w:rsidRDefault="00FF6065" w:rsidP="00EC2539">
      <w:pPr>
        <w:widowControl/>
        <w:rPr>
          <w:color w:val="000000" w:themeColor="text1"/>
          <w:szCs w:val="22"/>
        </w:rPr>
      </w:pPr>
    </w:p>
    <w:p w14:paraId="1A156EF3" w14:textId="4A0A2D12" w:rsidR="00984646" w:rsidRPr="00AD1B71" w:rsidRDefault="009759AF" w:rsidP="00EC2539">
      <w:pPr>
        <w:widowControl/>
        <w:rPr>
          <w:color w:val="000000" w:themeColor="text1"/>
          <w:szCs w:val="22"/>
        </w:rPr>
      </w:pPr>
      <w:r w:rsidRPr="00AD1B71">
        <w:rPr>
          <w:color w:val="000000" w:themeColor="text1"/>
          <w:szCs w:val="22"/>
        </w:rPr>
        <w:t>Our results also show that the IR model is safe, reproducible, and successful. The orthotopic CRC mouse model features primary tumor growth and spontaneous distant metastasis</w:t>
      </w:r>
      <w:r w:rsidRPr="00AD1B71">
        <w:rPr>
          <w:color w:val="000000" w:themeColor="text1"/>
          <w:szCs w:val="22"/>
        </w:rPr>
        <w:fldChar w:fldCharType="begin">
          <w:fldData xml:space="preserve">PEVuZE5vdGU+PENpdGU+PEF1dGhvcj5NYXJnb2xpbjwvQXV0aG9yPjxZZWFyPjIwMTU8L1llYXI+
PFJlY051bT41NzE2PC9SZWNOdW0+PERpc3BsYXlUZXh0PjxzdHlsZSBmYWNlPSJzdXBlcnNjcmlw
dCI+MTIsMTc8L3N0eWxlPjwvRGlzcGxheVRleHQ+PHJlY29yZD48cmVjLW51bWJlcj41NzE2PC9y
ZWMtbnVtYmVyPjxmb3JlaWduLWtleXM+PGtleSBhcHA9IkVOIiBkYi1pZD0idnBldjl6ZnRpYWZ6
cjVld3ZmNDVlcnJ0MndkNWVzdHRlc3A5IiB0aW1lc3RhbXA9IjAiPjU3MTY8L2tleT48L2ZvcmVp
Z24ta2V5cz48cmVmLXR5cGUgbmFtZT0iSm91cm5hbCBBcnRpY2xlIj4xNzwvcmVmLXR5cGU+PGNv
bnRyaWJ1dG9ycz48YXV0aG9ycz48YXV0aG9yPk1hcmdvbGluLCBELiBBLjwvYXV0aG9yPjxhdXRo
b3I+TXllcnMsIFQuPC9hdXRob3I+PGF1dGhvcj5aaGFuZywgWC48L2F1dGhvcj48YXV0aG9yPkJl
cnRvbmksIEQuIE0uPC9hdXRob3I+PGF1dGhvcj5SZXV0ZXIsIEIuIEEuPC9hdXRob3I+PGF1dGhv
cj5PYm9raGFyZSwgSS48L2F1dGhvcj48YXV0aG9yPkJvcmdvdmFuLCBULjwvYXV0aG9yPjxhdXRo
b3I+R3JpbWVzLCBDLjwvYXV0aG9yPjxhdXRob3I+R3JlZW4sIEguPC9hdXRob3I+PGF1dGhvcj5E
cmlzY29sbCwgVC48L2F1dGhvcj48YXV0aG9yPkxlZSwgQy4gRy48L2F1dGhvcj48YXV0aG9yPkRh
dmlzLCBOLiBLLjwvYXV0aG9yPjxhdXRob3I+TGksIEwuPC9hdXRob3I+PC9hdXRob3JzPjwvY29u
dHJpYnV0b3JzPjxhdXRoLWFkZHJlc3M+KkRlcGFydG1lbnQgb2YgQ29sb24gUmVjdGFsIFN1cmdl
cnksIERlcGFydG1lbnQgb2YgUGF0aG9sb2d5LCBhbmQgTGFib3JhdG9yeSBvZiBUcmFuc2xhdGlv
bmFsIENhbmNlciBSZXNlYXJjaCwgT2Noc25lciBIZWFsdGggU3lzdGVtLCBOZXcgT3JsZWFucywg
TG91aXNpYW5hLCBVU0E7IGFuZCBPY2hzbmVyIENsaW5pYyBTY2hvb2wsIFVuaXZlcnNpdHkgUXVl
ZW5zbGFuZCBTY2hvb2wgb2YgTWVkaWNpbmUsIEJyaXNiYW5lLCBRdWVlbnNsYW5kLCBBdXN0cmFs
aWEuJiN4RDsqRGVwYXJ0bWVudCBvZiBDb2xvbiBSZWN0YWwgU3VyZ2VyeSwgRGVwYXJ0bWVudCBv
ZiBQYXRob2xvZ3ksIGFuZCBMYWJvcmF0b3J5IG9mIFRyYW5zbGF0aW9uYWwgQ2FuY2VyIFJlc2Vh
cmNoLCBPY2hzbmVyIEhlYWx0aCBTeXN0ZW0sIE5ldyBPcmxlYW5zLCBMb3Vpc2lhbmEsIFVTQTsg
YW5kIE9jaHNuZXIgQ2xpbmljIFNjaG9vbCwgVW5pdmVyc2l0eSBRdWVlbnNsYW5kIFNjaG9vbCBv
ZiBNZWRpY2luZSwgQnJpc2JhbmUsIFF1ZWVuc2xhbmQsIEF1c3RyYWxpYSBsbGlAb2Noc25lci5v
cmcuPC9hdXRoLWFkZHJlc3M+PHRpdGxlcz48dGl0bGU+VGhlIGNyaXRpY2FsIHJvbGVzIG9mIHR1
bW9yLWluaXRpYXRpbmcgY2VsbHMgYW5kIHRoZSBseW1waCBub2RlIHN0cm9tYWwgbWljcm9lbnZp
cm9ubWVudCBpbiBodW1hbiBjb2xvcmVjdGFsIGNhbmNlciBleHRyYW5vZGFsIG1ldGFzdGFzaXMg
dXNpbmcgYSB1bmlxdWUgaHVtYW5pemVkIG9ydGhvdG9waWMgbW91c2UgbW9kZWw8L3RpdGxlPjxz
ZWNvbmRhcnktdGl0bGU+RkFTRUIgSjwvc2Vjb25kYXJ5LXRpdGxlPjxhbHQtdGl0bGU+RkFTRUIg
am91cm5hbCA6IG9mZmljaWFsIHB1YmxpY2F0aW9uIG9mIHRoZSBGZWRlcmF0aW9uIG9mIEFtZXJp
Y2FuIFNvY2lldGllcyBmb3IgRXhwZXJpbWVudGFsIEJpb2xvZ3k8L2FsdC10aXRsZT48L3RpdGxl
cz48cGVyaW9kaWNhbD48ZnVsbC10aXRsZT5GQVNFQiBKPC9mdWxsLXRpdGxlPjwvcGVyaW9kaWNh
bD48cGFnZXM+MzU3MS04MTwvcGFnZXM+PHZvbHVtZT4yOTwvdm9sdW1lPjxudW1iZXI+ODwvbnVt
YmVyPjxlZGl0aW9uPjIwMTUvMDUvMTM8L2VkaXRpb24+PGtleXdvcmRzPjxrZXl3b3JkPkFuaW1h
bHM8L2tleXdvcmQ+PGtleXdvcmQ+QW50aWdlbnMsIENEL21ldGFib2xpc208L2tleXdvcmQ+PGtl
eXdvcmQ+Q2VsbCBMaW5lLCBUdW1vcjwva2V5d29yZD48a2V5d29yZD5DZWxsIE1vdmVtZW50L3Bo
eXNpb2xvZ3k8L2tleXdvcmQ+PGtleXdvcmQ+Q2VsbHVsYXIgTWljcm9lbnZpcm9ubWVudC8qcGh5
c2lvbG9neTwva2V5d29yZD48a2V5d29yZD5DaGVtb2tpbmUgQ1hDTDEyL21ldGFib2xpc208L2tl
eXdvcmQ+PGtleXdvcmQ+Q29sb3JlY3RhbCBOZW9wbGFzbXMvbWV0YWJvbGlzbS8qcGF0aG9sb2d5
PC9rZXl3b3JkPjxrZXl3b3JkPkRpc2Vhc2UgTW9kZWxzLCBBbmltYWw8L2tleXdvcmQ+PGtleXdv
cmQ+R2x5Y29wcm90ZWlucy9tZXRhYm9saXNtPC9rZXl3b3JkPjxrZXl3b3JkPkhUMjkgQ2VsbHM8
L2tleXdvcmQ+PGtleXdvcmQ+SHVtYW5zPC9rZXl3b3JkPjxrZXl3b3JkPkx5bXBoIE5vZGVzL21l
dGFib2xpc20vKnBhdGhvbG9neTwva2V5d29yZD48a2V5d29yZD5MeW1waGF0aWMgTWV0YXN0YXNp
cy8qcGF0aG9sb2d5PC9rZXl3b3JkPjxrZXl3b3JkPk1pY2U8L2tleXdvcmQ+PGtleXdvcmQ+TWlj
ZSwgSW5icmVkIE5PRDwva2V5d29yZD48a2V5d29yZD5NaWNlLCBTQ0lEPC9rZXl3b3JkPjxrZXl3
b3JkPk5lb3BsYXN0aWMgU3RlbSBDZWxscy9tZXRhYm9saXNtLypwYXRob2xvZ3k8L2tleXdvcmQ+
PGtleXdvcmQ+UGVwdGlkZXMvbWV0YWJvbGlzbTwva2V5d29yZD48a2V5d29yZD5SZWNlcHRvcnMs
IENYQ1I0L21ldGFib2xpc208L2tleXdvcmQ+PGtleXdvcmQ+U3Ryb21hbCBDZWxscy9tZXRhYm9s
aXNtLypwYXRob2xvZ3k8L2tleXdvcmQ+PGtleXdvcmQ+SEsgY2VsbDwva2V5d29yZD48a2V5d29y
ZD5jYW5jZXIgc3RlbSBjZWxsPC9rZXl3b3JkPjxrZXl3b3JkPmludHJhcmVjdGFsIGluamVjdGlv
bjwva2V5d29yZD48a2V5d29yZD54ZW5vZ3JhZnQ8L2tleXdvcmQ+PC9rZXl3b3Jkcz48ZGF0ZXM+
PHllYXI+MjAxNTwveWVhcj48cHViLWRhdGVzPjxkYXRlPkF1ZzwvZGF0ZT48L3B1Yi1kYXRlcz48
L2RhdGVzPjxpc2JuPjE1MzAtNjg2MCAoRWxlY3Ryb25pYykmI3hEOzA4OTItNjYzOCAoTGlua2lu
Zyk8L2lzYm4+PGFjY2Vzc2lvbi1udW0+MjU5NjI2NTU8L2FjY2Vzc2lvbi1udW0+PHVybHM+PHJl
bGF0ZWQtdXJscz48dXJsPmh0dHA6Ly93d3cubmNiaS5ubG0ubmloLmdvdi9wdWJtZWQvMjU5NjI2
NTU8L3VybD48L3JlbGF0ZWQtdXJscz48L3VybHM+PGVsZWN0cm9uaWMtcmVzb3VyY2UtbnVtPjEw
LjEwOTYvZmouMTQtMjY4OTM4PC9lbGVjdHJvbmljLXJlc291cmNlLW51bT48bGFuZ3VhZ2U+ZW5n
PC9sYW5ndWFnZT48L3JlY29yZD48L0NpdGU+PENpdGU+PEF1dGhvcj5IaXRlPC9BdXRob3I+PFll
YXI+MjAxODwvWWVhcj48UmVjTnVtPjc3NDY8L1JlY051bT48cmVjb3JkPjxyZWMtbnVtYmVyPjc3
NDY8L3JlYy1udW1iZXI+PGZvcmVpZ24ta2V5cz48a2V5IGFwcD0iRU4iIGRiLWlkPSJ2cGV2OXpm
dGlhZnpyNWV3dmY0NWVycnQyd2Q1ZXN0dGVzcDkiIHRpbWVzdGFtcD0iMTUzNjE3MTk5OCI+Nzc0
Njwva2V5PjwvZm9yZWlnbi1rZXlzPjxyZWYtdHlwZSBuYW1lPSJKb3VybmFsIEFydGljbGUiPjE3
PC9yZWYtdHlwZT48Y29udHJpYnV0b3JzPjxhdXRob3JzPjxhdXRob3I+SGl0ZSwgTi48L2F1dGhv
cj48YXV0aG9yPktsaW5nZXIsIEEuPC9hdXRob3I+PGF1dGhvcj5IZWxsbWVycywgTC48L2F1dGhv
cj48YXV0aG9yPk1hcmVzaCwgRy4gQS48L2F1dGhvcj48YXV0aG9yPk1pbGxlciwgUC4gRS48L2F1
dGhvcj48YXV0aG9yPlpoYW5nLCBYLjwvYXV0aG9yPjxhdXRob3I+TGksIEwuPC9hdXRob3I+PGF1
dGhvcj5NYXJnb2xpbiwgRC4gQS48L2F1dGhvcj48L2F1dGhvcnM+PC9jb250cmlidXRvcnM+PGF1
dGgtYWRkcmVzcz5EZXBhcnRtZW50IG9mIFN1cmdlcnksIExvdWlzaWFuYSBTdGF0ZSBVbml2ZXJz
aXR5IFNjaG9vbCBvZiBNZWRpY2luZSwgTmV3IE9ybGVhbnMsIExvdWlzaWFuYS4mI3hEO0RlcGFy
dG1lbnQgb2YgQ29sb24gYW5kIFJlY3RhbCBTdXJnZXJ5LCBPY2hzbmVyIEhlYWx0aCBTeXN0ZW0s
IE5ldyBPcmxlYW5zLCBMb3Vpc2lhbmEuJiN4RDtMYWJvcmF0b3J5IG9mIFRyYW5zbGF0aW9uYWwg
Q2FuY2VyIFJlc2VhcmNoLCBPY2hzbmVyIEhlYWx0aCBTeXN0ZW0sIE5ldyBPcmxlYW5zLCBMb3Vp
c2lhbmEuJiN4RDtDb2xvbiBhbmQgUmVjdGFsIFNwZWNpYWxpc3RzIEx0ZCwgUmljaG1vbmQsIFZp
cmdpbmlhLiYjeEQ7T2Noc25lciBDbGluaWNhbCBTY2hvb2wsIFVuaXZlcnNpdHkgb2YgUXVlZW5z
bGFuZCwgUXVlZW5zbGFuZCwgVmljdG9yaWEsIEF1c3RyYWxpYS48L2F1dGgtYWRkcmVzcz48dGl0
bGVzPjx0aXRsZT5BbiBPcHRpbWFsIE9ydGhvdG9waWMgTW91c2UgTW9kZWwgZm9yIEh1bWFuIENv
bG9yZWN0YWwgQ2FuY2VyIFByaW1hcnkgVHVtb3IgR3Jvd3RoIGFuZCBTcG9udGFuZW91cyBNZXRh
c3Rhc2lzPC90aXRsZT48c2Vjb25kYXJ5LXRpdGxlPkRpcyBDb2xvbiBSZWN0dW08L3NlY29uZGFy
eS10aXRsZT48L3RpdGxlcz48cGVyaW9kaWNhbD48ZnVsbC10aXRsZT5EaXMgQ29sb24gUmVjdHVt
PC9mdWxsLXRpdGxlPjwvcGVyaW9kaWNhbD48cGFnZXM+Njk4LTcwNTwvcGFnZXM+PHZvbHVtZT42
MTwvdm9sdW1lPjxudW1iZXI+NjwvbnVtYmVyPjxrZXl3b3Jkcz48a2V5d29yZD5BbmltYWxzPC9r
ZXl3b3JkPjxrZXl3b3JkPkNvbG9yZWN0YWwgTmVvcGxhc21zL2RpYWdub3N0aWMgaW1hZ2luZy9t
b3J0YWxpdHkvKnBhdGhvbG9neTwva2V5d29yZD48a2V5d29yZD5EaXNlYXNlIE1vZGVscywgQW5p
bWFsPC9rZXl3b3JkPjxrZXl3b3JkPkhUMjkgQ2VsbHMvbWV0YWJvbGlzbTwva2V5d29yZD48a2V5
d29yZD5IdW1hbnM8L2tleXdvcmQ+PGtleXdvcmQ+TGl2ZXIgTmVvcGxhc21zL3BhdGhvbG9neS8q
c2Vjb25kYXJ5PC9rZXl3b3JkPjxrZXl3b3JkPkx1Y2lmZXJhc2VzL21ldGFib2xpc208L2tleXdv
cmQ+PGtleXdvcmQ+THVtaW5lc2NlbnQgTWVhc3VyZW1lbnRzLyptZXRob2RzPC9rZXl3b3JkPjxr
ZXl3b3JkPkx1bmcgTmVvcGxhc21zL3BhdGhvbG9neS8qc2Vjb25kYXJ5PC9rZXl3b3JkPjxrZXl3
b3JkPkx5bXBoIE5vZGVzL3BhdGhvbG9neTwva2V5d29yZD48a2V5d29yZD5NaWNlPC9rZXl3b3Jk
PjxrZXl3b3JkPlN0cm9tYWwgQ2VsbHMvbWV0YWJvbGlzbS8qcGF0aG9sb2d5PC9rZXl3b3JkPjxr
ZXl3b3JkPlR1bW9yIE1pY3JvZW52aXJvbm1lbnQ8L2tleXdvcmQ+PC9rZXl3b3Jkcz48ZGF0ZXM+
PHllYXI+MjAxODwveWVhcj48cHViLWRhdGVzPjxkYXRlPkp1bjwvZGF0ZT48L3B1Yi1kYXRlcz48
L2RhdGVzPjxpc2JuPjE1MzAtMDM1OCAoRWxlY3Ryb25pYykmI3hEOzAwMTItMzcwNiAoTGlua2lu
Zyk8L2lzYm4+PGFjY2Vzc2lvbi1udW0+Mjk3MjI3Mjg8L2FjY2Vzc2lvbi1udW0+PHVybHM+PHJl
bGF0ZWQtdXJscz48dXJsPmh0dHBzOi8vd3d3Lm5jYmkubmxtLm5paC5nb3YvcHVibWVkLzI5NzIy
NzI4PC91cmw+PC9yZWxhdGVkLXVybHM+PC91cmxzPjxlbGVjdHJvbmljLXJlc291cmNlLW51bT4x
MC4xMDk3L0RDUi4wMDAwMDAwMDAwMDAxMDk2PC9lbGVjdHJvbmljLXJlc291cmNlLW51bT48L3Jl
Y29yZD48L0NpdGU+PC9FbmROb3RlPn==
</w:fldData>
        </w:fldChar>
      </w:r>
      <w:r w:rsidR="009479F1">
        <w:rPr>
          <w:color w:val="000000" w:themeColor="text1"/>
          <w:szCs w:val="22"/>
        </w:rPr>
        <w:instrText xml:space="preserve"> ADDIN EN.CITE </w:instrText>
      </w:r>
      <w:r w:rsidR="009479F1">
        <w:rPr>
          <w:color w:val="000000" w:themeColor="text1"/>
          <w:szCs w:val="22"/>
        </w:rPr>
        <w:fldChar w:fldCharType="begin">
          <w:fldData xml:space="preserve">PEVuZE5vdGU+PENpdGU+PEF1dGhvcj5NYXJnb2xpbjwvQXV0aG9yPjxZZWFyPjIwMTU8L1llYXI+
PFJlY051bT41NzE2PC9SZWNOdW0+PERpc3BsYXlUZXh0PjxzdHlsZSBmYWNlPSJzdXBlcnNjcmlw
dCI+MTIsMTc8L3N0eWxlPjwvRGlzcGxheVRleHQ+PHJlY29yZD48cmVjLW51bWJlcj41NzE2PC9y
ZWMtbnVtYmVyPjxmb3JlaWduLWtleXM+PGtleSBhcHA9IkVOIiBkYi1pZD0idnBldjl6ZnRpYWZ6
cjVld3ZmNDVlcnJ0MndkNWVzdHRlc3A5IiB0aW1lc3RhbXA9IjAiPjU3MTY8L2tleT48L2ZvcmVp
Z24ta2V5cz48cmVmLXR5cGUgbmFtZT0iSm91cm5hbCBBcnRpY2xlIj4xNzwvcmVmLXR5cGU+PGNv
bnRyaWJ1dG9ycz48YXV0aG9ycz48YXV0aG9yPk1hcmdvbGluLCBELiBBLjwvYXV0aG9yPjxhdXRo
b3I+TXllcnMsIFQuPC9hdXRob3I+PGF1dGhvcj5aaGFuZywgWC48L2F1dGhvcj48YXV0aG9yPkJl
cnRvbmksIEQuIE0uPC9hdXRob3I+PGF1dGhvcj5SZXV0ZXIsIEIuIEEuPC9hdXRob3I+PGF1dGhv
cj5PYm9raGFyZSwgSS48L2F1dGhvcj48YXV0aG9yPkJvcmdvdmFuLCBULjwvYXV0aG9yPjxhdXRo
b3I+R3JpbWVzLCBDLjwvYXV0aG9yPjxhdXRob3I+R3JlZW4sIEguPC9hdXRob3I+PGF1dGhvcj5E
cmlzY29sbCwgVC48L2F1dGhvcj48YXV0aG9yPkxlZSwgQy4gRy48L2F1dGhvcj48YXV0aG9yPkRh
dmlzLCBOLiBLLjwvYXV0aG9yPjxhdXRob3I+TGksIEwuPC9hdXRob3I+PC9hdXRob3JzPjwvY29u
dHJpYnV0b3JzPjxhdXRoLWFkZHJlc3M+KkRlcGFydG1lbnQgb2YgQ29sb24gUmVjdGFsIFN1cmdl
cnksIERlcGFydG1lbnQgb2YgUGF0aG9sb2d5LCBhbmQgTGFib3JhdG9yeSBvZiBUcmFuc2xhdGlv
bmFsIENhbmNlciBSZXNlYXJjaCwgT2Noc25lciBIZWFsdGggU3lzdGVtLCBOZXcgT3JsZWFucywg
TG91aXNpYW5hLCBVU0E7IGFuZCBPY2hzbmVyIENsaW5pYyBTY2hvb2wsIFVuaXZlcnNpdHkgUXVl
ZW5zbGFuZCBTY2hvb2wgb2YgTWVkaWNpbmUsIEJyaXNiYW5lLCBRdWVlbnNsYW5kLCBBdXN0cmFs
aWEuJiN4RDsqRGVwYXJ0bWVudCBvZiBDb2xvbiBSZWN0YWwgU3VyZ2VyeSwgRGVwYXJ0bWVudCBv
ZiBQYXRob2xvZ3ksIGFuZCBMYWJvcmF0b3J5IG9mIFRyYW5zbGF0aW9uYWwgQ2FuY2VyIFJlc2Vh
cmNoLCBPY2hzbmVyIEhlYWx0aCBTeXN0ZW0sIE5ldyBPcmxlYW5zLCBMb3Vpc2lhbmEsIFVTQTsg
YW5kIE9jaHNuZXIgQ2xpbmljIFNjaG9vbCwgVW5pdmVyc2l0eSBRdWVlbnNsYW5kIFNjaG9vbCBv
ZiBNZWRpY2luZSwgQnJpc2JhbmUsIFF1ZWVuc2xhbmQsIEF1c3RyYWxpYSBsbGlAb2Noc25lci5v
cmcuPC9hdXRoLWFkZHJlc3M+PHRpdGxlcz48dGl0bGU+VGhlIGNyaXRpY2FsIHJvbGVzIG9mIHR1
bW9yLWluaXRpYXRpbmcgY2VsbHMgYW5kIHRoZSBseW1waCBub2RlIHN0cm9tYWwgbWljcm9lbnZp
cm9ubWVudCBpbiBodW1hbiBjb2xvcmVjdGFsIGNhbmNlciBleHRyYW5vZGFsIG1ldGFzdGFzaXMg
dXNpbmcgYSB1bmlxdWUgaHVtYW5pemVkIG9ydGhvdG9waWMgbW91c2UgbW9kZWw8L3RpdGxlPjxz
ZWNvbmRhcnktdGl0bGU+RkFTRUIgSjwvc2Vjb25kYXJ5LXRpdGxlPjxhbHQtdGl0bGU+RkFTRUIg
am91cm5hbCA6IG9mZmljaWFsIHB1YmxpY2F0aW9uIG9mIHRoZSBGZWRlcmF0aW9uIG9mIEFtZXJp
Y2FuIFNvY2lldGllcyBmb3IgRXhwZXJpbWVudGFsIEJpb2xvZ3k8L2FsdC10aXRsZT48L3RpdGxl
cz48cGVyaW9kaWNhbD48ZnVsbC10aXRsZT5GQVNFQiBKPC9mdWxsLXRpdGxlPjwvcGVyaW9kaWNh
bD48cGFnZXM+MzU3MS04MTwvcGFnZXM+PHZvbHVtZT4yOTwvdm9sdW1lPjxudW1iZXI+ODwvbnVt
YmVyPjxlZGl0aW9uPjIwMTUvMDUvMTM8L2VkaXRpb24+PGtleXdvcmRzPjxrZXl3b3JkPkFuaW1h
bHM8L2tleXdvcmQ+PGtleXdvcmQ+QW50aWdlbnMsIENEL21ldGFib2xpc208L2tleXdvcmQ+PGtl
eXdvcmQ+Q2VsbCBMaW5lLCBUdW1vcjwva2V5d29yZD48a2V5d29yZD5DZWxsIE1vdmVtZW50L3Bo
eXNpb2xvZ3k8L2tleXdvcmQ+PGtleXdvcmQ+Q2VsbHVsYXIgTWljcm9lbnZpcm9ubWVudC8qcGh5
c2lvbG9neTwva2V5d29yZD48a2V5d29yZD5DaGVtb2tpbmUgQ1hDTDEyL21ldGFib2xpc208L2tl
eXdvcmQ+PGtleXdvcmQ+Q29sb3JlY3RhbCBOZW9wbGFzbXMvbWV0YWJvbGlzbS8qcGF0aG9sb2d5
PC9rZXl3b3JkPjxrZXl3b3JkPkRpc2Vhc2UgTW9kZWxzLCBBbmltYWw8L2tleXdvcmQ+PGtleXdv
cmQ+R2x5Y29wcm90ZWlucy9tZXRhYm9saXNtPC9rZXl3b3JkPjxrZXl3b3JkPkhUMjkgQ2VsbHM8
L2tleXdvcmQ+PGtleXdvcmQ+SHVtYW5zPC9rZXl3b3JkPjxrZXl3b3JkPkx5bXBoIE5vZGVzL21l
dGFib2xpc20vKnBhdGhvbG9neTwva2V5d29yZD48a2V5d29yZD5MeW1waGF0aWMgTWV0YXN0YXNp
cy8qcGF0aG9sb2d5PC9rZXl3b3JkPjxrZXl3b3JkPk1pY2U8L2tleXdvcmQ+PGtleXdvcmQ+TWlj
ZSwgSW5icmVkIE5PRDwva2V5d29yZD48a2V5d29yZD5NaWNlLCBTQ0lEPC9rZXl3b3JkPjxrZXl3
b3JkPk5lb3BsYXN0aWMgU3RlbSBDZWxscy9tZXRhYm9saXNtLypwYXRob2xvZ3k8L2tleXdvcmQ+
PGtleXdvcmQ+UGVwdGlkZXMvbWV0YWJvbGlzbTwva2V5d29yZD48a2V5d29yZD5SZWNlcHRvcnMs
IENYQ1I0L21ldGFib2xpc208L2tleXdvcmQ+PGtleXdvcmQ+U3Ryb21hbCBDZWxscy9tZXRhYm9s
aXNtLypwYXRob2xvZ3k8L2tleXdvcmQ+PGtleXdvcmQ+SEsgY2VsbDwva2V5d29yZD48a2V5d29y
ZD5jYW5jZXIgc3RlbSBjZWxsPC9rZXl3b3JkPjxrZXl3b3JkPmludHJhcmVjdGFsIGluamVjdGlv
bjwva2V5d29yZD48a2V5d29yZD54ZW5vZ3JhZnQ8L2tleXdvcmQ+PC9rZXl3b3Jkcz48ZGF0ZXM+
PHllYXI+MjAxNTwveWVhcj48cHViLWRhdGVzPjxkYXRlPkF1ZzwvZGF0ZT48L3B1Yi1kYXRlcz48
L2RhdGVzPjxpc2JuPjE1MzAtNjg2MCAoRWxlY3Ryb25pYykmI3hEOzA4OTItNjYzOCAoTGlua2lu
Zyk8L2lzYm4+PGFjY2Vzc2lvbi1udW0+MjU5NjI2NTU8L2FjY2Vzc2lvbi1udW0+PHVybHM+PHJl
bGF0ZWQtdXJscz48dXJsPmh0dHA6Ly93d3cubmNiaS5ubG0ubmloLmdvdi9wdWJtZWQvMjU5NjI2
NTU8L3VybD48L3JlbGF0ZWQtdXJscz48L3VybHM+PGVsZWN0cm9uaWMtcmVzb3VyY2UtbnVtPjEw
LjEwOTYvZmouMTQtMjY4OTM4PC9lbGVjdHJvbmljLXJlc291cmNlLW51bT48bGFuZ3VhZ2U+ZW5n
PC9sYW5ndWFnZT48L3JlY29yZD48L0NpdGU+PENpdGU+PEF1dGhvcj5IaXRlPC9BdXRob3I+PFll
YXI+MjAxODwvWWVhcj48UmVjTnVtPjc3NDY8L1JlY051bT48cmVjb3JkPjxyZWMtbnVtYmVyPjc3
NDY8L3JlYy1udW1iZXI+PGZvcmVpZ24ta2V5cz48a2V5IGFwcD0iRU4iIGRiLWlkPSJ2cGV2OXpm
dGlhZnpyNWV3dmY0NWVycnQyd2Q1ZXN0dGVzcDkiIHRpbWVzdGFtcD0iMTUzNjE3MTk5OCI+Nzc0
Njwva2V5PjwvZm9yZWlnbi1rZXlzPjxyZWYtdHlwZSBuYW1lPSJKb3VybmFsIEFydGljbGUiPjE3
PC9yZWYtdHlwZT48Y29udHJpYnV0b3JzPjxhdXRob3JzPjxhdXRob3I+SGl0ZSwgTi48L2F1dGhv
cj48YXV0aG9yPktsaW5nZXIsIEEuPC9hdXRob3I+PGF1dGhvcj5IZWxsbWVycywgTC48L2F1dGhv
cj48YXV0aG9yPk1hcmVzaCwgRy4gQS48L2F1dGhvcj48YXV0aG9yPk1pbGxlciwgUC4gRS48L2F1
dGhvcj48YXV0aG9yPlpoYW5nLCBYLjwvYXV0aG9yPjxhdXRob3I+TGksIEwuPC9hdXRob3I+PGF1
dGhvcj5NYXJnb2xpbiwgRC4gQS48L2F1dGhvcj48L2F1dGhvcnM+PC9jb250cmlidXRvcnM+PGF1
dGgtYWRkcmVzcz5EZXBhcnRtZW50IG9mIFN1cmdlcnksIExvdWlzaWFuYSBTdGF0ZSBVbml2ZXJz
aXR5IFNjaG9vbCBvZiBNZWRpY2luZSwgTmV3IE9ybGVhbnMsIExvdWlzaWFuYS4mI3hEO0RlcGFy
dG1lbnQgb2YgQ29sb24gYW5kIFJlY3RhbCBTdXJnZXJ5LCBPY2hzbmVyIEhlYWx0aCBTeXN0ZW0s
IE5ldyBPcmxlYW5zLCBMb3Vpc2lhbmEuJiN4RDtMYWJvcmF0b3J5IG9mIFRyYW5zbGF0aW9uYWwg
Q2FuY2VyIFJlc2VhcmNoLCBPY2hzbmVyIEhlYWx0aCBTeXN0ZW0sIE5ldyBPcmxlYW5zLCBMb3Vp
c2lhbmEuJiN4RDtDb2xvbiBhbmQgUmVjdGFsIFNwZWNpYWxpc3RzIEx0ZCwgUmljaG1vbmQsIFZp
cmdpbmlhLiYjeEQ7T2Noc25lciBDbGluaWNhbCBTY2hvb2wsIFVuaXZlcnNpdHkgb2YgUXVlZW5z
bGFuZCwgUXVlZW5zbGFuZCwgVmljdG9yaWEsIEF1c3RyYWxpYS48L2F1dGgtYWRkcmVzcz48dGl0
bGVzPjx0aXRsZT5BbiBPcHRpbWFsIE9ydGhvdG9waWMgTW91c2UgTW9kZWwgZm9yIEh1bWFuIENv
bG9yZWN0YWwgQ2FuY2VyIFByaW1hcnkgVHVtb3IgR3Jvd3RoIGFuZCBTcG9udGFuZW91cyBNZXRh
c3Rhc2lzPC90aXRsZT48c2Vjb25kYXJ5LXRpdGxlPkRpcyBDb2xvbiBSZWN0dW08L3NlY29uZGFy
eS10aXRsZT48L3RpdGxlcz48cGVyaW9kaWNhbD48ZnVsbC10aXRsZT5EaXMgQ29sb24gUmVjdHVt
PC9mdWxsLXRpdGxlPjwvcGVyaW9kaWNhbD48cGFnZXM+Njk4LTcwNTwvcGFnZXM+PHZvbHVtZT42
MTwvdm9sdW1lPjxudW1iZXI+NjwvbnVtYmVyPjxrZXl3b3Jkcz48a2V5d29yZD5BbmltYWxzPC9r
ZXl3b3JkPjxrZXl3b3JkPkNvbG9yZWN0YWwgTmVvcGxhc21zL2RpYWdub3N0aWMgaW1hZ2luZy9t
b3J0YWxpdHkvKnBhdGhvbG9neTwva2V5d29yZD48a2V5d29yZD5EaXNlYXNlIE1vZGVscywgQW5p
bWFsPC9rZXl3b3JkPjxrZXl3b3JkPkhUMjkgQ2VsbHMvbWV0YWJvbGlzbTwva2V5d29yZD48a2V5
d29yZD5IdW1hbnM8L2tleXdvcmQ+PGtleXdvcmQ+TGl2ZXIgTmVvcGxhc21zL3BhdGhvbG9neS8q
c2Vjb25kYXJ5PC9rZXl3b3JkPjxrZXl3b3JkPkx1Y2lmZXJhc2VzL21ldGFib2xpc208L2tleXdv
cmQ+PGtleXdvcmQ+THVtaW5lc2NlbnQgTWVhc3VyZW1lbnRzLyptZXRob2RzPC9rZXl3b3JkPjxr
ZXl3b3JkPkx1bmcgTmVvcGxhc21zL3BhdGhvbG9neS8qc2Vjb25kYXJ5PC9rZXl3b3JkPjxrZXl3
b3JkPkx5bXBoIE5vZGVzL3BhdGhvbG9neTwva2V5d29yZD48a2V5d29yZD5NaWNlPC9rZXl3b3Jk
PjxrZXl3b3JkPlN0cm9tYWwgQ2VsbHMvbWV0YWJvbGlzbS8qcGF0aG9sb2d5PC9rZXl3b3JkPjxr
ZXl3b3JkPlR1bW9yIE1pY3JvZW52aXJvbm1lbnQ8L2tleXdvcmQ+PC9rZXl3b3Jkcz48ZGF0ZXM+
PHllYXI+MjAxODwveWVhcj48cHViLWRhdGVzPjxkYXRlPkp1bjwvZGF0ZT48L3B1Yi1kYXRlcz48
L2RhdGVzPjxpc2JuPjE1MzAtMDM1OCAoRWxlY3Ryb25pYykmI3hEOzAwMTItMzcwNiAoTGlua2lu
Zyk8L2lzYm4+PGFjY2Vzc2lvbi1udW0+Mjk3MjI3Mjg8L2FjY2Vzc2lvbi1udW0+PHVybHM+PHJl
bGF0ZWQtdXJscz48dXJsPmh0dHBzOi8vd3d3Lm5jYmkubmxtLm5paC5nb3YvcHVibWVkLzI5NzIy
NzI4PC91cmw+PC9yZWxhdGVkLXVybHM+PC91cmxzPjxlbGVjdHJvbmljLXJlc291cmNlLW51bT4x
MC4xMDk3L0RDUi4wMDAwMDAwMDAwMDAxMDk2PC9lbGVjdHJvbmljLXJlc291cmNlLW51bT48L3Jl
Y29yZD48L0NpdGU+PC9FbmROb3RlPn==
</w:fldData>
        </w:fldChar>
      </w:r>
      <w:r w:rsidR="009479F1">
        <w:rPr>
          <w:color w:val="000000" w:themeColor="text1"/>
          <w:szCs w:val="22"/>
        </w:rPr>
        <w:instrText xml:space="preserve"> ADDIN EN.CITE.DATA </w:instrText>
      </w:r>
      <w:r w:rsidR="009479F1">
        <w:rPr>
          <w:color w:val="000000" w:themeColor="text1"/>
          <w:szCs w:val="22"/>
        </w:rPr>
      </w:r>
      <w:r w:rsidR="009479F1">
        <w:rPr>
          <w:color w:val="000000" w:themeColor="text1"/>
          <w:szCs w:val="22"/>
        </w:rPr>
        <w:fldChar w:fldCharType="end"/>
      </w:r>
      <w:r w:rsidRPr="00AD1B71">
        <w:rPr>
          <w:color w:val="000000" w:themeColor="text1"/>
          <w:szCs w:val="22"/>
        </w:rPr>
      </w:r>
      <w:r w:rsidRPr="00AD1B71">
        <w:rPr>
          <w:color w:val="000000" w:themeColor="text1"/>
          <w:szCs w:val="22"/>
        </w:rPr>
        <w:fldChar w:fldCharType="separate"/>
      </w:r>
      <w:r w:rsidR="009479F1" w:rsidRPr="009479F1">
        <w:rPr>
          <w:noProof/>
          <w:color w:val="000000" w:themeColor="text1"/>
          <w:szCs w:val="22"/>
          <w:vertAlign w:val="superscript"/>
        </w:rPr>
        <w:t>12,17</w:t>
      </w:r>
      <w:r w:rsidRPr="00AD1B71">
        <w:rPr>
          <w:color w:val="000000" w:themeColor="text1"/>
          <w:szCs w:val="22"/>
        </w:rPr>
        <w:fldChar w:fldCharType="end"/>
      </w:r>
      <w:r w:rsidRPr="00AD1B71">
        <w:rPr>
          <w:color w:val="000000" w:themeColor="text1"/>
          <w:szCs w:val="22"/>
        </w:rPr>
        <w:t xml:space="preserve">. The IR </w:t>
      </w:r>
      <w:r w:rsidR="00B278A3" w:rsidRPr="00AD1B71">
        <w:rPr>
          <w:color w:val="000000" w:themeColor="text1"/>
          <w:szCs w:val="22"/>
        </w:rPr>
        <w:t xml:space="preserve">procedure </w:t>
      </w:r>
      <w:r w:rsidRPr="00AD1B71">
        <w:rPr>
          <w:color w:val="000000" w:themeColor="text1"/>
          <w:szCs w:val="22"/>
        </w:rPr>
        <w:t xml:space="preserve">is </w:t>
      </w:r>
      <w:r w:rsidR="00B278A3" w:rsidRPr="00AD1B71">
        <w:rPr>
          <w:color w:val="000000" w:themeColor="text1"/>
          <w:szCs w:val="22"/>
        </w:rPr>
        <w:t>quick</w:t>
      </w:r>
      <w:r w:rsidRPr="00AD1B71">
        <w:rPr>
          <w:color w:val="000000" w:themeColor="text1"/>
          <w:szCs w:val="22"/>
        </w:rPr>
        <w:t xml:space="preserve">, easy to learn, technically easy to perform, and </w:t>
      </w:r>
      <w:r w:rsidR="00B278A3" w:rsidRPr="00AD1B71">
        <w:rPr>
          <w:color w:val="000000" w:themeColor="text1"/>
          <w:szCs w:val="22"/>
        </w:rPr>
        <w:t xml:space="preserve">not too </w:t>
      </w:r>
      <w:r w:rsidRPr="00AD1B71">
        <w:rPr>
          <w:color w:val="000000" w:themeColor="text1"/>
          <w:szCs w:val="22"/>
        </w:rPr>
        <w:t xml:space="preserve">stressful </w:t>
      </w:r>
      <w:r w:rsidR="00B278A3" w:rsidRPr="00AD1B71">
        <w:rPr>
          <w:color w:val="000000" w:themeColor="text1"/>
          <w:szCs w:val="22"/>
        </w:rPr>
        <w:t>on</w:t>
      </w:r>
      <w:r w:rsidRPr="00AD1B71">
        <w:rPr>
          <w:color w:val="000000" w:themeColor="text1"/>
          <w:szCs w:val="22"/>
        </w:rPr>
        <w:t xml:space="preserve"> the animals. The IB and IR groups had zero mortality (</w:t>
      </w:r>
      <w:r w:rsidR="00AD1B71" w:rsidRPr="00AD1B71">
        <w:rPr>
          <w:b/>
          <w:color w:val="000000" w:themeColor="text1"/>
          <w:szCs w:val="22"/>
        </w:rPr>
        <w:t>Table 1</w:t>
      </w:r>
      <w:r w:rsidRPr="00AD1B71">
        <w:rPr>
          <w:color w:val="000000" w:themeColor="text1"/>
          <w:szCs w:val="22"/>
        </w:rPr>
        <w:t>) in the postoperative period before final BLI measur</w:t>
      </w:r>
      <w:r w:rsidR="006E4BD3">
        <w:rPr>
          <w:color w:val="000000" w:themeColor="text1"/>
          <w:szCs w:val="22"/>
        </w:rPr>
        <w:t>ement</w:t>
      </w:r>
      <w:r w:rsidRPr="00AD1B71">
        <w:rPr>
          <w:color w:val="000000" w:themeColor="text1"/>
          <w:szCs w:val="22"/>
        </w:rPr>
        <w:t xml:space="preserve">. </w:t>
      </w:r>
      <w:r w:rsidR="00984646" w:rsidRPr="00AD1B71">
        <w:rPr>
          <w:color w:val="000000" w:themeColor="text1"/>
          <w:szCs w:val="22"/>
        </w:rPr>
        <w:t>However, the technique requires practice.</w:t>
      </w:r>
      <w:r w:rsidR="00984646" w:rsidRPr="00AD1B71">
        <w:t xml:space="preserve"> </w:t>
      </w:r>
      <w:r w:rsidR="00984646" w:rsidRPr="00AD1B71">
        <w:rPr>
          <w:color w:val="000000" w:themeColor="text1"/>
          <w:szCs w:val="22"/>
        </w:rPr>
        <w:t xml:space="preserve">If the intrarectal injection is successful, there should be a visible </w:t>
      </w:r>
      <w:r w:rsidR="00446C2B">
        <w:rPr>
          <w:color w:val="000000" w:themeColor="text1"/>
          <w:szCs w:val="22"/>
        </w:rPr>
        <w:t>“</w:t>
      </w:r>
      <w:r w:rsidR="00984646" w:rsidRPr="00AD1B71">
        <w:rPr>
          <w:color w:val="000000" w:themeColor="text1"/>
          <w:szCs w:val="22"/>
        </w:rPr>
        <w:t xml:space="preserve">bubble” that forms as the fluid is introduced into the rectal submucosa and will result in primary tumor growth that will eventually become palpable as shown in </w:t>
      </w:r>
      <w:r w:rsidR="00AD1B71" w:rsidRPr="00AD1B71">
        <w:rPr>
          <w:b/>
          <w:color w:val="000000" w:themeColor="text1"/>
          <w:szCs w:val="22"/>
        </w:rPr>
        <w:t>Figure 1</w:t>
      </w:r>
      <w:r w:rsidR="00984646" w:rsidRPr="00AD1B71">
        <w:rPr>
          <w:color w:val="000000" w:themeColor="text1"/>
          <w:szCs w:val="22"/>
        </w:rPr>
        <w:t>. If the tumor has been injected too deep into the pelvic cavity, it will be unattached to the colorectal tract and grows very large to fill the pelvis, sometimes causing obstruction. If the injection is too shallow or does not enter the rectal submucosal layer at all, it will leak out resulting in reduced or absent primary tumor burden.</w:t>
      </w:r>
    </w:p>
    <w:p w14:paraId="60079667" w14:textId="77777777" w:rsidR="00FE050B" w:rsidRPr="00AD1B71" w:rsidRDefault="00FE050B" w:rsidP="00EC2539">
      <w:pPr>
        <w:widowControl/>
        <w:rPr>
          <w:color w:val="000000" w:themeColor="text1"/>
          <w:szCs w:val="22"/>
        </w:rPr>
      </w:pPr>
    </w:p>
    <w:p w14:paraId="1B40831F" w14:textId="4C4D9B5B" w:rsidR="00D176AA" w:rsidRPr="00AD1B71" w:rsidRDefault="006E1FBF" w:rsidP="00EC2539">
      <w:pPr>
        <w:widowControl/>
        <w:rPr>
          <w:color w:val="auto"/>
          <w:szCs w:val="22"/>
        </w:rPr>
      </w:pPr>
      <w:r>
        <w:rPr>
          <w:color w:val="auto"/>
          <w:szCs w:val="22"/>
        </w:rPr>
        <w:t>W</w:t>
      </w:r>
      <w:r w:rsidR="00984646" w:rsidRPr="00AD1B71">
        <w:rPr>
          <w:color w:val="auto"/>
          <w:szCs w:val="22"/>
        </w:rPr>
        <w:t xml:space="preserve">e have established </w:t>
      </w:r>
      <w:r w:rsidR="00984646" w:rsidRPr="00AD1B71">
        <w:rPr>
          <w:color w:val="auto"/>
          <w:szCs w:val="22"/>
          <w:lang w:eastAsia="zh-CN"/>
        </w:rPr>
        <w:t>unique,</w:t>
      </w:r>
      <w:r w:rsidR="00984646" w:rsidRPr="00AD1B71">
        <w:rPr>
          <w:color w:val="auto"/>
          <w:szCs w:val="22"/>
        </w:rPr>
        <w:t xml:space="preserve"> reproducible </w:t>
      </w:r>
      <w:r w:rsidR="00984646" w:rsidRPr="00AD1B71">
        <w:rPr>
          <w:color w:val="auto"/>
          <w:szCs w:val="22"/>
          <w:lang w:eastAsia="zh-CN"/>
        </w:rPr>
        <w:t xml:space="preserve">PDOX models for human HG-UCC and CRC. These </w:t>
      </w:r>
      <w:r w:rsidR="00984646" w:rsidRPr="00AD1B71">
        <w:rPr>
          <w:color w:val="auto"/>
          <w:szCs w:val="22"/>
        </w:rPr>
        <w:t xml:space="preserve">models allow for </w:t>
      </w:r>
      <w:r w:rsidR="00984646" w:rsidRPr="00AD1B71">
        <w:rPr>
          <w:color w:val="auto"/>
          <w:szCs w:val="22"/>
          <w:lang w:eastAsia="zh-CN"/>
        </w:rPr>
        <w:t xml:space="preserve">tumor formation and </w:t>
      </w:r>
      <w:r w:rsidR="00984646" w:rsidRPr="00AD1B71">
        <w:rPr>
          <w:color w:val="auto"/>
          <w:szCs w:val="22"/>
        </w:rPr>
        <w:t>metastasis studies.</w:t>
      </w:r>
      <w:r w:rsidR="00984646" w:rsidRPr="00AD1B71">
        <w:rPr>
          <w:color w:val="auto"/>
          <w:szCs w:val="22"/>
          <w:lang w:eastAsia="zh-CN"/>
        </w:rPr>
        <w:t xml:space="preserve"> </w:t>
      </w:r>
      <w:r w:rsidR="00984646" w:rsidRPr="00AD1B71">
        <w:rPr>
          <w:color w:val="auto"/>
          <w:szCs w:val="22"/>
        </w:rPr>
        <w:t>W</w:t>
      </w:r>
      <w:r w:rsidR="00D176AA" w:rsidRPr="00AD1B71">
        <w:rPr>
          <w:szCs w:val="22"/>
        </w:rPr>
        <w:t>e can now use th</w:t>
      </w:r>
      <w:r w:rsidR="00984646" w:rsidRPr="00AD1B71">
        <w:rPr>
          <w:szCs w:val="22"/>
        </w:rPr>
        <w:t>ese</w:t>
      </w:r>
      <w:r w:rsidR="00D176AA" w:rsidRPr="00AD1B71">
        <w:rPr>
          <w:szCs w:val="22"/>
        </w:rPr>
        <w:t xml:space="preserve"> model</w:t>
      </w:r>
      <w:r w:rsidR="00984646" w:rsidRPr="00AD1B71">
        <w:rPr>
          <w:szCs w:val="22"/>
        </w:rPr>
        <w:t>s</w:t>
      </w:r>
      <w:r w:rsidR="00D176AA" w:rsidRPr="00AD1B71">
        <w:rPr>
          <w:szCs w:val="22"/>
        </w:rPr>
        <w:t xml:space="preserve"> as the </w:t>
      </w:r>
      <w:r w:rsidR="00D176AA" w:rsidRPr="00AD1B71">
        <w:rPr>
          <w:szCs w:val="22"/>
        </w:rPr>
        <w:lastRenderedPageBreak/>
        <w:t>primary method to continue to study the LN stromal microenvironment and its interaction with patient primary tumors. Th</w:t>
      </w:r>
      <w:r w:rsidR="00984646" w:rsidRPr="00AD1B71">
        <w:rPr>
          <w:szCs w:val="22"/>
        </w:rPr>
        <w:t>ese</w:t>
      </w:r>
      <w:r w:rsidR="00D176AA" w:rsidRPr="00AD1B71">
        <w:rPr>
          <w:szCs w:val="22"/>
        </w:rPr>
        <w:t xml:space="preserve"> model</w:t>
      </w:r>
      <w:r w:rsidR="00984646" w:rsidRPr="00AD1B71">
        <w:rPr>
          <w:szCs w:val="22"/>
        </w:rPr>
        <w:t>s</w:t>
      </w:r>
      <w:r w:rsidR="00D176AA" w:rsidRPr="00AD1B71">
        <w:rPr>
          <w:szCs w:val="22"/>
        </w:rPr>
        <w:t xml:space="preserve"> will also allow us to investigate therapies </w:t>
      </w:r>
      <w:r w:rsidR="000350BB">
        <w:rPr>
          <w:szCs w:val="22"/>
        </w:rPr>
        <w:t>that</w:t>
      </w:r>
      <w:r w:rsidR="00D176AA" w:rsidRPr="00AD1B71">
        <w:rPr>
          <w:szCs w:val="22"/>
        </w:rPr>
        <w:t xml:space="preserve"> interfere with the pro-tumorigenic effects of the LNSC on primary tumor. </w:t>
      </w:r>
      <w:r w:rsidR="00984646" w:rsidRPr="00AD1B71">
        <w:rPr>
          <w:color w:val="auto"/>
          <w:szCs w:val="22"/>
          <w:lang w:eastAsia="zh-CN"/>
        </w:rPr>
        <w:t>With these models, testing of novel therapeutic drugs can be performed efficiently and in clinically-mimetic manners</w:t>
      </w:r>
      <w:r w:rsidR="00984646" w:rsidRPr="00AD1B71">
        <w:rPr>
          <w:color w:val="auto"/>
          <w:szCs w:val="22"/>
        </w:rPr>
        <w:t>.</w:t>
      </w:r>
    </w:p>
    <w:p w14:paraId="78728D18" w14:textId="1838A6CE" w:rsidR="00014314" w:rsidRPr="00AD1B71" w:rsidRDefault="005E5CA1" w:rsidP="00EC2539">
      <w:pPr>
        <w:widowControl/>
        <w:rPr>
          <w:color w:val="auto"/>
          <w:szCs w:val="22"/>
        </w:rPr>
      </w:pPr>
      <w:r w:rsidRPr="00AD1B71">
        <w:rPr>
          <w:szCs w:val="22"/>
        </w:rPr>
        <w:t xml:space="preserve"> </w:t>
      </w:r>
    </w:p>
    <w:p w14:paraId="1734505F" w14:textId="6FD6943C" w:rsidR="00AA03DF" w:rsidRPr="00AD1B71" w:rsidRDefault="00AA03DF" w:rsidP="00EC2539">
      <w:pPr>
        <w:pStyle w:val="NormalWeb"/>
        <w:widowControl/>
        <w:spacing w:before="0" w:beforeAutospacing="0" w:after="0" w:afterAutospacing="0"/>
        <w:rPr>
          <w:color w:val="808080"/>
          <w:szCs w:val="22"/>
        </w:rPr>
      </w:pPr>
      <w:r w:rsidRPr="00AD1B71">
        <w:rPr>
          <w:b/>
          <w:bCs/>
          <w:szCs w:val="22"/>
        </w:rPr>
        <w:t>ACKNOWLEDGMENTS:</w:t>
      </w:r>
    </w:p>
    <w:p w14:paraId="2D96E92E" w14:textId="1E04C234" w:rsidR="00AA03DF" w:rsidRPr="00AD1B71" w:rsidRDefault="00D176AA" w:rsidP="00EC2539">
      <w:pPr>
        <w:widowControl/>
        <w:rPr>
          <w:bCs/>
          <w:color w:val="auto"/>
          <w:szCs w:val="22"/>
        </w:rPr>
      </w:pPr>
      <w:r w:rsidRPr="00AD1B71">
        <w:rPr>
          <w:color w:val="auto"/>
          <w:szCs w:val="22"/>
        </w:rPr>
        <w:t xml:space="preserve">The authors thank </w:t>
      </w:r>
      <w:r w:rsidR="000913AA" w:rsidRPr="00AD1B71">
        <w:rPr>
          <w:color w:val="auto"/>
          <w:szCs w:val="22"/>
        </w:rPr>
        <w:t>Bri</w:t>
      </w:r>
      <w:r w:rsidR="008E0BD7" w:rsidRPr="00AD1B71">
        <w:rPr>
          <w:color w:val="auto"/>
          <w:szCs w:val="22"/>
        </w:rPr>
        <w:t>an</w:t>
      </w:r>
      <w:r w:rsidR="000913AA" w:rsidRPr="00AD1B71">
        <w:rPr>
          <w:color w:val="auto"/>
          <w:szCs w:val="22"/>
        </w:rPr>
        <w:t xml:space="preserve"> </w:t>
      </w:r>
      <w:r w:rsidR="006E1FBF">
        <w:rPr>
          <w:color w:val="auto"/>
          <w:szCs w:val="22"/>
        </w:rPr>
        <w:t>R</w:t>
      </w:r>
      <w:r w:rsidR="006E1FBF" w:rsidRPr="00AD1B71">
        <w:rPr>
          <w:color w:val="auto"/>
          <w:szCs w:val="22"/>
        </w:rPr>
        <w:t>euter</w:t>
      </w:r>
      <w:r w:rsidR="008E0BD7" w:rsidRPr="00AD1B71">
        <w:rPr>
          <w:color w:val="auto"/>
          <w:szCs w:val="22"/>
        </w:rPr>
        <w:t>, Danielle</w:t>
      </w:r>
      <w:r w:rsidR="000913AA" w:rsidRPr="00AD1B71">
        <w:rPr>
          <w:color w:val="auto"/>
          <w:szCs w:val="22"/>
        </w:rPr>
        <w:t xml:space="preserve"> </w:t>
      </w:r>
      <w:proofErr w:type="spellStart"/>
      <w:r w:rsidR="000913AA" w:rsidRPr="00AD1B71">
        <w:rPr>
          <w:color w:val="auto"/>
          <w:szCs w:val="22"/>
        </w:rPr>
        <w:t>Bertoni</w:t>
      </w:r>
      <w:proofErr w:type="spellEnd"/>
      <w:r w:rsidR="008E0BD7" w:rsidRPr="00AD1B71">
        <w:rPr>
          <w:color w:val="auto"/>
          <w:szCs w:val="22"/>
        </w:rPr>
        <w:t>, Peter</w:t>
      </w:r>
      <w:r w:rsidR="000913AA" w:rsidRPr="00AD1B71">
        <w:rPr>
          <w:color w:val="auto"/>
          <w:szCs w:val="22"/>
        </w:rPr>
        <w:t xml:space="preserve"> Miller</w:t>
      </w:r>
      <w:r w:rsidR="008E0BD7" w:rsidRPr="00AD1B71">
        <w:rPr>
          <w:color w:val="auto"/>
          <w:szCs w:val="22"/>
        </w:rPr>
        <w:t xml:space="preserve">, </w:t>
      </w:r>
      <w:r w:rsidR="000913AA" w:rsidRPr="00AD1B71">
        <w:rPr>
          <w:color w:val="auto"/>
          <w:szCs w:val="22"/>
        </w:rPr>
        <w:t xml:space="preserve">and </w:t>
      </w:r>
      <w:r w:rsidR="008E0BD7" w:rsidRPr="00AD1B71">
        <w:rPr>
          <w:color w:val="auto"/>
          <w:szCs w:val="22"/>
        </w:rPr>
        <w:t>Shannon</w:t>
      </w:r>
      <w:r w:rsidR="000913AA" w:rsidRPr="00AD1B71">
        <w:rPr>
          <w:color w:val="auto"/>
          <w:szCs w:val="22"/>
        </w:rPr>
        <w:t xml:space="preserve"> McChesney who </w:t>
      </w:r>
      <w:r w:rsidR="008E0BD7" w:rsidRPr="00AD1B71">
        <w:rPr>
          <w:color w:val="auto"/>
          <w:szCs w:val="22"/>
        </w:rPr>
        <w:t xml:space="preserve">helped to initiate these studies </w:t>
      </w:r>
      <w:r w:rsidRPr="00AD1B71">
        <w:rPr>
          <w:color w:val="auto"/>
          <w:szCs w:val="22"/>
        </w:rPr>
        <w:t xml:space="preserve">for their </w:t>
      </w:r>
      <w:r w:rsidR="000913AA" w:rsidRPr="00AD1B71">
        <w:rPr>
          <w:color w:val="auto"/>
          <w:szCs w:val="22"/>
        </w:rPr>
        <w:t xml:space="preserve">excellent </w:t>
      </w:r>
      <w:r w:rsidRPr="00AD1B71">
        <w:rPr>
          <w:color w:val="auto"/>
          <w:szCs w:val="22"/>
        </w:rPr>
        <w:t>technical support.</w:t>
      </w:r>
      <w:r w:rsidR="000913AA" w:rsidRPr="00AD1B71">
        <w:rPr>
          <w:color w:val="auto"/>
          <w:szCs w:val="22"/>
        </w:rPr>
        <w:t xml:space="preserve"> The authors also thank Heather Green </w:t>
      </w:r>
      <w:proofErr w:type="spellStart"/>
      <w:r w:rsidR="000913AA" w:rsidRPr="00AD1B71">
        <w:rPr>
          <w:color w:val="auto"/>
          <w:szCs w:val="22"/>
        </w:rPr>
        <w:t>Matrana</w:t>
      </w:r>
      <w:proofErr w:type="spellEnd"/>
      <w:r w:rsidR="000913AA" w:rsidRPr="00AD1B71">
        <w:rPr>
          <w:color w:val="auto"/>
          <w:szCs w:val="22"/>
        </w:rPr>
        <w:t xml:space="preserve">, </w:t>
      </w:r>
      <w:r w:rsidR="000913AA" w:rsidRPr="00AD1B71">
        <w:rPr>
          <w:szCs w:val="22"/>
        </w:rPr>
        <w:t xml:space="preserve">Margaret </w:t>
      </w:r>
      <w:proofErr w:type="spellStart"/>
      <w:r w:rsidR="000913AA" w:rsidRPr="00AD1B71">
        <w:rPr>
          <w:szCs w:val="22"/>
        </w:rPr>
        <w:t>Variano</w:t>
      </w:r>
      <w:proofErr w:type="spellEnd"/>
      <w:r w:rsidR="000913AA" w:rsidRPr="00AD1B71">
        <w:rPr>
          <w:szCs w:val="22"/>
        </w:rPr>
        <w:t xml:space="preserve">, Sunil Talwar, and Maria </w:t>
      </w:r>
      <w:proofErr w:type="spellStart"/>
      <w:r w:rsidR="000913AA" w:rsidRPr="00AD1B71">
        <w:rPr>
          <w:szCs w:val="22"/>
        </w:rPr>
        <w:t>Latsis</w:t>
      </w:r>
      <w:proofErr w:type="spellEnd"/>
      <w:r w:rsidR="000913AA" w:rsidRPr="00AD1B71">
        <w:rPr>
          <w:szCs w:val="22"/>
        </w:rPr>
        <w:t xml:space="preserve"> for assistance in consent</w:t>
      </w:r>
      <w:r w:rsidR="008140BA" w:rsidRPr="00AD1B71">
        <w:rPr>
          <w:szCs w:val="22"/>
        </w:rPr>
        <w:t>ing</w:t>
      </w:r>
      <w:r w:rsidR="000913AA" w:rsidRPr="00AD1B71">
        <w:rPr>
          <w:szCs w:val="22"/>
        </w:rPr>
        <w:t xml:space="preserve"> patient</w:t>
      </w:r>
      <w:r w:rsidR="008140BA" w:rsidRPr="00AD1B71">
        <w:rPr>
          <w:szCs w:val="22"/>
        </w:rPr>
        <w:t>s</w:t>
      </w:r>
      <w:r w:rsidR="000913AA" w:rsidRPr="00AD1B71">
        <w:rPr>
          <w:szCs w:val="22"/>
        </w:rPr>
        <w:t xml:space="preserve"> and provid</w:t>
      </w:r>
      <w:r w:rsidR="006E1FBF">
        <w:rPr>
          <w:szCs w:val="22"/>
        </w:rPr>
        <w:t>ing</w:t>
      </w:r>
      <w:r w:rsidR="000913AA" w:rsidRPr="00AD1B71">
        <w:rPr>
          <w:szCs w:val="22"/>
        </w:rPr>
        <w:t xml:space="preserve"> tumor specimens. </w:t>
      </w:r>
    </w:p>
    <w:p w14:paraId="5CB0C034" w14:textId="77777777" w:rsidR="00D176AA" w:rsidRPr="00AD1B71" w:rsidRDefault="00D176AA" w:rsidP="00EC2539">
      <w:pPr>
        <w:pStyle w:val="NormalWeb"/>
        <w:widowControl/>
        <w:spacing w:before="0" w:beforeAutospacing="0" w:after="0" w:afterAutospacing="0"/>
        <w:rPr>
          <w:b/>
          <w:szCs w:val="22"/>
        </w:rPr>
      </w:pPr>
    </w:p>
    <w:p w14:paraId="5D52ED8B" w14:textId="66FC5C50" w:rsidR="00AA03DF" w:rsidRPr="00AD1B71" w:rsidRDefault="00AA03DF" w:rsidP="00EC2539">
      <w:pPr>
        <w:pStyle w:val="NormalWeb"/>
        <w:widowControl/>
        <w:spacing w:before="0" w:beforeAutospacing="0" w:after="0" w:afterAutospacing="0"/>
        <w:rPr>
          <w:color w:val="808080"/>
          <w:szCs w:val="22"/>
        </w:rPr>
      </w:pPr>
      <w:r w:rsidRPr="00AD1B71">
        <w:rPr>
          <w:b/>
          <w:szCs w:val="22"/>
        </w:rPr>
        <w:t>DISCLOSURES</w:t>
      </w:r>
      <w:r w:rsidRPr="00AD1B71">
        <w:rPr>
          <w:b/>
          <w:bCs/>
          <w:szCs w:val="22"/>
        </w:rPr>
        <w:t>:</w:t>
      </w:r>
    </w:p>
    <w:p w14:paraId="66030076" w14:textId="08E93B5D" w:rsidR="00AA03DF" w:rsidRPr="00AD1B71" w:rsidRDefault="00D176AA" w:rsidP="00EC2539">
      <w:pPr>
        <w:widowControl/>
        <w:rPr>
          <w:color w:val="auto"/>
          <w:szCs w:val="22"/>
        </w:rPr>
      </w:pPr>
      <w:r w:rsidRPr="00AD1B71">
        <w:rPr>
          <w:color w:val="auto"/>
          <w:szCs w:val="22"/>
        </w:rPr>
        <w:t>This study was partially supported by the Ochsner Translational Medicine Research Initiative Grant 2014. The authors declare no conflict of interest.</w:t>
      </w:r>
    </w:p>
    <w:p w14:paraId="140609EF" w14:textId="77777777" w:rsidR="00D176AA" w:rsidRPr="00AD1B71" w:rsidRDefault="00D176AA" w:rsidP="00EC2539">
      <w:pPr>
        <w:widowControl/>
        <w:rPr>
          <w:b/>
          <w:bCs/>
          <w:szCs w:val="22"/>
        </w:rPr>
      </w:pPr>
    </w:p>
    <w:p w14:paraId="76CBD6E6" w14:textId="1B050E45" w:rsidR="00E14BD8" w:rsidRPr="00AD1B71" w:rsidRDefault="009726EE" w:rsidP="00EC2539">
      <w:pPr>
        <w:widowControl/>
        <w:rPr>
          <w:b/>
          <w:bCs/>
          <w:szCs w:val="22"/>
        </w:rPr>
      </w:pPr>
      <w:r w:rsidRPr="00AD1B71">
        <w:rPr>
          <w:b/>
          <w:bCs/>
          <w:szCs w:val="22"/>
        </w:rPr>
        <w:t>REFERENCES</w:t>
      </w:r>
      <w:r w:rsidR="00D04760" w:rsidRPr="00AD1B71">
        <w:rPr>
          <w:b/>
          <w:bCs/>
          <w:szCs w:val="22"/>
        </w:rPr>
        <w:t>:</w:t>
      </w:r>
    </w:p>
    <w:p w14:paraId="341D6A05" w14:textId="33F675EC" w:rsidR="009479F1" w:rsidRPr="009479F1" w:rsidRDefault="00E14BD8" w:rsidP="00EC2539">
      <w:pPr>
        <w:pStyle w:val="EndNoteBibliography"/>
        <w:ind w:left="720" w:hanging="720"/>
      </w:pPr>
      <w:r w:rsidRPr="00AD1B71">
        <w:rPr>
          <w:b/>
          <w:noProof w:val="0"/>
          <w:color w:val="000000" w:themeColor="text1"/>
          <w:szCs w:val="22"/>
        </w:rPr>
        <w:fldChar w:fldCharType="begin"/>
      </w:r>
      <w:r w:rsidRPr="00AD1B71">
        <w:rPr>
          <w:b/>
          <w:noProof w:val="0"/>
          <w:color w:val="000000" w:themeColor="text1"/>
          <w:szCs w:val="22"/>
        </w:rPr>
        <w:instrText xml:space="preserve"> ADDIN EN.REFLIST </w:instrText>
      </w:r>
      <w:r w:rsidRPr="00AD1B71">
        <w:rPr>
          <w:b/>
          <w:noProof w:val="0"/>
          <w:color w:val="000000" w:themeColor="text1"/>
          <w:szCs w:val="22"/>
        </w:rPr>
        <w:fldChar w:fldCharType="separate"/>
      </w:r>
      <w:r w:rsidR="009479F1" w:rsidRPr="009479F1">
        <w:t>1</w:t>
      </w:r>
      <w:r w:rsidR="009479F1" w:rsidRPr="009479F1">
        <w:tab/>
        <w:t>Sundlisaeter, E.</w:t>
      </w:r>
      <w:r w:rsidR="009479F1" w:rsidRPr="00354B3C">
        <w:t xml:space="preserve"> et al.</w:t>
      </w:r>
      <w:r w:rsidR="009479F1" w:rsidRPr="009479F1">
        <w:t xml:space="preserve"> Lymphangiogenesis in colorectal cancer--prognostic and therapeutic aspects. </w:t>
      </w:r>
      <w:r w:rsidR="009479F1" w:rsidRPr="009479F1">
        <w:rPr>
          <w:i/>
        </w:rPr>
        <w:t xml:space="preserve">International </w:t>
      </w:r>
      <w:r w:rsidR="008D0EE7">
        <w:rPr>
          <w:i/>
        </w:rPr>
        <w:t>J</w:t>
      </w:r>
      <w:r w:rsidR="009479F1" w:rsidRPr="009479F1">
        <w:rPr>
          <w:i/>
        </w:rPr>
        <w:t xml:space="preserve">ournal of </w:t>
      </w:r>
      <w:r w:rsidR="008D0EE7">
        <w:rPr>
          <w:i/>
        </w:rPr>
        <w:t>C</w:t>
      </w:r>
      <w:r w:rsidR="009479F1" w:rsidRPr="009479F1">
        <w:rPr>
          <w:i/>
        </w:rPr>
        <w:t>ancer. Journal international du cancer</w:t>
      </w:r>
      <w:r w:rsidR="00885202">
        <w:rPr>
          <w:i/>
        </w:rPr>
        <w:t>.</w:t>
      </w:r>
      <w:r w:rsidR="009479F1" w:rsidRPr="009479F1">
        <w:t xml:space="preserve"> </w:t>
      </w:r>
      <w:r w:rsidR="009479F1" w:rsidRPr="009479F1">
        <w:rPr>
          <w:b/>
        </w:rPr>
        <w:t>121</w:t>
      </w:r>
      <w:r w:rsidR="009479F1" w:rsidRPr="009479F1">
        <w:t>, 1401-1409, doi:10.1002/ijc.22996 (2007).</w:t>
      </w:r>
    </w:p>
    <w:p w14:paraId="6849DD50" w14:textId="6EEF3BAC" w:rsidR="009479F1" w:rsidRPr="009479F1" w:rsidRDefault="009479F1" w:rsidP="00EC2539">
      <w:pPr>
        <w:pStyle w:val="EndNoteBibliography"/>
        <w:ind w:left="720" w:hanging="720"/>
      </w:pPr>
      <w:r w:rsidRPr="009479F1">
        <w:t>2</w:t>
      </w:r>
      <w:r w:rsidRPr="009479F1">
        <w:tab/>
        <w:t>Gout, S.</w:t>
      </w:r>
      <w:r w:rsidR="00535E93">
        <w:t>,</w:t>
      </w:r>
      <w:r w:rsidRPr="009479F1">
        <w:t xml:space="preserve"> Huot, J. Role of cancer microenvironment in metastasis: focus on colon cancer. </w:t>
      </w:r>
      <w:r w:rsidR="008D0EE7" w:rsidRPr="008D0EE7">
        <w:rPr>
          <w:i/>
        </w:rPr>
        <w:t>Cancer M</w:t>
      </w:r>
      <w:r w:rsidR="008D0EE7" w:rsidRPr="00EC2539">
        <w:rPr>
          <w:i/>
        </w:rPr>
        <w:t>icroenvironment</w:t>
      </w:r>
      <w:r w:rsidR="00885202">
        <w:rPr>
          <w:i/>
        </w:rPr>
        <w:t>.</w:t>
      </w:r>
      <w:r w:rsidRPr="00EC2539">
        <w:rPr>
          <w:i/>
        </w:rPr>
        <w:t xml:space="preserve"> </w:t>
      </w:r>
      <w:r w:rsidRPr="009479F1">
        <w:rPr>
          <w:b/>
        </w:rPr>
        <w:t>1</w:t>
      </w:r>
      <w:r w:rsidRPr="009479F1">
        <w:t>, 69-83 (2008).</w:t>
      </w:r>
    </w:p>
    <w:p w14:paraId="73230FED" w14:textId="43612DC3" w:rsidR="009479F1" w:rsidRPr="009479F1" w:rsidRDefault="009479F1" w:rsidP="00EC2539">
      <w:pPr>
        <w:pStyle w:val="EndNoteBibliography"/>
        <w:ind w:left="720" w:hanging="720"/>
      </w:pPr>
      <w:r w:rsidRPr="009479F1">
        <w:t>3</w:t>
      </w:r>
      <w:r w:rsidRPr="009479F1">
        <w:tab/>
        <w:t xml:space="preserve">National, Cancer &amp; Institute. SEER Stat Fact Sheets: Bladder Cancer. </w:t>
      </w:r>
      <w:hyperlink r:id="rId19" w:history="1">
        <w:r w:rsidRPr="009479F1">
          <w:rPr>
            <w:rStyle w:val="Hyperlink"/>
            <w:i/>
          </w:rPr>
          <w:t>http://seer.cancer.gov/statfacts/html/urinb.html</w:t>
        </w:r>
      </w:hyperlink>
      <w:r w:rsidRPr="009479F1">
        <w:t>, Accessed May 16, 2018 (2018).</w:t>
      </w:r>
    </w:p>
    <w:p w14:paraId="041175D6" w14:textId="092B0689" w:rsidR="009479F1" w:rsidRPr="009479F1" w:rsidRDefault="009479F1" w:rsidP="00EC2539">
      <w:pPr>
        <w:pStyle w:val="EndNoteBibliography"/>
        <w:ind w:left="720" w:hanging="720"/>
      </w:pPr>
      <w:r w:rsidRPr="009479F1">
        <w:t>4</w:t>
      </w:r>
      <w:r w:rsidRPr="009479F1">
        <w:tab/>
        <w:t>Siegel, R. L., Miller, K. D.</w:t>
      </w:r>
      <w:r w:rsidR="00535E93">
        <w:t>,</w:t>
      </w:r>
      <w:r w:rsidRPr="009479F1">
        <w:t xml:space="preserve"> Jemal, A. Cancer statistics, 2018. </w:t>
      </w:r>
      <w:r w:rsidR="0054025C" w:rsidRPr="00EC2539">
        <w:rPr>
          <w:i/>
        </w:rPr>
        <w:t xml:space="preserve">CA: a </w:t>
      </w:r>
      <w:r w:rsidR="002E3B56">
        <w:rPr>
          <w:i/>
        </w:rPr>
        <w:t>C</w:t>
      </w:r>
      <w:r w:rsidR="0054025C" w:rsidRPr="00EC2539">
        <w:rPr>
          <w:i/>
        </w:rPr>
        <w:t xml:space="preserve">ancer </w:t>
      </w:r>
      <w:r w:rsidR="002E3B56">
        <w:rPr>
          <w:i/>
        </w:rPr>
        <w:t>J</w:t>
      </w:r>
      <w:r w:rsidR="0054025C" w:rsidRPr="00EC2539">
        <w:rPr>
          <w:i/>
        </w:rPr>
        <w:t xml:space="preserve">ournal for </w:t>
      </w:r>
      <w:r w:rsidR="002E3B56">
        <w:rPr>
          <w:i/>
        </w:rPr>
        <w:t>C</w:t>
      </w:r>
      <w:r w:rsidR="0054025C" w:rsidRPr="00EC2539">
        <w:rPr>
          <w:i/>
        </w:rPr>
        <w:t>linicians</w:t>
      </w:r>
      <w:r w:rsidR="00885202">
        <w:rPr>
          <w:i/>
        </w:rPr>
        <w:t>.</w:t>
      </w:r>
      <w:r w:rsidRPr="009479F1">
        <w:t xml:space="preserve"> </w:t>
      </w:r>
      <w:r w:rsidRPr="009479F1">
        <w:rPr>
          <w:b/>
        </w:rPr>
        <w:t>68</w:t>
      </w:r>
      <w:r w:rsidRPr="009479F1">
        <w:t>, 7-30, doi:10.3322/caac.21442 (2018).</w:t>
      </w:r>
    </w:p>
    <w:p w14:paraId="198D78EE" w14:textId="610157D2" w:rsidR="009479F1" w:rsidRPr="009479F1" w:rsidRDefault="009479F1" w:rsidP="00EC2539">
      <w:pPr>
        <w:pStyle w:val="EndNoteBibliography"/>
        <w:ind w:left="720" w:hanging="720"/>
      </w:pPr>
      <w:r w:rsidRPr="009479F1">
        <w:t>5</w:t>
      </w:r>
      <w:r w:rsidRPr="009479F1">
        <w:tab/>
        <w:t>Hautmann, R. E., de Petriconi, R. C., Pfeiffer, C.</w:t>
      </w:r>
      <w:r w:rsidR="00535E93">
        <w:t>,</w:t>
      </w:r>
      <w:r w:rsidRPr="009479F1">
        <w:t xml:space="preserve"> Volkmer, B. G. Radical cystectomy for urothelial carcinoma of the bladder without neoadjuvant or adjuvant therapy: long-term results in 1100 patients. </w:t>
      </w:r>
      <w:r w:rsidR="0054025C" w:rsidRPr="008D0EE7">
        <w:rPr>
          <w:i/>
        </w:rPr>
        <w:t>European U</w:t>
      </w:r>
      <w:r w:rsidR="0054025C" w:rsidRPr="00EC2539">
        <w:rPr>
          <w:i/>
        </w:rPr>
        <w:t>rology</w:t>
      </w:r>
      <w:r w:rsidR="00885202">
        <w:rPr>
          <w:i/>
        </w:rPr>
        <w:t>.</w:t>
      </w:r>
      <w:r w:rsidRPr="009479F1">
        <w:t xml:space="preserve"> </w:t>
      </w:r>
      <w:r w:rsidRPr="009479F1">
        <w:rPr>
          <w:b/>
        </w:rPr>
        <w:t>61</w:t>
      </w:r>
      <w:r w:rsidRPr="009479F1">
        <w:t>, 1039-1047, doi:10.1016/j.eururo.2012.02.028 (2012).</w:t>
      </w:r>
    </w:p>
    <w:p w14:paraId="560DB5A3" w14:textId="747C1950" w:rsidR="009479F1" w:rsidRPr="009479F1" w:rsidRDefault="009479F1" w:rsidP="00EC2539">
      <w:pPr>
        <w:pStyle w:val="EndNoteBibliography"/>
        <w:ind w:left="720" w:hanging="720"/>
      </w:pPr>
      <w:r w:rsidRPr="009479F1">
        <w:t>6</w:t>
      </w:r>
      <w:r w:rsidRPr="009479F1">
        <w:tab/>
        <w:t>Stein, J. P.</w:t>
      </w:r>
      <w:r w:rsidRPr="009479F1">
        <w:rPr>
          <w:i/>
        </w:rPr>
        <w:t xml:space="preserve"> </w:t>
      </w:r>
      <w:r w:rsidR="00354B3C" w:rsidRPr="00354B3C">
        <w:t>et al.</w:t>
      </w:r>
      <w:r w:rsidRPr="009479F1">
        <w:t xml:space="preserve"> Radical cystectomy in the treatment of invasive bladder cancer: long-term results in 1,054 patients. </w:t>
      </w:r>
      <w:r w:rsidR="0054025C" w:rsidRPr="008D0EE7">
        <w:rPr>
          <w:i/>
        </w:rPr>
        <w:t xml:space="preserve">Journal of Clinical </w:t>
      </w:r>
      <w:r w:rsidR="0054025C">
        <w:rPr>
          <w:i/>
        </w:rPr>
        <w:t>O</w:t>
      </w:r>
      <w:r w:rsidR="0054025C" w:rsidRPr="00EC2539">
        <w:rPr>
          <w:i/>
        </w:rPr>
        <w:t>ncology</w:t>
      </w:r>
      <w:r w:rsidR="00885202">
        <w:rPr>
          <w:i/>
        </w:rPr>
        <w:t>.</w:t>
      </w:r>
      <w:r w:rsidRPr="009479F1">
        <w:t xml:space="preserve"> </w:t>
      </w:r>
      <w:r w:rsidRPr="009479F1">
        <w:rPr>
          <w:b/>
        </w:rPr>
        <w:t>19</w:t>
      </w:r>
      <w:r w:rsidRPr="009479F1">
        <w:t>, 666-675 (2001).</w:t>
      </w:r>
    </w:p>
    <w:p w14:paraId="3C6D9CE7" w14:textId="6C24D27E" w:rsidR="009479F1" w:rsidRPr="009479F1" w:rsidRDefault="009479F1" w:rsidP="00EC2539">
      <w:pPr>
        <w:pStyle w:val="EndNoteBibliography"/>
        <w:ind w:left="720" w:hanging="720"/>
      </w:pPr>
      <w:r w:rsidRPr="009479F1">
        <w:t>7</w:t>
      </w:r>
      <w:r w:rsidRPr="009479F1">
        <w:tab/>
        <w:t>Lerner, S. P.</w:t>
      </w:r>
      <w:r w:rsidRPr="009479F1">
        <w:rPr>
          <w:i/>
        </w:rPr>
        <w:t xml:space="preserve"> </w:t>
      </w:r>
      <w:r w:rsidR="00354B3C" w:rsidRPr="00354B3C">
        <w:t>et al.</w:t>
      </w:r>
      <w:r w:rsidRPr="009479F1">
        <w:t xml:space="preserve"> The rationale for en bloc pelvic lymph node dissection for bladder cancer patients with nodal metastases: long-term results. </w:t>
      </w:r>
      <w:r w:rsidR="00C6020B" w:rsidRPr="00AD3584">
        <w:rPr>
          <w:i/>
        </w:rPr>
        <w:t>The Journal of Urology</w:t>
      </w:r>
      <w:r w:rsidR="00885202">
        <w:rPr>
          <w:i/>
        </w:rPr>
        <w:t>.</w:t>
      </w:r>
      <w:r w:rsidR="00C6020B">
        <w:rPr>
          <w:i/>
        </w:rPr>
        <w:t xml:space="preserve"> </w:t>
      </w:r>
      <w:r w:rsidRPr="009479F1">
        <w:rPr>
          <w:b/>
        </w:rPr>
        <w:t>149</w:t>
      </w:r>
      <w:r w:rsidRPr="009479F1">
        <w:t>, 758-764; discussion 764-755 (1993).</w:t>
      </w:r>
    </w:p>
    <w:p w14:paraId="23E4B17D" w14:textId="3EC36091" w:rsidR="009479F1" w:rsidRPr="009479F1" w:rsidRDefault="009479F1" w:rsidP="00EC2539">
      <w:pPr>
        <w:pStyle w:val="EndNoteBibliography"/>
        <w:ind w:left="720" w:hanging="720"/>
      </w:pPr>
      <w:r w:rsidRPr="009479F1">
        <w:t>8</w:t>
      </w:r>
      <w:r w:rsidRPr="009479F1">
        <w:tab/>
        <w:t>Poulsen, A. L., Horn, T.</w:t>
      </w:r>
      <w:r w:rsidR="00535E93">
        <w:t>,</w:t>
      </w:r>
      <w:r w:rsidRPr="009479F1">
        <w:t xml:space="preserve"> Steven, K. Radical cystectomy: extending the limits of pelvic lymph node dissection improves survival for patients with bladder cancer confined to the bladder wall. </w:t>
      </w:r>
      <w:bookmarkStart w:id="27" w:name="_Hlk530774721"/>
      <w:r w:rsidR="00C6020B" w:rsidRPr="008D0EE7">
        <w:rPr>
          <w:i/>
        </w:rPr>
        <w:t>The Journal of U</w:t>
      </w:r>
      <w:r w:rsidR="00C6020B" w:rsidRPr="00EC2539">
        <w:rPr>
          <w:i/>
        </w:rPr>
        <w:t>rology</w:t>
      </w:r>
      <w:bookmarkEnd w:id="27"/>
      <w:r w:rsidR="00885202">
        <w:rPr>
          <w:i/>
        </w:rPr>
        <w:t>.</w:t>
      </w:r>
      <w:r w:rsidRPr="009479F1">
        <w:t xml:space="preserve"> </w:t>
      </w:r>
      <w:r w:rsidRPr="009479F1">
        <w:rPr>
          <w:b/>
        </w:rPr>
        <w:t>160</w:t>
      </w:r>
      <w:r w:rsidRPr="009479F1">
        <w:t>, 2015-2019; discussion 2020 (1998).</w:t>
      </w:r>
    </w:p>
    <w:p w14:paraId="039C5090" w14:textId="39C3C28B" w:rsidR="009479F1" w:rsidRPr="009479F1" w:rsidRDefault="009479F1" w:rsidP="00EC2539">
      <w:pPr>
        <w:pStyle w:val="EndNoteBibliography"/>
        <w:ind w:left="720" w:hanging="720"/>
      </w:pPr>
      <w:r w:rsidRPr="009479F1">
        <w:t>9</w:t>
      </w:r>
      <w:r w:rsidRPr="009479F1">
        <w:tab/>
        <w:t xml:space="preserve">National, Cancer &amp; Institute. SEER Stat Fact Sheets: Colon and Rectum Cancer. </w:t>
      </w:r>
      <w:hyperlink r:id="rId20" w:history="1">
        <w:r w:rsidRPr="009479F1">
          <w:rPr>
            <w:rStyle w:val="Hyperlink"/>
            <w:i/>
          </w:rPr>
          <w:t>http://seer.cancer.gov/statfacts/html/colorect.html</w:t>
        </w:r>
      </w:hyperlink>
      <w:r w:rsidRPr="009479F1">
        <w:t xml:space="preserve"> </w:t>
      </w:r>
      <w:r w:rsidRPr="009479F1">
        <w:rPr>
          <w:b/>
        </w:rPr>
        <w:t>2017</w:t>
      </w:r>
      <w:r w:rsidRPr="009479F1">
        <w:t xml:space="preserve"> (2015).</w:t>
      </w:r>
    </w:p>
    <w:p w14:paraId="67AFA49D" w14:textId="7E31AF17" w:rsidR="009479F1" w:rsidRPr="009479F1" w:rsidRDefault="009479F1" w:rsidP="00EC2539">
      <w:pPr>
        <w:pStyle w:val="EndNoteBibliography"/>
        <w:ind w:left="720" w:hanging="720"/>
      </w:pPr>
      <w:r w:rsidRPr="009479F1">
        <w:t>10</w:t>
      </w:r>
      <w:r w:rsidRPr="009479F1">
        <w:tab/>
        <w:t>Margolin, D. A.</w:t>
      </w:r>
      <w:r w:rsidRPr="009479F1">
        <w:rPr>
          <w:i/>
        </w:rPr>
        <w:t xml:space="preserve"> </w:t>
      </w:r>
      <w:r w:rsidR="00354B3C" w:rsidRPr="00354B3C">
        <w:t>et al.</w:t>
      </w:r>
      <w:r w:rsidRPr="009479F1">
        <w:t xml:space="preserve"> Lymph node stromal cells enhance drug-resistant colon cancer cell tumor formation through SDF-1alpha/CXCR4 paracrine signaling. </w:t>
      </w:r>
      <w:r w:rsidRPr="009479F1">
        <w:rPr>
          <w:i/>
        </w:rPr>
        <w:t>Neoplasia</w:t>
      </w:r>
      <w:r w:rsidR="00885202">
        <w:rPr>
          <w:i/>
        </w:rPr>
        <w:t>.</w:t>
      </w:r>
      <w:r w:rsidRPr="009479F1">
        <w:t xml:space="preserve"> </w:t>
      </w:r>
      <w:r w:rsidRPr="009479F1">
        <w:rPr>
          <w:b/>
        </w:rPr>
        <w:t>13</w:t>
      </w:r>
      <w:r w:rsidRPr="009479F1">
        <w:t>, 874-886 (2011).</w:t>
      </w:r>
    </w:p>
    <w:p w14:paraId="539D4DA0" w14:textId="7A63AD68" w:rsidR="009479F1" w:rsidRPr="009479F1" w:rsidRDefault="009479F1" w:rsidP="00EC2539">
      <w:pPr>
        <w:pStyle w:val="EndNoteBibliography"/>
        <w:ind w:left="720" w:hanging="720"/>
      </w:pPr>
      <w:r w:rsidRPr="009479F1">
        <w:t>11</w:t>
      </w:r>
      <w:r w:rsidRPr="009479F1">
        <w:tab/>
        <w:t>Vermeulen, L.</w:t>
      </w:r>
      <w:r w:rsidRPr="009479F1">
        <w:rPr>
          <w:i/>
        </w:rPr>
        <w:t xml:space="preserve"> </w:t>
      </w:r>
      <w:r w:rsidR="00354B3C" w:rsidRPr="00354B3C">
        <w:t>et al.</w:t>
      </w:r>
      <w:r w:rsidRPr="009479F1">
        <w:t xml:space="preserve"> Wnt activity defines colon cancer stem cells and is regulated by the microenvironment. </w:t>
      </w:r>
      <w:r w:rsidR="003433E7" w:rsidRPr="008D0EE7">
        <w:rPr>
          <w:i/>
        </w:rPr>
        <w:t>Nature Cell B</w:t>
      </w:r>
      <w:r w:rsidR="003433E7" w:rsidRPr="00EC2539">
        <w:rPr>
          <w:i/>
        </w:rPr>
        <w:t>iology</w:t>
      </w:r>
      <w:r w:rsidR="00885202">
        <w:rPr>
          <w:i/>
        </w:rPr>
        <w:t>.</w:t>
      </w:r>
      <w:r w:rsidRPr="009479F1">
        <w:t xml:space="preserve"> </w:t>
      </w:r>
      <w:r w:rsidRPr="009479F1">
        <w:rPr>
          <w:b/>
        </w:rPr>
        <w:t>12</w:t>
      </w:r>
      <w:r w:rsidRPr="009479F1">
        <w:t>, 468-476, doi:10.1038/ncb2048 (2010).</w:t>
      </w:r>
    </w:p>
    <w:p w14:paraId="6901E168" w14:textId="1CF5C454" w:rsidR="009479F1" w:rsidRPr="009479F1" w:rsidRDefault="009479F1" w:rsidP="00EC2539">
      <w:pPr>
        <w:pStyle w:val="EndNoteBibliography"/>
        <w:ind w:left="720" w:hanging="720"/>
      </w:pPr>
      <w:r w:rsidRPr="009479F1">
        <w:lastRenderedPageBreak/>
        <w:t>12</w:t>
      </w:r>
      <w:r w:rsidRPr="009479F1">
        <w:tab/>
        <w:t>Margolin, D. A.</w:t>
      </w:r>
      <w:r w:rsidRPr="009479F1">
        <w:rPr>
          <w:i/>
        </w:rPr>
        <w:t xml:space="preserve"> </w:t>
      </w:r>
      <w:r w:rsidR="00354B3C" w:rsidRPr="00354B3C">
        <w:t>et al.</w:t>
      </w:r>
      <w:r w:rsidRPr="009479F1">
        <w:t xml:space="preserve"> The critical roles of tumor-initiating cells and the lymph node stromal microenvironment in human colorectal cancer extranodal metastasis using a unique humanized orthotopic mouse model. </w:t>
      </w:r>
      <w:r w:rsidR="003433E7" w:rsidRPr="008D0EE7">
        <w:rPr>
          <w:i/>
        </w:rPr>
        <w:t>FASEB J</w:t>
      </w:r>
      <w:r w:rsidR="003433E7" w:rsidRPr="00EC2539">
        <w:rPr>
          <w:i/>
        </w:rPr>
        <w:t>ournal</w:t>
      </w:r>
      <w:r w:rsidR="00885202">
        <w:rPr>
          <w:i/>
        </w:rPr>
        <w:t>.</w:t>
      </w:r>
      <w:r w:rsidR="003433E7">
        <w:rPr>
          <w:i/>
        </w:rPr>
        <w:t xml:space="preserve"> </w:t>
      </w:r>
      <w:r w:rsidRPr="009479F1">
        <w:rPr>
          <w:b/>
        </w:rPr>
        <w:t>29</w:t>
      </w:r>
      <w:r w:rsidRPr="009479F1">
        <w:t>, 3571-3581, doi:10.1096/fj.14-268938 (2015).</w:t>
      </w:r>
    </w:p>
    <w:p w14:paraId="38D74DA4" w14:textId="689207B7" w:rsidR="009479F1" w:rsidRPr="009479F1" w:rsidRDefault="009479F1" w:rsidP="00EC2539">
      <w:pPr>
        <w:pStyle w:val="EndNoteBibliography"/>
        <w:ind w:left="720" w:hanging="720"/>
      </w:pPr>
      <w:r w:rsidRPr="009479F1">
        <w:t>13</w:t>
      </w:r>
      <w:r w:rsidRPr="009479F1">
        <w:tab/>
        <w:t>Gills, J.</w:t>
      </w:r>
      <w:r w:rsidRPr="009479F1">
        <w:rPr>
          <w:i/>
        </w:rPr>
        <w:t xml:space="preserve"> </w:t>
      </w:r>
      <w:r w:rsidR="00354B3C" w:rsidRPr="00354B3C">
        <w:t>et al.</w:t>
      </w:r>
      <w:r w:rsidRPr="009479F1">
        <w:t xml:space="preserve"> A patient-derived orthotopic xenograft model enabling human high-grade urothelial cell carcinoma of the bladder tumor implantation, growth, angiogenesis, and metastasis. </w:t>
      </w:r>
      <w:r w:rsidRPr="009479F1">
        <w:rPr>
          <w:i/>
        </w:rPr>
        <w:t>Oncotarget</w:t>
      </w:r>
      <w:r w:rsidR="00885202">
        <w:rPr>
          <w:i/>
        </w:rPr>
        <w:t>.</w:t>
      </w:r>
      <w:r w:rsidRPr="009479F1">
        <w:t xml:space="preserve"> </w:t>
      </w:r>
      <w:r w:rsidRPr="009479F1">
        <w:rPr>
          <w:b/>
        </w:rPr>
        <w:t>9</w:t>
      </w:r>
      <w:r w:rsidRPr="009479F1">
        <w:t>, 32718-32729, doi:10.18632/oncotarget.26024 (2018).</w:t>
      </w:r>
    </w:p>
    <w:p w14:paraId="3BE0B970" w14:textId="51F47A0C" w:rsidR="009479F1" w:rsidRPr="009479F1" w:rsidRDefault="009479F1" w:rsidP="00EC2539">
      <w:pPr>
        <w:pStyle w:val="EndNoteBibliography"/>
        <w:ind w:left="720" w:hanging="720"/>
      </w:pPr>
      <w:r w:rsidRPr="009479F1">
        <w:t>14</w:t>
      </w:r>
      <w:r w:rsidRPr="009479F1">
        <w:tab/>
        <w:t>Hidalgo, M.</w:t>
      </w:r>
      <w:r w:rsidRPr="009479F1">
        <w:rPr>
          <w:i/>
        </w:rPr>
        <w:t xml:space="preserve"> </w:t>
      </w:r>
      <w:r w:rsidR="00354B3C" w:rsidRPr="00354B3C">
        <w:t>et al.</w:t>
      </w:r>
      <w:r w:rsidRPr="009479F1">
        <w:t xml:space="preserve"> Patient-derived xenograft models: an emerging platform for translational cancer research. </w:t>
      </w:r>
      <w:r w:rsidR="003433E7" w:rsidRPr="00EC2539">
        <w:rPr>
          <w:i/>
        </w:rPr>
        <w:t>Cancer Discovery</w:t>
      </w:r>
      <w:r w:rsidR="00885202">
        <w:rPr>
          <w:i/>
        </w:rPr>
        <w:t>.</w:t>
      </w:r>
      <w:r w:rsidRPr="009479F1">
        <w:t xml:space="preserve"> </w:t>
      </w:r>
      <w:r w:rsidRPr="009479F1">
        <w:rPr>
          <w:b/>
        </w:rPr>
        <w:t>4</w:t>
      </w:r>
      <w:r w:rsidRPr="009479F1">
        <w:t>, 998-1013, doi:10.1158/2159-8290.CD-14-0001 (2014).</w:t>
      </w:r>
    </w:p>
    <w:p w14:paraId="3D037DA4" w14:textId="236CB9BC" w:rsidR="009479F1" w:rsidRPr="009479F1" w:rsidRDefault="009479F1" w:rsidP="00EC2539">
      <w:pPr>
        <w:pStyle w:val="EndNoteBibliography"/>
        <w:ind w:left="720" w:hanging="720"/>
      </w:pPr>
      <w:r w:rsidRPr="009479F1">
        <w:t>15</w:t>
      </w:r>
      <w:r w:rsidRPr="009479F1">
        <w:tab/>
        <w:t>Hiroshima, Y.</w:t>
      </w:r>
      <w:r w:rsidRPr="009479F1">
        <w:rPr>
          <w:i/>
        </w:rPr>
        <w:t xml:space="preserve"> </w:t>
      </w:r>
      <w:r w:rsidR="00354B3C" w:rsidRPr="00354B3C">
        <w:t>et al.</w:t>
      </w:r>
      <w:r w:rsidRPr="009479F1">
        <w:t xml:space="preserve"> Patient-derived mouse models of cancer need to be orthotopic in order to evaluate targeted anti-metastatic therapy. </w:t>
      </w:r>
      <w:r w:rsidRPr="009479F1">
        <w:rPr>
          <w:i/>
        </w:rPr>
        <w:t>Oncotarget</w:t>
      </w:r>
      <w:r w:rsidR="00885202">
        <w:rPr>
          <w:i/>
        </w:rPr>
        <w:t>.</w:t>
      </w:r>
      <w:r w:rsidRPr="009479F1">
        <w:t xml:space="preserve"> </w:t>
      </w:r>
      <w:r w:rsidRPr="009479F1">
        <w:rPr>
          <w:b/>
        </w:rPr>
        <w:t>7</w:t>
      </w:r>
      <w:r w:rsidRPr="009479F1">
        <w:t>, 71696-71702, doi:10.18632/oncotarget.12322 (2016).</w:t>
      </w:r>
    </w:p>
    <w:p w14:paraId="3E8040AA" w14:textId="680F4077" w:rsidR="009479F1" w:rsidRPr="009479F1" w:rsidRDefault="009479F1" w:rsidP="00EC2539">
      <w:pPr>
        <w:pStyle w:val="EndNoteBibliography"/>
        <w:ind w:left="720" w:hanging="720"/>
      </w:pPr>
      <w:r w:rsidRPr="009479F1">
        <w:t>16</w:t>
      </w:r>
      <w:r w:rsidRPr="009479F1">
        <w:tab/>
        <w:t>Kim, H. S., Zhang, X., Klyushnenkova, E.</w:t>
      </w:r>
      <w:r w:rsidR="00535E93">
        <w:t>,</w:t>
      </w:r>
      <w:r w:rsidRPr="009479F1">
        <w:t xml:space="preserve"> Choi, Y. S. Stimulation of germinal center B lymphocyte proliferation by an FDC-like cell line, HK. </w:t>
      </w:r>
      <w:r w:rsidR="003433E7" w:rsidRPr="00EC2539">
        <w:rPr>
          <w:i/>
        </w:rPr>
        <w:t>Th</w:t>
      </w:r>
      <w:r w:rsidR="003433E7" w:rsidRPr="008D0EE7">
        <w:rPr>
          <w:i/>
        </w:rPr>
        <w:t>e Journal of I</w:t>
      </w:r>
      <w:r w:rsidR="003433E7" w:rsidRPr="00EC2539">
        <w:rPr>
          <w:i/>
        </w:rPr>
        <w:t>mmunology</w:t>
      </w:r>
      <w:r w:rsidR="00885202">
        <w:rPr>
          <w:i/>
        </w:rPr>
        <w:t>.</w:t>
      </w:r>
      <w:r w:rsidRPr="00EC2539">
        <w:rPr>
          <w:i/>
        </w:rPr>
        <w:t xml:space="preserve"> </w:t>
      </w:r>
      <w:r w:rsidRPr="009479F1">
        <w:rPr>
          <w:b/>
        </w:rPr>
        <w:t>155</w:t>
      </w:r>
      <w:r w:rsidRPr="009479F1">
        <w:t>, 1101-1109 (1995).</w:t>
      </w:r>
    </w:p>
    <w:p w14:paraId="2ADB402D" w14:textId="51B5AEB0" w:rsidR="009479F1" w:rsidRPr="009479F1" w:rsidRDefault="009479F1" w:rsidP="00EC2539">
      <w:pPr>
        <w:pStyle w:val="EndNoteBibliography"/>
        <w:ind w:left="720" w:hanging="720"/>
      </w:pPr>
      <w:r w:rsidRPr="009479F1">
        <w:t>17</w:t>
      </w:r>
      <w:r w:rsidRPr="009479F1">
        <w:tab/>
        <w:t>Hite, N.</w:t>
      </w:r>
      <w:r w:rsidRPr="009479F1">
        <w:rPr>
          <w:i/>
        </w:rPr>
        <w:t xml:space="preserve"> </w:t>
      </w:r>
      <w:r w:rsidR="00354B3C" w:rsidRPr="00354B3C">
        <w:t>et al.</w:t>
      </w:r>
      <w:r w:rsidRPr="009479F1">
        <w:t xml:space="preserve"> An Optimal Orthotopic Mouse Model for Human Colorectal Cancer Primary Tumor Growth and Spontaneous Metastasis. </w:t>
      </w:r>
      <w:r w:rsidR="003433E7" w:rsidRPr="008D0EE7">
        <w:rPr>
          <w:i/>
        </w:rPr>
        <w:t>Diseases of the Colon and R</w:t>
      </w:r>
      <w:r w:rsidR="003433E7" w:rsidRPr="00EC2539">
        <w:rPr>
          <w:i/>
        </w:rPr>
        <w:t>ectum</w:t>
      </w:r>
      <w:r w:rsidR="00885202">
        <w:rPr>
          <w:i/>
        </w:rPr>
        <w:t>.</w:t>
      </w:r>
      <w:r w:rsidRPr="00EC2539">
        <w:rPr>
          <w:i/>
        </w:rPr>
        <w:t xml:space="preserve"> </w:t>
      </w:r>
      <w:r w:rsidRPr="009479F1">
        <w:rPr>
          <w:b/>
        </w:rPr>
        <w:t>61</w:t>
      </w:r>
      <w:r w:rsidRPr="009479F1">
        <w:t>, 698-705, doi:10.1097/DCR.0000000000001096 (2018).</w:t>
      </w:r>
    </w:p>
    <w:p w14:paraId="1E0F0973" w14:textId="6EF538B1" w:rsidR="009479F1" w:rsidRPr="009479F1" w:rsidRDefault="009479F1" w:rsidP="00EC2539">
      <w:pPr>
        <w:pStyle w:val="EndNoteBibliography"/>
        <w:ind w:left="720" w:hanging="720"/>
      </w:pPr>
      <w:r w:rsidRPr="009479F1">
        <w:t>18</w:t>
      </w:r>
      <w:r w:rsidRPr="009479F1">
        <w:tab/>
        <w:t>Jager, W.</w:t>
      </w:r>
      <w:r w:rsidRPr="009479F1">
        <w:rPr>
          <w:i/>
        </w:rPr>
        <w:t xml:space="preserve"> </w:t>
      </w:r>
      <w:r w:rsidR="00354B3C" w:rsidRPr="00354B3C">
        <w:t>et al.</w:t>
      </w:r>
      <w:r w:rsidRPr="009479F1">
        <w:t xml:space="preserve"> Ultrasound-guided intramural inoculation of orthotopic bladder cancer xenografts: a novel high-precision approach. </w:t>
      </w:r>
      <w:r w:rsidRPr="009479F1">
        <w:rPr>
          <w:i/>
        </w:rPr>
        <w:t xml:space="preserve">PloS </w:t>
      </w:r>
      <w:r w:rsidR="00885202">
        <w:rPr>
          <w:i/>
        </w:rPr>
        <w:t>O</w:t>
      </w:r>
      <w:r w:rsidRPr="009479F1">
        <w:rPr>
          <w:i/>
        </w:rPr>
        <w:t>ne</w:t>
      </w:r>
      <w:r w:rsidR="00885202">
        <w:rPr>
          <w:i/>
        </w:rPr>
        <w:t>.</w:t>
      </w:r>
      <w:r w:rsidRPr="009479F1">
        <w:t xml:space="preserve"> </w:t>
      </w:r>
      <w:r w:rsidRPr="009479F1">
        <w:rPr>
          <w:b/>
        </w:rPr>
        <w:t>8</w:t>
      </w:r>
      <w:r w:rsidRPr="009479F1">
        <w:t>, e59536,</w:t>
      </w:r>
      <w:r w:rsidR="00C6020B">
        <w:t xml:space="preserve"> </w:t>
      </w:r>
      <w:r w:rsidRPr="009479F1">
        <w:t>doi:10.1371/journal.pone.0059536</w:t>
      </w:r>
      <w:r w:rsidR="00C6020B">
        <w:t xml:space="preserve"> </w:t>
      </w:r>
      <w:r w:rsidRPr="009479F1">
        <w:t>PONE-D-13-01296 [pii] (2013).</w:t>
      </w:r>
    </w:p>
    <w:p w14:paraId="017FC8BB" w14:textId="5685D28C" w:rsidR="009479F1" w:rsidRPr="009479F1" w:rsidRDefault="009479F1" w:rsidP="00EC2539">
      <w:pPr>
        <w:pStyle w:val="EndNoteBibliography"/>
        <w:ind w:left="720" w:hanging="720"/>
      </w:pPr>
      <w:r w:rsidRPr="009479F1">
        <w:t>19</w:t>
      </w:r>
      <w:r w:rsidRPr="009479F1">
        <w:tab/>
        <w:t>Schirner, M.</w:t>
      </w:r>
      <w:r w:rsidRPr="009479F1">
        <w:rPr>
          <w:i/>
        </w:rPr>
        <w:t xml:space="preserve"> </w:t>
      </w:r>
      <w:r w:rsidR="00354B3C" w:rsidRPr="00354B3C">
        <w:t>et al.</w:t>
      </w:r>
      <w:r w:rsidRPr="009479F1">
        <w:t xml:space="preserve"> Integrin alpha5beta1: a potent inhibitor of experimental lung metastasis. </w:t>
      </w:r>
      <w:r w:rsidRPr="009479F1">
        <w:rPr>
          <w:i/>
        </w:rPr>
        <w:t xml:space="preserve">Clinical &amp; </w:t>
      </w:r>
      <w:r w:rsidR="00C6020B">
        <w:rPr>
          <w:i/>
        </w:rPr>
        <w:t>E</w:t>
      </w:r>
      <w:r w:rsidRPr="009479F1">
        <w:rPr>
          <w:i/>
        </w:rPr>
        <w:t xml:space="preserve">xperimental </w:t>
      </w:r>
      <w:r w:rsidR="00C6020B">
        <w:rPr>
          <w:i/>
        </w:rPr>
        <w:t>M</w:t>
      </w:r>
      <w:r w:rsidRPr="009479F1">
        <w:rPr>
          <w:i/>
        </w:rPr>
        <w:t>etastasis</w:t>
      </w:r>
      <w:r w:rsidR="00CA03E3">
        <w:rPr>
          <w:i/>
        </w:rPr>
        <w:t>.</w:t>
      </w:r>
      <w:r w:rsidRPr="009479F1">
        <w:t xml:space="preserve"> </w:t>
      </w:r>
      <w:r w:rsidRPr="009479F1">
        <w:rPr>
          <w:b/>
        </w:rPr>
        <w:t>16</w:t>
      </w:r>
      <w:r w:rsidRPr="009479F1">
        <w:t>, 427-435 (1998).</w:t>
      </w:r>
    </w:p>
    <w:p w14:paraId="412BA161" w14:textId="6A791ACC" w:rsidR="009479F1" w:rsidRPr="009479F1" w:rsidRDefault="009479F1" w:rsidP="00EC2539">
      <w:pPr>
        <w:pStyle w:val="EndNoteBibliography"/>
        <w:ind w:left="720" w:hanging="720"/>
      </w:pPr>
      <w:r w:rsidRPr="009479F1">
        <w:t>20</w:t>
      </w:r>
      <w:r w:rsidRPr="009479F1">
        <w:tab/>
        <w:t>Ricci-Vitiani, L.</w:t>
      </w:r>
      <w:r w:rsidRPr="009479F1">
        <w:rPr>
          <w:i/>
        </w:rPr>
        <w:t xml:space="preserve"> </w:t>
      </w:r>
      <w:r w:rsidR="00354B3C" w:rsidRPr="00354B3C">
        <w:t>et al.</w:t>
      </w:r>
      <w:r w:rsidRPr="009479F1">
        <w:t xml:space="preserve"> Identification and expansion of human colon-cancer-initiating cells. </w:t>
      </w:r>
      <w:r w:rsidRPr="009479F1">
        <w:rPr>
          <w:i/>
        </w:rPr>
        <w:t>Nature</w:t>
      </w:r>
      <w:r w:rsidR="00CA03E3">
        <w:rPr>
          <w:i/>
        </w:rPr>
        <w:t>.</w:t>
      </w:r>
      <w:r w:rsidRPr="009479F1">
        <w:t xml:space="preserve"> </w:t>
      </w:r>
      <w:r w:rsidRPr="009479F1">
        <w:rPr>
          <w:b/>
        </w:rPr>
        <w:t>445</w:t>
      </w:r>
      <w:r w:rsidRPr="009479F1">
        <w:t>, 111-115, doi:10.1038/nature05384 (2007).</w:t>
      </w:r>
    </w:p>
    <w:p w14:paraId="160D8CA4" w14:textId="04462AEB" w:rsidR="009479F1" w:rsidRPr="009479F1" w:rsidRDefault="009479F1" w:rsidP="00EC2539">
      <w:pPr>
        <w:pStyle w:val="EndNoteBibliography"/>
        <w:ind w:left="720" w:hanging="720"/>
      </w:pPr>
      <w:r w:rsidRPr="009479F1">
        <w:t>21</w:t>
      </w:r>
      <w:r w:rsidRPr="009479F1">
        <w:tab/>
        <w:t>Todaro, M.</w:t>
      </w:r>
      <w:r w:rsidRPr="009479F1">
        <w:rPr>
          <w:i/>
        </w:rPr>
        <w:t xml:space="preserve"> </w:t>
      </w:r>
      <w:r w:rsidR="00354B3C" w:rsidRPr="00354B3C">
        <w:t>et al.</w:t>
      </w:r>
      <w:r w:rsidRPr="009479F1">
        <w:t xml:space="preserve"> Colon cancer stem cells dictate tumor growth and resist cell death by production of interleukin-4. </w:t>
      </w:r>
      <w:r w:rsidRPr="009479F1">
        <w:rPr>
          <w:i/>
        </w:rPr>
        <w:t>Cell Stem Cell</w:t>
      </w:r>
      <w:r w:rsidR="00CA03E3">
        <w:rPr>
          <w:i/>
        </w:rPr>
        <w:t>.</w:t>
      </w:r>
      <w:r w:rsidRPr="009479F1">
        <w:t xml:space="preserve"> </w:t>
      </w:r>
      <w:r w:rsidRPr="009479F1">
        <w:rPr>
          <w:b/>
        </w:rPr>
        <w:t>1</w:t>
      </w:r>
      <w:r w:rsidRPr="009479F1">
        <w:t>, 389-402, doi:10.1016/j.stem.2007.08.001 (2007).</w:t>
      </w:r>
    </w:p>
    <w:p w14:paraId="444DD002" w14:textId="532FBCFA" w:rsidR="009479F1" w:rsidRPr="009479F1" w:rsidRDefault="009479F1" w:rsidP="00EC2539">
      <w:pPr>
        <w:pStyle w:val="EndNoteBibliography"/>
        <w:ind w:left="720" w:hanging="720"/>
      </w:pPr>
      <w:r w:rsidRPr="009479F1">
        <w:t>22</w:t>
      </w:r>
      <w:r w:rsidRPr="009479F1">
        <w:tab/>
        <w:t>Lee, J. S.</w:t>
      </w:r>
      <w:r w:rsidRPr="009479F1">
        <w:rPr>
          <w:i/>
        </w:rPr>
        <w:t xml:space="preserve"> </w:t>
      </w:r>
      <w:r w:rsidR="00354B3C" w:rsidRPr="00354B3C">
        <w:t>et al.</w:t>
      </w:r>
      <w:r w:rsidRPr="009479F1">
        <w:t xml:space="preserve"> Tumor establishment features of orthotopic murine bladder cancer models. </w:t>
      </w:r>
      <w:r w:rsidR="00C6020B" w:rsidRPr="008D0EE7">
        <w:rPr>
          <w:i/>
        </w:rPr>
        <w:t xml:space="preserve">Korean </w:t>
      </w:r>
      <w:r w:rsidR="00C6020B">
        <w:rPr>
          <w:i/>
        </w:rPr>
        <w:t>J</w:t>
      </w:r>
      <w:r w:rsidR="00C6020B" w:rsidRPr="008D0EE7">
        <w:rPr>
          <w:i/>
        </w:rPr>
        <w:t>ournal of U</w:t>
      </w:r>
      <w:r w:rsidR="00C6020B" w:rsidRPr="00EC2539">
        <w:rPr>
          <w:i/>
        </w:rPr>
        <w:t>rology</w:t>
      </w:r>
      <w:r w:rsidR="00CA03E3">
        <w:rPr>
          <w:i/>
        </w:rPr>
        <w:t>.</w:t>
      </w:r>
      <w:r w:rsidRPr="009479F1">
        <w:t xml:space="preserve"> </w:t>
      </w:r>
      <w:r w:rsidRPr="009479F1">
        <w:rPr>
          <w:b/>
        </w:rPr>
        <w:t>53</w:t>
      </w:r>
      <w:r w:rsidRPr="009479F1">
        <w:t>, 396-400, doi:10.4111/kju.2012.53.6.396 (2012).</w:t>
      </w:r>
    </w:p>
    <w:p w14:paraId="3A9C2D21" w14:textId="4572EB60" w:rsidR="009479F1" w:rsidRPr="009479F1" w:rsidRDefault="009479F1" w:rsidP="00EC2539">
      <w:pPr>
        <w:pStyle w:val="EndNoteBibliography"/>
        <w:ind w:left="720" w:hanging="720"/>
      </w:pPr>
      <w:r w:rsidRPr="009479F1">
        <w:t>23</w:t>
      </w:r>
      <w:r w:rsidRPr="009479F1">
        <w:tab/>
        <w:t>Hadaschik, B. A.</w:t>
      </w:r>
      <w:r w:rsidRPr="009479F1">
        <w:rPr>
          <w:i/>
        </w:rPr>
        <w:t xml:space="preserve"> </w:t>
      </w:r>
      <w:r w:rsidR="00354B3C" w:rsidRPr="00354B3C">
        <w:t>et al.</w:t>
      </w:r>
      <w:r w:rsidRPr="009479F1">
        <w:t xml:space="preserve"> A validated mouse model for orthotopic bladder cancer using transurethral tumour inoculation and bioluminescence imaging. </w:t>
      </w:r>
      <w:r w:rsidR="00C6020B" w:rsidRPr="008D0EE7">
        <w:rPr>
          <w:i/>
        </w:rPr>
        <w:t>BJU I</w:t>
      </w:r>
      <w:r w:rsidR="00C6020B" w:rsidRPr="00EC2539">
        <w:rPr>
          <w:i/>
        </w:rPr>
        <w:t>nternational</w:t>
      </w:r>
      <w:r w:rsidR="00CA03E3">
        <w:rPr>
          <w:i/>
        </w:rPr>
        <w:t>.</w:t>
      </w:r>
      <w:r w:rsidRPr="009479F1">
        <w:t xml:space="preserve"> </w:t>
      </w:r>
      <w:r w:rsidRPr="009479F1">
        <w:rPr>
          <w:b/>
        </w:rPr>
        <w:t>100</w:t>
      </w:r>
      <w:r w:rsidRPr="009479F1">
        <w:t>, 1377-1384, doi:10.1111/j.1464-410X.2007.07165.x (2007).</w:t>
      </w:r>
    </w:p>
    <w:p w14:paraId="76986D79" w14:textId="42B48941" w:rsidR="009479F1" w:rsidRPr="009479F1" w:rsidRDefault="009479F1" w:rsidP="00EC2539">
      <w:pPr>
        <w:pStyle w:val="EndNoteBibliography"/>
        <w:ind w:left="720" w:hanging="720"/>
      </w:pPr>
      <w:r w:rsidRPr="009479F1">
        <w:t>24</w:t>
      </w:r>
      <w:r w:rsidRPr="009479F1">
        <w:tab/>
        <w:t>Silinsky, J.</w:t>
      </w:r>
      <w:r w:rsidRPr="009479F1">
        <w:rPr>
          <w:i/>
        </w:rPr>
        <w:t xml:space="preserve"> </w:t>
      </w:r>
      <w:r w:rsidR="00354B3C" w:rsidRPr="00354B3C">
        <w:t>et al.</w:t>
      </w:r>
      <w:r w:rsidRPr="009479F1">
        <w:t xml:space="preserve"> CD 133+ and CXCR4+ colon cancer cells as a marker for lymph node metastasis. </w:t>
      </w:r>
      <w:r w:rsidRPr="009479F1">
        <w:rPr>
          <w:i/>
        </w:rPr>
        <w:t xml:space="preserve">The Journal of </w:t>
      </w:r>
      <w:r w:rsidR="00C6020B">
        <w:rPr>
          <w:i/>
        </w:rPr>
        <w:t>S</w:t>
      </w:r>
      <w:r w:rsidRPr="009479F1">
        <w:rPr>
          <w:i/>
        </w:rPr>
        <w:t xml:space="preserve">urgical </w:t>
      </w:r>
      <w:r w:rsidR="00C6020B">
        <w:rPr>
          <w:i/>
        </w:rPr>
        <w:t>R</w:t>
      </w:r>
      <w:r w:rsidRPr="009479F1">
        <w:rPr>
          <w:i/>
        </w:rPr>
        <w:t>esearch</w:t>
      </w:r>
      <w:r w:rsidR="00CA03E3">
        <w:rPr>
          <w:i/>
        </w:rPr>
        <w:t>.</w:t>
      </w:r>
      <w:r w:rsidRPr="009479F1">
        <w:t xml:space="preserve"> </w:t>
      </w:r>
      <w:r w:rsidRPr="009479F1">
        <w:rPr>
          <w:b/>
        </w:rPr>
        <w:t>185</w:t>
      </w:r>
      <w:r w:rsidRPr="009479F1">
        <w:t>, 113-118, doi:10.1016/j.jss.2013.05.049 (2013).</w:t>
      </w:r>
    </w:p>
    <w:p w14:paraId="315B4FAD" w14:textId="42FB6FA9" w:rsidR="00B32616" w:rsidRPr="00AD1B71" w:rsidRDefault="00E14BD8" w:rsidP="00EC2539">
      <w:pPr>
        <w:widowControl/>
        <w:rPr>
          <w:b/>
          <w:color w:val="000000" w:themeColor="text1"/>
          <w:szCs w:val="22"/>
        </w:rPr>
      </w:pPr>
      <w:r w:rsidRPr="00AD1B71">
        <w:rPr>
          <w:b/>
          <w:color w:val="000000" w:themeColor="text1"/>
          <w:szCs w:val="22"/>
        </w:rPr>
        <w:fldChar w:fldCharType="end"/>
      </w:r>
    </w:p>
    <w:sectPr w:rsidR="00B32616" w:rsidRPr="00AD1B71" w:rsidSect="00AD1B71">
      <w:footerReference w:type="first" r:id="rId21"/>
      <w:pgSz w:w="12240" w:h="15840"/>
      <w:pgMar w:top="1440" w:right="1440" w:bottom="1440" w:left="1440" w:header="720" w:footer="605"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C732C1" w14:textId="77777777" w:rsidR="002766C2" w:rsidRDefault="002766C2" w:rsidP="00621C4E">
      <w:r>
        <w:separator/>
      </w:r>
    </w:p>
  </w:endnote>
  <w:endnote w:type="continuationSeparator" w:id="0">
    <w:p w14:paraId="54B540C0" w14:textId="77777777" w:rsidR="002766C2" w:rsidRDefault="002766C2"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0000012" w:usb3="00000000" w:csb0="0002009F"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4D0A42" w:rsidRDefault="004D0A42"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FE4F3A" w14:textId="77777777" w:rsidR="002766C2" w:rsidRDefault="002766C2" w:rsidP="00621C4E">
      <w:r>
        <w:separator/>
      </w:r>
    </w:p>
  </w:footnote>
  <w:footnote w:type="continuationSeparator" w:id="0">
    <w:p w14:paraId="13915660" w14:textId="77777777" w:rsidR="002766C2" w:rsidRDefault="002766C2" w:rsidP="00621C4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0"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1" w15:restartNumberingAfterBreak="0">
    <w:nsid w:val="4E875236"/>
    <w:multiLevelType w:val="multilevel"/>
    <w:tmpl w:val="5A8E756A"/>
    <w:lvl w:ilvl="0">
      <w:start w:val="1"/>
      <w:numFmt w:val="decimal"/>
      <w:lvlText w:val="%1."/>
      <w:lvlJc w:val="left"/>
      <w:pPr>
        <w:ind w:left="360" w:hanging="360"/>
      </w:pPr>
      <w:rPr>
        <w:rFonts w:hint="default"/>
        <w:b/>
      </w:rPr>
    </w:lvl>
    <w:lvl w:ilvl="1">
      <w:start w:val="1"/>
      <w:numFmt w:val="decimal"/>
      <w:lvlText w:val="%1.%2"/>
      <w:lvlJc w:val="left"/>
      <w:pPr>
        <w:ind w:left="450" w:hanging="360"/>
      </w:pPr>
      <w:rPr>
        <w:rFonts w:hint="default"/>
        <w:b w:val="0"/>
      </w:rPr>
    </w:lvl>
    <w:lvl w:ilvl="2">
      <w:start w:val="1"/>
      <w:numFmt w:val="decimal"/>
      <w:lvlText w:val="%1.%2.%3"/>
      <w:lvlJc w:val="left"/>
      <w:pPr>
        <w:ind w:left="900" w:hanging="720"/>
      </w:pPr>
      <w:rPr>
        <w:rFonts w:hint="default"/>
        <w:b w:val="0"/>
      </w:rPr>
    </w:lvl>
    <w:lvl w:ilvl="3">
      <w:start w:val="1"/>
      <w:numFmt w:val="decimal"/>
      <w:lvlText w:val="%1.%2.%3.%4"/>
      <w:lvlJc w:val="left"/>
      <w:pPr>
        <w:ind w:left="990" w:hanging="72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530" w:hanging="108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070" w:hanging="1440"/>
      </w:pPr>
      <w:rPr>
        <w:rFonts w:hint="default"/>
      </w:rPr>
    </w:lvl>
    <w:lvl w:ilvl="8">
      <w:start w:val="1"/>
      <w:numFmt w:val="decimal"/>
      <w:lvlText w:val="%1.%2.%3.%4.%5.%6.%7.%8.%9"/>
      <w:lvlJc w:val="left"/>
      <w:pPr>
        <w:ind w:left="2520" w:hanging="1800"/>
      </w:pPr>
      <w:rPr>
        <w:rFonts w:hint="default"/>
      </w:rPr>
    </w:lvl>
  </w:abstractNum>
  <w:abstractNum w:abstractNumId="1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9"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70F963AD"/>
    <w:multiLevelType w:val="hybridMultilevel"/>
    <w:tmpl w:val="5518CDD0"/>
    <w:lvl w:ilvl="0" w:tplc="61404200">
      <w:numFmt w:val="bullet"/>
      <w:lvlText w:val=""/>
      <w:lvlJc w:val="left"/>
      <w:pPr>
        <w:ind w:left="720" w:hanging="360"/>
      </w:pPr>
      <w:rPr>
        <w:rFonts w:ascii="Symbol" w:eastAsia="Times New Roman"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5"/>
  </w:num>
  <w:num w:numId="3">
    <w:abstractNumId w:val="3"/>
  </w:num>
  <w:num w:numId="4">
    <w:abstractNumId w:val="13"/>
  </w:num>
  <w:num w:numId="5">
    <w:abstractNumId w:val="6"/>
  </w:num>
  <w:num w:numId="6">
    <w:abstractNumId w:val="12"/>
  </w:num>
  <w:num w:numId="7">
    <w:abstractNumId w:val="0"/>
  </w:num>
  <w:num w:numId="8">
    <w:abstractNumId w:val="7"/>
  </w:num>
  <w:num w:numId="9">
    <w:abstractNumId w:val="8"/>
  </w:num>
  <w:num w:numId="10">
    <w:abstractNumId w:val="14"/>
  </w:num>
  <w:num w:numId="11">
    <w:abstractNumId w:val="18"/>
  </w:num>
  <w:num w:numId="12">
    <w:abstractNumId w:val="1"/>
  </w:num>
  <w:num w:numId="13">
    <w:abstractNumId w:val="16"/>
  </w:num>
  <w:num w:numId="14">
    <w:abstractNumId w:val="22"/>
  </w:num>
  <w:num w:numId="15">
    <w:abstractNumId w:val="9"/>
  </w:num>
  <w:num w:numId="16">
    <w:abstractNumId w:val="5"/>
  </w:num>
  <w:num w:numId="17">
    <w:abstractNumId w:val="17"/>
  </w:num>
  <w:num w:numId="18">
    <w:abstractNumId w:val="10"/>
  </w:num>
  <w:num w:numId="19">
    <w:abstractNumId w:val="19"/>
  </w:num>
  <w:num w:numId="20">
    <w:abstractNumId w:val="2"/>
  </w:num>
  <w:num w:numId="21">
    <w:abstractNumId w:val="20"/>
  </w:num>
  <w:num w:numId="22">
    <w:abstractNumId w:val="11"/>
  </w:num>
  <w:num w:numId="23">
    <w:abstractNumId w:val="2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pev9zftiafzr5ewvf45errt2wd5esttesp9&quot;&gt;Lili&lt;record-ids&gt;&lt;item&gt;1980&lt;/item&gt;&lt;item&gt;2379&lt;/item&gt;&lt;item&gt;2804&lt;/item&gt;&lt;item&gt;2977&lt;/item&gt;&lt;item&gt;3140&lt;/item&gt;&lt;item&gt;3709&lt;/item&gt;&lt;item&gt;4212&lt;/item&gt;&lt;item&gt;4435&lt;/item&gt;&lt;item&gt;4884&lt;/item&gt;&lt;item&gt;4885&lt;/item&gt;&lt;item&gt;4886&lt;/item&gt;&lt;item&gt;4887&lt;/item&gt;&lt;item&gt;4889&lt;/item&gt;&lt;item&gt;5156&lt;/item&gt;&lt;item&gt;5159&lt;/item&gt;&lt;item&gt;5160&lt;/item&gt;&lt;item&gt;5716&lt;/item&gt;&lt;item&gt;5919&lt;/item&gt;&lt;item&gt;6469&lt;/item&gt;&lt;item&gt;6687&lt;/item&gt;&lt;item&gt;6841&lt;/item&gt;&lt;item&gt;7657&lt;/item&gt;&lt;item&gt;7746&lt;/item&gt;&lt;item&gt;7755&lt;/item&gt;&lt;/record-ids&gt;&lt;/item&gt;&lt;/Libraries&gt;"/>
  </w:docVars>
  <w:rsids>
    <w:rsidRoot w:val="00EE705F"/>
    <w:rsid w:val="00001169"/>
    <w:rsid w:val="00001806"/>
    <w:rsid w:val="00005815"/>
    <w:rsid w:val="00007DBC"/>
    <w:rsid w:val="00007EA1"/>
    <w:rsid w:val="000100F0"/>
    <w:rsid w:val="0001241D"/>
    <w:rsid w:val="00012FF9"/>
    <w:rsid w:val="00014314"/>
    <w:rsid w:val="00021434"/>
    <w:rsid w:val="00021774"/>
    <w:rsid w:val="00021DF3"/>
    <w:rsid w:val="00022515"/>
    <w:rsid w:val="00023869"/>
    <w:rsid w:val="00024598"/>
    <w:rsid w:val="0002596A"/>
    <w:rsid w:val="000261E7"/>
    <w:rsid w:val="00032769"/>
    <w:rsid w:val="00032AFE"/>
    <w:rsid w:val="000350BB"/>
    <w:rsid w:val="00037B58"/>
    <w:rsid w:val="0004234D"/>
    <w:rsid w:val="00042CD1"/>
    <w:rsid w:val="00045C91"/>
    <w:rsid w:val="00047D1F"/>
    <w:rsid w:val="00051B73"/>
    <w:rsid w:val="000548EB"/>
    <w:rsid w:val="00060ABE"/>
    <w:rsid w:val="00061312"/>
    <w:rsid w:val="00061A50"/>
    <w:rsid w:val="00063498"/>
    <w:rsid w:val="00064104"/>
    <w:rsid w:val="00066025"/>
    <w:rsid w:val="000701D1"/>
    <w:rsid w:val="00074559"/>
    <w:rsid w:val="0007465D"/>
    <w:rsid w:val="000808EC"/>
    <w:rsid w:val="00080A20"/>
    <w:rsid w:val="00082796"/>
    <w:rsid w:val="00083B6E"/>
    <w:rsid w:val="00087C03"/>
    <w:rsid w:val="00087C0A"/>
    <w:rsid w:val="00090BEA"/>
    <w:rsid w:val="00090F4E"/>
    <w:rsid w:val="000913AA"/>
    <w:rsid w:val="00093BC4"/>
    <w:rsid w:val="0009692A"/>
    <w:rsid w:val="00097900"/>
    <w:rsid w:val="00097929"/>
    <w:rsid w:val="000A065D"/>
    <w:rsid w:val="000A1E80"/>
    <w:rsid w:val="000A3B70"/>
    <w:rsid w:val="000A4AB1"/>
    <w:rsid w:val="000A5153"/>
    <w:rsid w:val="000A699B"/>
    <w:rsid w:val="000B10AE"/>
    <w:rsid w:val="000B30BF"/>
    <w:rsid w:val="000B407B"/>
    <w:rsid w:val="000B4B4C"/>
    <w:rsid w:val="000B566B"/>
    <w:rsid w:val="000B649D"/>
    <w:rsid w:val="000B662E"/>
    <w:rsid w:val="000B7294"/>
    <w:rsid w:val="000B75D0"/>
    <w:rsid w:val="000C1CF8"/>
    <w:rsid w:val="000C1DB0"/>
    <w:rsid w:val="000C49CF"/>
    <w:rsid w:val="000C52E9"/>
    <w:rsid w:val="000C5CDC"/>
    <w:rsid w:val="000C65DC"/>
    <w:rsid w:val="000C66F3"/>
    <w:rsid w:val="000C6900"/>
    <w:rsid w:val="000D31E8"/>
    <w:rsid w:val="000D339B"/>
    <w:rsid w:val="000D3A11"/>
    <w:rsid w:val="000D5750"/>
    <w:rsid w:val="000D76E4"/>
    <w:rsid w:val="000E27D1"/>
    <w:rsid w:val="000E3816"/>
    <w:rsid w:val="000E4009"/>
    <w:rsid w:val="000E4F77"/>
    <w:rsid w:val="000E6CC1"/>
    <w:rsid w:val="000F17B3"/>
    <w:rsid w:val="000F1BBB"/>
    <w:rsid w:val="000F265C"/>
    <w:rsid w:val="000F2759"/>
    <w:rsid w:val="000F3A0F"/>
    <w:rsid w:val="000F3AFA"/>
    <w:rsid w:val="000F5712"/>
    <w:rsid w:val="000F6611"/>
    <w:rsid w:val="000F7E22"/>
    <w:rsid w:val="00101E32"/>
    <w:rsid w:val="00103C3B"/>
    <w:rsid w:val="001044C5"/>
    <w:rsid w:val="00106951"/>
    <w:rsid w:val="001104F3"/>
    <w:rsid w:val="00111413"/>
    <w:rsid w:val="00112EEB"/>
    <w:rsid w:val="001158C6"/>
    <w:rsid w:val="001161A8"/>
    <w:rsid w:val="00123A43"/>
    <w:rsid w:val="0012413F"/>
    <w:rsid w:val="001249C9"/>
    <w:rsid w:val="0012563A"/>
    <w:rsid w:val="00126CD2"/>
    <w:rsid w:val="001276AA"/>
    <w:rsid w:val="00127A52"/>
    <w:rsid w:val="001313A7"/>
    <w:rsid w:val="0013276F"/>
    <w:rsid w:val="0013621E"/>
    <w:rsid w:val="0013642E"/>
    <w:rsid w:val="001367B6"/>
    <w:rsid w:val="00144B92"/>
    <w:rsid w:val="001508B3"/>
    <w:rsid w:val="00152A23"/>
    <w:rsid w:val="00155055"/>
    <w:rsid w:val="00157C41"/>
    <w:rsid w:val="00162CB7"/>
    <w:rsid w:val="0016465D"/>
    <w:rsid w:val="0016579E"/>
    <w:rsid w:val="001700A9"/>
    <w:rsid w:val="00171BDC"/>
    <w:rsid w:val="00171E5B"/>
    <w:rsid w:val="00171EE6"/>
    <w:rsid w:val="00171F94"/>
    <w:rsid w:val="00175D4E"/>
    <w:rsid w:val="0017668A"/>
    <w:rsid w:val="001766FE"/>
    <w:rsid w:val="001771E7"/>
    <w:rsid w:val="00183ACD"/>
    <w:rsid w:val="00183CB8"/>
    <w:rsid w:val="00190DFB"/>
    <w:rsid w:val="001911FF"/>
    <w:rsid w:val="00191E66"/>
    <w:rsid w:val="00192006"/>
    <w:rsid w:val="00193180"/>
    <w:rsid w:val="001947E4"/>
    <w:rsid w:val="00195B64"/>
    <w:rsid w:val="001977B7"/>
    <w:rsid w:val="001A3C76"/>
    <w:rsid w:val="001A4A75"/>
    <w:rsid w:val="001B1519"/>
    <w:rsid w:val="001B2E2D"/>
    <w:rsid w:val="001B5CD2"/>
    <w:rsid w:val="001C0BEE"/>
    <w:rsid w:val="001C0E94"/>
    <w:rsid w:val="001C1E49"/>
    <w:rsid w:val="001C2A98"/>
    <w:rsid w:val="001C7466"/>
    <w:rsid w:val="001D05C8"/>
    <w:rsid w:val="001D3D7D"/>
    <w:rsid w:val="001D3FFF"/>
    <w:rsid w:val="001D45BE"/>
    <w:rsid w:val="001D4A78"/>
    <w:rsid w:val="001D625F"/>
    <w:rsid w:val="001D7576"/>
    <w:rsid w:val="001E0531"/>
    <w:rsid w:val="001E12BF"/>
    <w:rsid w:val="001E14A0"/>
    <w:rsid w:val="001E701A"/>
    <w:rsid w:val="001E7376"/>
    <w:rsid w:val="001F0402"/>
    <w:rsid w:val="001F0CF0"/>
    <w:rsid w:val="001F225C"/>
    <w:rsid w:val="001F44B2"/>
    <w:rsid w:val="001F514F"/>
    <w:rsid w:val="001F6967"/>
    <w:rsid w:val="001F6C94"/>
    <w:rsid w:val="001F79DE"/>
    <w:rsid w:val="002014F1"/>
    <w:rsid w:val="00201CFA"/>
    <w:rsid w:val="0020220D"/>
    <w:rsid w:val="00202448"/>
    <w:rsid w:val="00202D15"/>
    <w:rsid w:val="00203AE0"/>
    <w:rsid w:val="002070A6"/>
    <w:rsid w:val="00212EAE"/>
    <w:rsid w:val="002133B5"/>
    <w:rsid w:val="00214BEE"/>
    <w:rsid w:val="00215217"/>
    <w:rsid w:val="002170F3"/>
    <w:rsid w:val="002205B8"/>
    <w:rsid w:val="00220E7B"/>
    <w:rsid w:val="00224B36"/>
    <w:rsid w:val="002253E2"/>
    <w:rsid w:val="00225633"/>
    <w:rsid w:val="00225720"/>
    <w:rsid w:val="002259E5"/>
    <w:rsid w:val="00226140"/>
    <w:rsid w:val="00226AFE"/>
    <w:rsid w:val="002274F3"/>
    <w:rsid w:val="00227804"/>
    <w:rsid w:val="0023094C"/>
    <w:rsid w:val="00234BE3"/>
    <w:rsid w:val="00235A90"/>
    <w:rsid w:val="00237FAA"/>
    <w:rsid w:val="00241B22"/>
    <w:rsid w:val="00241DBB"/>
    <w:rsid w:val="00241E48"/>
    <w:rsid w:val="0024214E"/>
    <w:rsid w:val="00242623"/>
    <w:rsid w:val="00243A53"/>
    <w:rsid w:val="00245F36"/>
    <w:rsid w:val="002503CB"/>
    <w:rsid w:val="00250558"/>
    <w:rsid w:val="00255844"/>
    <w:rsid w:val="00260652"/>
    <w:rsid w:val="00261F25"/>
    <w:rsid w:val="002648A9"/>
    <w:rsid w:val="0026536F"/>
    <w:rsid w:val="0026553C"/>
    <w:rsid w:val="00265F6C"/>
    <w:rsid w:val="00266D37"/>
    <w:rsid w:val="00267DD5"/>
    <w:rsid w:val="002702D7"/>
    <w:rsid w:val="00273617"/>
    <w:rsid w:val="002742B4"/>
    <w:rsid w:val="00274A0A"/>
    <w:rsid w:val="002766C2"/>
    <w:rsid w:val="00277593"/>
    <w:rsid w:val="00277E20"/>
    <w:rsid w:val="00280918"/>
    <w:rsid w:val="00282AF6"/>
    <w:rsid w:val="00283A17"/>
    <w:rsid w:val="00287085"/>
    <w:rsid w:val="00287647"/>
    <w:rsid w:val="00290AF9"/>
    <w:rsid w:val="0029308D"/>
    <w:rsid w:val="00295054"/>
    <w:rsid w:val="002967CF"/>
    <w:rsid w:val="00297788"/>
    <w:rsid w:val="002A0732"/>
    <w:rsid w:val="002A484B"/>
    <w:rsid w:val="002A55D9"/>
    <w:rsid w:val="002A64A6"/>
    <w:rsid w:val="002A6B1A"/>
    <w:rsid w:val="002B1330"/>
    <w:rsid w:val="002B36AE"/>
    <w:rsid w:val="002B7D0E"/>
    <w:rsid w:val="002C47D4"/>
    <w:rsid w:val="002C63A4"/>
    <w:rsid w:val="002C6898"/>
    <w:rsid w:val="002C6B36"/>
    <w:rsid w:val="002C786A"/>
    <w:rsid w:val="002C79F8"/>
    <w:rsid w:val="002D0F38"/>
    <w:rsid w:val="002D3302"/>
    <w:rsid w:val="002D5D5C"/>
    <w:rsid w:val="002D715D"/>
    <w:rsid w:val="002D71D6"/>
    <w:rsid w:val="002D77E3"/>
    <w:rsid w:val="002E1D51"/>
    <w:rsid w:val="002E3B56"/>
    <w:rsid w:val="002E4926"/>
    <w:rsid w:val="002E655F"/>
    <w:rsid w:val="002E7EBC"/>
    <w:rsid w:val="002F0EB4"/>
    <w:rsid w:val="002F15FA"/>
    <w:rsid w:val="002F2859"/>
    <w:rsid w:val="002F583C"/>
    <w:rsid w:val="002F5E73"/>
    <w:rsid w:val="002F62AB"/>
    <w:rsid w:val="002F6E3C"/>
    <w:rsid w:val="002F6F4B"/>
    <w:rsid w:val="002F72DB"/>
    <w:rsid w:val="002F7F80"/>
    <w:rsid w:val="0030117D"/>
    <w:rsid w:val="00301F30"/>
    <w:rsid w:val="003027C7"/>
    <w:rsid w:val="00303C87"/>
    <w:rsid w:val="00305BD4"/>
    <w:rsid w:val="003076CE"/>
    <w:rsid w:val="003108E5"/>
    <w:rsid w:val="003120CB"/>
    <w:rsid w:val="00313C9A"/>
    <w:rsid w:val="00314F26"/>
    <w:rsid w:val="00320153"/>
    <w:rsid w:val="00320367"/>
    <w:rsid w:val="00322871"/>
    <w:rsid w:val="0032429E"/>
    <w:rsid w:val="003246C1"/>
    <w:rsid w:val="00326FB3"/>
    <w:rsid w:val="003316D4"/>
    <w:rsid w:val="00332DCB"/>
    <w:rsid w:val="00333822"/>
    <w:rsid w:val="00336305"/>
    <w:rsid w:val="00336715"/>
    <w:rsid w:val="00340DFD"/>
    <w:rsid w:val="00342493"/>
    <w:rsid w:val="00342634"/>
    <w:rsid w:val="003433E7"/>
    <w:rsid w:val="00343BF1"/>
    <w:rsid w:val="00344954"/>
    <w:rsid w:val="00345AB7"/>
    <w:rsid w:val="00350CD7"/>
    <w:rsid w:val="00353DBD"/>
    <w:rsid w:val="00354704"/>
    <w:rsid w:val="00354B3C"/>
    <w:rsid w:val="00360C17"/>
    <w:rsid w:val="003621C6"/>
    <w:rsid w:val="003622B8"/>
    <w:rsid w:val="00364072"/>
    <w:rsid w:val="00366B76"/>
    <w:rsid w:val="00371AF2"/>
    <w:rsid w:val="00373051"/>
    <w:rsid w:val="00373B8F"/>
    <w:rsid w:val="00374469"/>
    <w:rsid w:val="00376D95"/>
    <w:rsid w:val="00377142"/>
    <w:rsid w:val="00377FBB"/>
    <w:rsid w:val="00380AFB"/>
    <w:rsid w:val="00381DBE"/>
    <w:rsid w:val="00385140"/>
    <w:rsid w:val="00386CEA"/>
    <w:rsid w:val="003907FC"/>
    <w:rsid w:val="00392266"/>
    <w:rsid w:val="003A16FC"/>
    <w:rsid w:val="003A46EF"/>
    <w:rsid w:val="003A4FCD"/>
    <w:rsid w:val="003A7329"/>
    <w:rsid w:val="003A7B00"/>
    <w:rsid w:val="003B0944"/>
    <w:rsid w:val="003B1593"/>
    <w:rsid w:val="003B3924"/>
    <w:rsid w:val="003B4381"/>
    <w:rsid w:val="003B594C"/>
    <w:rsid w:val="003C1043"/>
    <w:rsid w:val="003C1A30"/>
    <w:rsid w:val="003C6327"/>
    <w:rsid w:val="003C6779"/>
    <w:rsid w:val="003D2127"/>
    <w:rsid w:val="003D2998"/>
    <w:rsid w:val="003D2F0A"/>
    <w:rsid w:val="003D3891"/>
    <w:rsid w:val="003D5D84"/>
    <w:rsid w:val="003E0F4F"/>
    <w:rsid w:val="003E18AC"/>
    <w:rsid w:val="003E1934"/>
    <w:rsid w:val="003E210B"/>
    <w:rsid w:val="003E2210"/>
    <w:rsid w:val="003E2A12"/>
    <w:rsid w:val="003E3384"/>
    <w:rsid w:val="003E4180"/>
    <w:rsid w:val="003E45E8"/>
    <w:rsid w:val="003E49F3"/>
    <w:rsid w:val="003E548E"/>
    <w:rsid w:val="003E5B1F"/>
    <w:rsid w:val="003E73FD"/>
    <w:rsid w:val="003F293D"/>
    <w:rsid w:val="00400E44"/>
    <w:rsid w:val="004023AA"/>
    <w:rsid w:val="00406E6B"/>
    <w:rsid w:val="00410C62"/>
    <w:rsid w:val="004148E1"/>
    <w:rsid w:val="00414CFA"/>
    <w:rsid w:val="004174B2"/>
    <w:rsid w:val="00420B17"/>
    <w:rsid w:val="00420BE9"/>
    <w:rsid w:val="00421809"/>
    <w:rsid w:val="004234A8"/>
    <w:rsid w:val="00423AD8"/>
    <w:rsid w:val="00423BB1"/>
    <w:rsid w:val="00424C85"/>
    <w:rsid w:val="004260BD"/>
    <w:rsid w:val="0043012F"/>
    <w:rsid w:val="00430F1F"/>
    <w:rsid w:val="00432323"/>
    <w:rsid w:val="004326EA"/>
    <w:rsid w:val="004345BB"/>
    <w:rsid w:val="004371DB"/>
    <w:rsid w:val="00437883"/>
    <w:rsid w:val="00440609"/>
    <w:rsid w:val="00440772"/>
    <w:rsid w:val="00441A8E"/>
    <w:rsid w:val="00442056"/>
    <w:rsid w:val="00443E95"/>
    <w:rsid w:val="0044431C"/>
    <w:rsid w:val="0044434C"/>
    <w:rsid w:val="0044456B"/>
    <w:rsid w:val="00445661"/>
    <w:rsid w:val="00446C2B"/>
    <w:rsid w:val="00447BD1"/>
    <w:rsid w:val="0045017C"/>
    <w:rsid w:val="004507F3"/>
    <w:rsid w:val="00450AF4"/>
    <w:rsid w:val="00452786"/>
    <w:rsid w:val="004607DC"/>
    <w:rsid w:val="00461B89"/>
    <w:rsid w:val="00465202"/>
    <w:rsid w:val="004671C7"/>
    <w:rsid w:val="00472F4D"/>
    <w:rsid w:val="004730BF"/>
    <w:rsid w:val="004736ED"/>
    <w:rsid w:val="00474DCB"/>
    <w:rsid w:val="0047535C"/>
    <w:rsid w:val="00481BF4"/>
    <w:rsid w:val="00482769"/>
    <w:rsid w:val="00485870"/>
    <w:rsid w:val="00485FE8"/>
    <w:rsid w:val="00492EB5"/>
    <w:rsid w:val="00494F77"/>
    <w:rsid w:val="00497721"/>
    <w:rsid w:val="004A0229"/>
    <w:rsid w:val="004A0CB9"/>
    <w:rsid w:val="004A22A0"/>
    <w:rsid w:val="004A35D2"/>
    <w:rsid w:val="004A71E4"/>
    <w:rsid w:val="004B00D4"/>
    <w:rsid w:val="004B2B7C"/>
    <w:rsid w:val="004B2D6C"/>
    <w:rsid w:val="004B2F00"/>
    <w:rsid w:val="004B6E31"/>
    <w:rsid w:val="004C1D66"/>
    <w:rsid w:val="004C22F9"/>
    <w:rsid w:val="004C27AA"/>
    <w:rsid w:val="004C31D7"/>
    <w:rsid w:val="004C338E"/>
    <w:rsid w:val="004C3930"/>
    <w:rsid w:val="004C4AD2"/>
    <w:rsid w:val="004C671F"/>
    <w:rsid w:val="004D0086"/>
    <w:rsid w:val="004D0A42"/>
    <w:rsid w:val="004D1F21"/>
    <w:rsid w:val="004D388C"/>
    <w:rsid w:val="004D59D8"/>
    <w:rsid w:val="004D5DA1"/>
    <w:rsid w:val="004D5FA4"/>
    <w:rsid w:val="004D6C92"/>
    <w:rsid w:val="004E027C"/>
    <w:rsid w:val="004E150F"/>
    <w:rsid w:val="004E1DCA"/>
    <w:rsid w:val="004E23A1"/>
    <w:rsid w:val="004E3489"/>
    <w:rsid w:val="004E358A"/>
    <w:rsid w:val="004E3AFA"/>
    <w:rsid w:val="004E4805"/>
    <w:rsid w:val="004E6588"/>
    <w:rsid w:val="004F142D"/>
    <w:rsid w:val="004F5CED"/>
    <w:rsid w:val="004F5EDC"/>
    <w:rsid w:val="004F6EBF"/>
    <w:rsid w:val="00502A0A"/>
    <w:rsid w:val="0050302F"/>
    <w:rsid w:val="00507C50"/>
    <w:rsid w:val="00511225"/>
    <w:rsid w:val="00517C3A"/>
    <w:rsid w:val="00521A6D"/>
    <w:rsid w:val="0052257B"/>
    <w:rsid w:val="005245DB"/>
    <w:rsid w:val="00527BF4"/>
    <w:rsid w:val="005324BE"/>
    <w:rsid w:val="00534F6C"/>
    <w:rsid w:val="00535994"/>
    <w:rsid w:val="00535E93"/>
    <w:rsid w:val="0053646D"/>
    <w:rsid w:val="00536EF9"/>
    <w:rsid w:val="0054025C"/>
    <w:rsid w:val="00540AAD"/>
    <w:rsid w:val="005415B4"/>
    <w:rsid w:val="00543EC1"/>
    <w:rsid w:val="00544D46"/>
    <w:rsid w:val="0054512B"/>
    <w:rsid w:val="00546458"/>
    <w:rsid w:val="0055087C"/>
    <w:rsid w:val="00553413"/>
    <w:rsid w:val="00553E9C"/>
    <w:rsid w:val="00556134"/>
    <w:rsid w:val="00560494"/>
    <w:rsid w:val="00560E31"/>
    <w:rsid w:val="00561099"/>
    <w:rsid w:val="00562639"/>
    <w:rsid w:val="005627C7"/>
    <w:rsid w:val="0056354B"/>
    <w:rsid w:val="00564868"/>
    <w:rsid w:val="005656A5"/>
    <w:rsid w:val="00570EA6"/>
    <w:rsid w:val="00575768"/>
    <w:rsid w:val="00576DCA"/>
    <w:rsid w:val="00577B39"/>
    <w:rsid w:val="00580E47"/>
    <w:rsid w:val="00581B23"/>
    <w:rsid w:val="00581F62"/>
    <w:rsid w:val="0058219C"/>
    <w:rsid w:val="0058707F"/>
    <w:rsid w:val="00591C17"/>
    <w:rsid w:val="005931FE"/>
    <w:rsid w:val="00595F0E"/>
    <w:rsid w:val="005A3476"/>
    <w:rsid w:val="005A4DD6"/>
    <w:rsid w:val="005B0072"/>
    <w:rsid w:val="005B0732"/>
    <w:rsid w:val="005B38A0"/>
    <w:rsid w:val="005B40F0"/>
    <w:rsid w:val="005B491C"/>
    <w:rsid w:val="005B4DBF"/>
    <w:rsid w:val="005B5DE2"/>
    <w:rsid w:val="005B674C"/>
    <w:rsid w:val="005B6D76"/>
    <w:rsid w:val="005B74E7"/>
    <w:rsid w:val="005B7D1B"/>
    <w:rsid w:val="005C0B8D"/>
    <w:rsid w:val="005C17C1"/>
    <w:rsid w:val="005C7561"/>
    <w:rsid w:val="005D1E57"/>
    <w:rsid w:val="005D2C6A"/>
    <w:rsid w:val="005D2F57"/>
    <w:rsid w:val="005D34F6"/>
    <w:rsid w:val="005D3F48"/>
    <w:rsid w:val="005D4F1A"/>
    <w:rsid w:val="005D5B52"/>
    <w:rsid w:val="005D6FC0"/>
    <w:rsid w:val="005D781D"/>
    <w:rsid w:val="005E1884"/>
    <w:rsid w:val="005E5CA1"/>
    <w:rsid w:val="005E6056"/>
    <w:rsid w:val="005F373A"/>
    <w:rsid w:val="005F4F87"/>
    <w:rsid w:val="005F6B0E"/>
    <w:rsid w:val="005F760E"/>
    <w:rsid w:val="005F7B1D"/>
    <w:rsid w:val="00601116"/>
    <w:rsid w:val="0060165B"/>
    <w:rsid w:val="0060222A"/>
    <w:rsid w:val="006024E2"/>
    <w:rsid w:val="006028CA"/>
    <w:rsid w:val="00604B5F"/>
    <w:rsid w:val="00605EFF"/>
    <w:rsid w:val="00610023"/>
    <w:rsid w:val="00610C21"/>
    <w:rsid w:val="00611907"/>
    <w:rsid w:val="00611FB6"/>
    <w:rsid w:val="00613116"/>
    <w:rsid w:val="00614E91"/>
    <w:rsid w:val="00620165"/>
    <w:rsid w:val="006202A6"/>
    <w:rsid w:val="0062054B"/>
    <w:rsid w:val="00621913"/>
    <w:rsid w:val="00621C4E"/>
    <w:rsid w:val="0062249C"/>
    <w:rsid w:val="00624EAE"/>
    <w:rsid w:val="006305D7"/>
    <w:rsid w:val="00631394"/>
    <w:rsid w:val="00631E36"/>
    <w:rsid w:val="00633A01"/>
    <w:rsid w:val="00633B97"/>
    <w:rsid w:val="006341F7"/>
    <w:rsid w:val="00635014"/>
    <w:rsid w:val="006368B2"/>
    <w:rsid w:val="006369CE"/>
    <w:rsid w:val="00637DB1"/>
    <w:rsid w:val="006411CA"/>
    <w:rsid w:val="00646E9B"/>
    <w:rsid w:val="006619C8"/>
    <w:rsid w:val="00663B29"/>
    <w:rsid w:val="00671710"/>
    <w:rsid w:val="00673414"/>
    <w:rsid w:val="00676079"/>
    <w:rsid w:val="00676C4F"/>
    <w:rsid w:val="00676ECD"/>
    <w:rsid w:val="00677D0A"/>
    <w:rsid w:val="0068185F"/>
    <w:rsid w:val="006854D6"/>
    <w:rsid w:val="00691A8F"/>
    <w:rsid w:val="00692F86"/>
    <w:rsid w:val="00694B3F"/>
    <w:rsid w:val="00695753"/>
    <w:rsid w:val="006A01CF"/>
    <w:rsid w:val="006A46D4"/>
    <w:rsid w:val="006A60DD"/>
    <w:rsid w:val="006B074C"/>
    <w:rsid w:val="006B3B84"/>
    <w:rsid w:val="006B4E7C"/>
    <w:rsid w:val="006B5D8C"/>
    <w:rsid w:val="006B6BAD"/>
    <w:rsid w:val="006B72D4"/>
    <w:rsid w:val="006C11CC"/>
    <w:rsid w:val="006C1404"/>
    <w:rsid w:val="006C1AEB"/>
    <w:rsid w:val="006C1F0A"/>
    <w:rsid w:val="006C399D"/>
    <w:rsid w:val="006C420F"/>
    <w:rsid w:val="006C57FE"/>
    <w:rsid w:val="006C7E66"/>
    <w:rsid w:val="006D39E9"/>
    <w:rsid w:val="006D4355"/>
    <w:rsid w:val="006E08D0"/>
    <w:rsid w:val="006E18A2"/>
    <w:rsid w:val="006E1FBF"/>
    <w:rsid w:val="006E2827"/>
    <w:rsid w:val="006E4777"/>
    <w:rsid w:val="006E4B63"/>
    <w:rsid w:val="006E4BD3"/>
    <w:rsid w:val="006E725F"/>
    <w:rsid w:val="006F06E4"/>
    <w:rsid w:val="006F7B41"/>
    <w:rsid w:val="00702B5D"/>
    <w:rsid w:val="00703ED2"/>
    <w:rsid w:val="00707B8D"/>
    <w:rsid w:val="0071091A"/>
    <w:rsid w:val="00713636"/>
    <w:rsid w:val="00714B8C"/>
    <w:rsid w:val="0071675D"/>
    <w:rsid w:val="00717249"/>
    <w:rsid w:val="007223C0"/>
    <w:rsid w:val="0072315F"/>
    <w:rsid w:val="00733AF1"/>
    <w:rsid w:val="00735CF5"/>
    <w:rsid w:val="0074063A"/>
    <w:rsid w:val="00742AA4"/>
    <w:rsid w:val="00743BA1"/>
    <w:rsid w:val="00744B75"/>
    <w:rsid w:val="00744F2B"/>
    <w:rsid w:val="00745F1E"/>
    <w:rsid w:val="007515FE"/>
    <w:rsid w:val="00751AE8"/>
    <w:rsid w:val="00755994"/>
    <w:rsid w:val="007601D0"/>
    <w:rsid w:val="0076109D"/>
    <w:rsid w:val="00767107"/>
    <w:rsid w:val="007715EB"/>
    <w:rsid w:val="00772BAA"/>
    <w:rsid w:val="00773BFD"/>
    <w:rsid w:val="007743B3"/>
    <w:rsid w:val="00774490"/>
    <w:rsid w:val="007819FF"/>
    <w:rsid w:val="00784A4C"/>
    <w:rsid w:val="00784BC6"/>
    <w:rsid w:val="0078523D"/>
    <w:rsid w:val="00790065"/>
    <w:rsid w:val="007931DF"/>
    <w:rsid w:val="00793E21"/>
    <w:rsid w:val="007A0172"/>
    <w:rsid w:val="007A091D"/>
    <w:rsid w:val="007A24CA"/>
    <w:rsid w:val="007A2511"/>
    <w:rsid w:val="007A260E"/>
    <w:rsid w:val="007A459C"/>
    <w:rsid w:val="007A4D4C"/>
    <w:rsid w:val="007A4DD6"/>
    <w:rsid w:val="007A5CB9"/>
    <w:rsid w:val="007B6B07"/>
    <w:rsid w:val="007B6D43"/>
    <w:rsid w:val="007B738B"/>
    <w:rsid w:val="007B741B"/>
    <w:rsid w:val="007B749A"/>
    <w:rsid w:val="007B7C6E"/>
    <w:rsid w:val="007C1642"/>
    <w:rsid w:val="007C5593"/>
    <w:rsid w:val="007C7C59"/>
    <w:rsid w:val="007D0996"/>
    <w:rsid w:val="007D2E04"/>
    <w:rsid w:val="007D44D7"/>
    <w:rsid w:val="007D621A"/>
    <w:rsid w:val="007E058A"/>
    <w:rsid w:val="007E1BAB"/>
    <w:rsid w:val="007E2887"/>
    <w:rsid w:val="007E382D"/>
    <w:rsid w:val="007E4521"/>
    <w:rsid w:val="007E5278"/>
    <w:rsid w:val="007E57D9"/>
    <w:rsid w:val="007E749C"/>
    <w:rsid w:val="007F1B5C"/>
    <w:rsid w:val="00800370"/>
    <w:rsid w:val="00801257"/>
    <w:rsid w:val="00801E86"/>
    <w:rsid w:val="00803A67"/>
    <w:rsid w:val="00803B0A"/>
    <w:rsid w:val="00803FC5"/>
    <w:rsid w:val="00804DED"/>
    <w:rsid w:val="0080518A"/>
    <w:rsid w:val="00805B96"/>
    <w:rsid w:val="00806847"/>
    <w:rsid w:val="008105BE"/>
    <w:rsid w:val="008115A5"/>
    <w:rsid w:val="00811C07"/>
    <w:rsid w:val="00811D46"/>
    <w:rsid w:val="008140BA"/>
    <w:rsid w:val="0081415D"/>
    <w:rsid w:val="00820229"/>
    <w:rsid w:val="00822448"/>
    <w:rsid w:val="00822ABE"/>
    <w:rsid w:val="00822B9E"/>
    <w:rsid w:val="008244D1"/>
    <w:rsid w:val="0082536B"/>
    <w:rsid w:val="00827F51"/>
    <w:rsid w:val="0083104E"/>
    <w:rsid w:val="00832333"/>
    <w:rsid w:val="008343BE"/>
    <w:rsid w:val="008406C7"/>
    <w:rsid w:val="00840FB4"/>
    <w:rsid w:val="008410B2"/>
    <w:rsid w:val="00846E34"/>
    <w:rsid w:val="008500A0"/>
    <w:rsid w:val="008509BB"/>
    <w:rsid w:val="00851F49"/>
    <w:rsid w:val="008524E5"/>
    <w:rsid w:val="0085351C"/>
    <w:rsid w:val="00853DFF"/>
    <w:rsid w:val="008549CA"/>
    <w:rsid w:val="008556C3"/>
    <w:rsid w:val="008556C6"/>
    <w:rsid w:val="0085687C"/>
    <w:rsid w:val="0085777F"/>
    <w:rsid w:val="0086190F"/>
    <w:rsid w:val="00863D4B"/>
    <w:rsid w:val="00865328"/>
    <w:rsid w:val="00867154"/>
    <w:rsid w:val="008706C5"/>
    <w:rsid w:val="00873692"/>
    <w:rsid w:val="00873707"/>
    <w:rsid w:val="00874B20"/>
    <w:rsid w:val="00874C09"/>
    <w:rsid w:val="008763E1"/>
    <w:rsid w:val="0087775C"/>
    <w:rsid w:val="00877EC8"/>
    <w:rsid w:val="00880C18"/>
    <w:rsid w:val="00880D85"/>
    <w:rsid w:val="00880F36"/>
    <w:rsid w:val="00882D60"/>
    <w:rsid w:val="00884735"/>
    <w:rsid w:val="008848D7"/>
    <w:rsid w:val="00885202"/>
    <w:rsid w:val="00885530"/>
    <w:rsid w:val="008910D1"/>
    <w:rsid w:val="00891178"/>
    <w:rsid w:val="0089296C"/>
    <w:rsid w:val="00893059"/>
    <w:rsid w:val="00894A00"/>
    <w:rsid w:val="00896ABD"/>
    <w:rsid w:val="008978EC"/>
    <w:rsid w:val="008A1AA1"/>
    <w:rsid w:val="008A3380"/>
    <w:rsid w:val="008A796E"/>
    <w:rsid w:val="008A7A9C"/>
    <w:rsid w:val="008B3DFF"/>
    <w:rsid w:val="008B4C9C"/>
    <w:rsid w:val="008B4F07"/>
    <w:rsid w:val="008B5218"/>
    <w:rsid w:val="008B5AA2"/>
    <w:rsid w:val="008B7102"/>
    <w:rsid w:val="008C0C15"/>
    <w:rsid w:val="008C3B7D"/>
    <w:rsid w:val="008D0EE7"/>
    <w:rsid w:val="008D0F90"/>
    <w:rsid w:val="008D3715"/>
    <w:rsid w:val="008D4488"/>
    <w:rsid w:val="008D5465"/>
    <w:rsid w:val="008D5DB6"/>
    <w:rsid w:val="008D7EB7"/>
    <w:rsid w:val="008E0BD7"/>
    <w:rsid w:val="008E3684"/>
    <w:rsid w:val="008E512C"/>
    <w:rsid w:val="008E57F5"/>
    <w:rsid w:val="008E73B6"/>
    <w:rsid w:val="008E7606"/>
    <w:rsid w:val="008F1DAA"/>
    <w:rsid w:val="008F2B06"/>
    <w:rsid w:val="008F3EBD"/>
    <w:rsid w:val="008F60B2"/>
    <w:rsid w:val="008F7C41"/>
    <w:rsid w:val="00901ED9"/>
    <w:rsid w:val="009031E2"/>
    <w:rsid w:val="0090660A"/>
    <w:rsid w:val="0090726C"/>
    <w:rsid w:val="0091131C"/>
    <w:rsid w:val="0091276C"/>
    <w:rsid w:val="00913A0C"/>
    <w:rsid w:val="009165AC"/>
    <w:rsid w:val="009178B4"/>
    <w:rsid w:val="0092053F"/>
    <w:rsid w:val="00920B54"/>
    <w:rsid w:val="0092340A"/>
    <w:rsid w:val="00924025"/>
    <w:rsid w:val="009244DB"/>
    <w:rsid w:val="00924C8A"/>
    <w:rsid w:val="00925737"/>
    <w:rsid w:val="00926BE5"/>
    <w:rsid w:val="009313D9"/>
    <w:rsid w:val="00932B69"/>
    <w:rsid w:val="00935B7F"/>
    <w:rsid w:val="0093782B"/>
    <w:rsid w:val="00937EA8"/>
    <w:rsid w:val="00941293"/>
    <w:rsid w:val="00946372"/>
    <w:rsid w:val="009479F1"/>
    <w:rsid w:val="00950C17"/>
    <w:rsid w:val="00951FAF"/>
    <w:rsid w:val="00952589"/>
    <w:rsid w:val="00954740"/>
    <w:rsid w:val="00954FBF"/>
    <w:rsid w:val="00955931"/>
    <w:rsid w:val="00963672"/>
    <w:rsid w:val="00963ABC"/>
    <w:rsid w:val="009643D7"/>
    <w:rsid w:val="00965D21"/>
    <w:rsid w:val="009663F9"/>
    <w:rsid w:val="00966F72"/>
    <w:rsid w:val="00967764"/>
    <w:rsid w:val="00970B0E"/>
    <w:rsid w:val="00970BB9"/>
    <w:rsid w:val="00971025"/>
    <w:rsid w:val="009726EE"/>
    <w:rsid w:val="0097274A"/>
    <w:rsid w:val="00975573"/>
    <w:rsid w:val="009759AF"/>
    <w:rsid w:val="00976D03"/>
    <w:rsid w:val="00977B30"/>
    <w:rsid w:val="00982F41"/>
    <w:rsid w:val="009838CF"/>
    <w:rsid w:val="00984646"/>
    <w:rsid w:val="00985090"/>
    <w:rsid w:val="00986676"/>
    <w:rsid w:val="00987710"/>
    <w:rsid w:val="009904AB"/>
    <w:rsid w:val="00993423"/>
    <w:rsid w:val="00993475"/>
    <w:rsid w:val="0099429E"/>
    <w:rsid w:val="00994AD5"/>
    <w:rsid w:val="00995688"/>
    <w:rsid w:val="009958A6"/>
    <w:rsid w:val="00996456"/>
    <w:rsid w:val="009A04F5"/>
    <w:rsid w:val="009A15EF"/>
    <w:rsid w:val="009A38A5"/>
    <w:rsid w:val="009A5B35"/>
    <w:rsid w:val="009A7271"/>
    <w:rsid w:val="009B118B"/>
    <w:rsid w:val="009B1737"/>
    <w:rsid w:val="009B3D4B"/>
    <w:rsid w:val="009B43F5"/>
    <w:rsid w:val="009B5B99"/>
    <w:rsid w:val="009B65AF"/>
    <w:rsid w:val="009B6EFC"/>
    <w:rsid w:val="009C16C2"/>
    <w:rsid w:val="009C2DF8"/>
    <w:rsid w:val="009C31BF"/>
    <w:rsid w:val="009C4927"/>
    <w:rsid w:val="009C68B7"/>
    <w:rsid w:val="009C7BD5"/>
    <w:rsid w:val="009D0834"/>
    <w:rsid w:val="009D0A1E"/>
    <w:rsid w:val="009D0AEF"/>
    <w:rsid w:val="009D2AE3"/>
    <w:rsid w:val="009D4630"/>
    <w:rsid w:val="009D52BC"/>
    <w:rsid w:val="009D6308"/>
    <w:rsid w:val="009D67E9"/>
    <w:rsid w:val="009D73D5"/>
    <w:rsid w:val="009D7D0A"/>
    <w:rsid w:val="009E09D9"/>
    <w:rsid w:val="009E10E7"/>
    <w:rsid w:val="009E1395"/>
    <w:rsid w:val="009E1FDA"/>
    <w:rsid w:val="009E2AA2"/>
    <w:rsid w:val="009E321A"/>
    <w:rsid w:val="009E3A18"/>
    <w:rsid w:val="009E5CA5"/>
    <w:rsid w:val="009F01B1"/>
    <w:rsid w:val="009F0630"/>
    <w:rsid w:val="009F0DBB"/>
    <w:rsid w:val="009F1F74"/>
    <w:rsid w:val="009F3887"/>
    <w:rsid w:val="009F732B"/>
    <w:rsid w:val="00A01FE0"/>
    <w:rsid w:val="00A04F60"/>
    <w:rsid w:val="00A07F30"/>
    <w:rsid w:val="00A10656"/>
    <w:rsid w:val="00A113C0"/>
    <w:rsid w:val="00A1240C"/>
    <w:rsid w:val="00A12531"/>
    <w:rsid w:val="00A12FA6"/>
    <w:rsid w:val="00A13090"/>
    <w:rsid w:val="00A1339B"/>
    <w:rsid w:val="00A14ABA"/>
    <w:rsid w:val="00A17C26"/>
    <w:rsid w:val="00A24CB6"/>
    <w:rsid w:val="00A26CD2"/>
    <w:rsid w:val="00A27667"/>
    <w:rsid w:val="00A2795A"/>
    <w:rsid w:val="00A31010"/>
    <w:rsid w:val="00A31A0C"/>
    <w:rsid w:val="00A32979"/>
    <w:rsid w:val="00A34A67"/>
    <w:rsid w:val="00A36AB7"/>
    <w:rsid w:val="00A37462"/>
    <w:rsid w:val="00A4027A"/>
    <w:rsid w:val="00A42ACD"/>
    <w:rsid w:val="00A434DF"/>
    <w:rsid w:val="00A459E1"/>
    <w:rsid w:val="00A52296"/>
    <w:rsid w:val="00A5526C"/>
    <w:rsid w:val="00A55661"/>
    <w:rsid w:val="00A609AB"/>
    <w:rsid w:val="00A6154A"/>
    <w:rsid w:val="00A61B70"/>
    <w:rsid w:val="00A61FA8"/>
    <w:rsid w:val="00A637F4"/>
    <w:rsid w:val="00A65485"/>
    <w:rsid w:val="00A66C31"/>
    <w:rsid w:val="00A66E05"/>
    <w:rsid w:val="00A66E0C"/>
    <w:rsid w:val="00A70753"/>
    <w:rsid w:val="00A70A95"/>
    <w:rsid w:val="00A712D2"/>
    <w:rsid w:val="00A71E59"/>
    <w:rsid w:val="00A7334E"/>
    <w:rsid w:val="00A81AE9"/>
    <w:rsid w:val="00A82C8A"/>
    <w:rsid w:val="00A8346B"/>
    <w:rsid w:val="00A852FF"/>
    <w:rsid w:val="00A86EA5"/>
    <w:rsid w:val="00A87337"/>
    <w:rsid w:val="00A90865"/>
    <w:rsid w:val="00A90C97"/>
    <w:rsid w:val="00A960C8"/>
    <w:rsid w:val="00A96604"/>
    <w:rsid w:val="00A971C3"/>
    <w:rsid w:val="00AA03DF"/>
    <w:rsid w:val="00AA1B4F"/>
    <w:rsid w:val="00AA21D8"/>
    <w:rsid w:val="00AA5306"/>
    <w:rsid w:val="00AA54F3"/>
    <w:rsid w:val="00AA6B43"/>
    <w:rsid w:val="00AB2097"/>
    <w:rsid w:val="00AB367A"/>
    <w:rsid w:val="00AB4F88"/>
    <w:rsid w:val="00AB78DF"/>
    <w:rsid w:val="00AC01D1"/>
    <w:rsid w:val="00AC52A5"/>
    <w:rsid w:val="00AC6EFD"/>
    <w:rsid w:val="00AC7151"/>
    <w:rsid w:val="00AD0B7C"/>
    <w:rsid w:val="00AD1B71"/>
    <w:rsid w:val="00AD460A"/>
    <w:rsid w:val="00AD6A05"/>
    <w:rsid w:val="00AE1D58"/>
    <w:rsid w:val="00AE272B"/>
    <w:rsid w:val="00AE3518"/>
    <w:rsid w:val="00AE3E3A"/>
    <w:rsid w:val="00AE5193"/>
    <w:rsid w:val="00AE77B4"/>
    <w:rsid w:val="00AE7C1A"/>
    <w:rsid w:val="00AE7DF8"/>
    <w:rsid w:val="00AF0D9C"/>
    <w:rsid w:val="00AF0F4A"/>
    <w:rsid w:val="00AF13AB"/>
    <w:rsid w:val="00AF1D36"/>
    <w:rsid w:val="00AF280B"/>
    <w:rsid w:val="00AF3A7C"/>
    <w:rsid w:val="00AF403E"/>
    <w:rsid w:val="00AF4EAE"/>
    <w:rsid w:val="00AF5F75"/>
    <w:rsid w:val="00AF6001"/>
    <w:rsid w:val="00AF7003"/>
    <w:rsid w:val="00B01A16"/>
    <w:rsid w:val="00B07F45"/>
    <w:rsid w:val="00B1020E"/>
    <w:rsid w:val="00B1021A"/>
    <w:rsid w:val="00B1481A"/>
    <w:rsid w:val="00B15A1F"/>
    <w:rsid w:val="00B15FE9"/>
    <w:rsid w:val="00B2148A"/>
    <w:rsid w:val="00B220C2"/>
    <w:rsid w:val="00B25B32"/>
    <w:rsid w:val="00B278A3"/>
    <w:rsid w:val="00B32616"/>
    <w:rsid w:val="00B357D0"/>
    <w:rsid w:val="00B36560"/>
    <w:rsid w:val="00B36C42"/>
    <w:rsid w:val="00B36DB4"/>
    <w:rsid w:val="00B42EA7"/>
    <w:rsid w:val="00B43B50"/>
    <w:rsid w:val="00B51C59"/>
    <w:rsid w:val="00B5337C"/>
    <w:rsid w:val="00B53BCA"/>
    <w:rsid w:val="00B53FDE"/>
    <w:rsid w:val="00B56397"/>
    <w:rsid w:val="00B6027B"/>
    <w:rsid w:val="00B61010"/>
    <w:rsid w:val="00B61982"/>
    <w:rsid w:val="00B61F7D"/>
    <w:rsid w:val="00B65EDB"/>
    <w:rsid w:val="00B665B3"/>
    <w:rsid w:val="00B67AFF"/>
    <w:rsid w:val="00B70B59"/>
    <w:rsid w:val="00B72ACC"/>
    <w:rsid w:val="00B73657"/>
    <w:rsid w:val="00B76BA8"/>
    <w:rsid w:val="00B806F0"/>
    <w:rsid w:val="00B82EE6"/>
    <w:rsid w:val="00B858C9"/>
    <w:rsid w:val="00B94444"/>
    <w:rsid w:val="00B94705"/>
    <w:rsid w:val="00BA095C"/>
    <w:rsid w:val="00BA1735"/>
    <w:rsid w:val="00BA19FA"/>
    <w:rsid w:val="00BA373B"/>
    <w:rsid w:val="00BA41F1"/>
    <w:rsid w:val="00BA4288"/>
    <w:rsid w:val="00BA7A24"/>
    <w:rsid w:val="00BB184A"/>
    <w:rsid w:val="00BB3832"/>
    <w:rsid w:val="00BB48E5"/>
    <w:rsid w:val="00BB5607"/>
    <w:rsid w:val="00BB5ACA"/>
    <w:rsid w:val="00BB619F"/>
    <w:rsid w:val="00BB627F"/>
    <w:rsid w:val="00BB7177"/>
    <w:rsid w:val="00BB71F5"/>
    <w:rsid w:val="00BB728A"/>
    <w:rsid w:val="00BC174F"/>
    <w:rsid w:val="00BC3823"/>
    <w:rsid w:val="00BC5489"/>
    <w:rsid w:val="00BC5841"/>
    <w:rsid w:val="00BC5C99"/>
    <w:rsid w:val="00BD4361"/>
    <w:rsid w:val="00BD60B4"/>
    <w:rsid w:val="00BD66D2"/>
    <w:rsid w:val="00BD796B"/>
    <w:rsid w:val="00BE311C"/>
    <w:rsid w:val="00BE40C0"/>
    <w:rsid w:val="00BE5F4A"/>
    <w:rsid w:val="00BE6D58"/>
    <w:rsid w:val="00BE795F"/>
    <w:rsid w:val="00BE7AEF"/>
    <w:rsid w:val="00BF09B0"/>
    <w:rsid w:val="00BF1544"/>
    <w:rsid w:val="00BF1B53"/>
    <w:rsid w:val="00BF246D"/>
    <w:rsid w:val="00BF4B1D"/>
    <w:rsid w:val="00C007E1"/>
    <w:rsid w:val="00C0412A"/>
    <w:rsid w:val="00C06F06"/>
    <w:rsid w:val="00C12759"/>
    <w:rsid w:val="00C14474"/>
    <w:rsid w:val="00C15EA6"/>
    <w:rsid w:val="00C161CE"/>
    <w:rsid w:val="00C161DA"/>
    <w:rsid w:val="00C20FAD"/>
    <w:rsid w:val="00C22B5F"/>
    <w:rsid w:val="00C2375F"/>
    <w:rsid w:val="00C247CB"/>
    <w:rsid w:val="00C303C2"/>
    <w:rsid w:val="00C32E66"/>
    <w:rsid w:val="00C3355F"/>
    <w:rsid w:val="00C3569A"/>
    <w:rsid w:val="00C35A70"/>
    <w:rsid w:val="00C41311"/>
    <w:rsid w:val="00C43F48"/>
    <w:rsid w:val="00C448FF"/>
    <w:rsid w:val="00C45E57"/>
    <w:rsid w:val="00C47694"/>
    <w:rsid w:val="00C47A65"/>
    <w:rsid w:val="00C52F29"/>
    <w:rsid w:val="00C54A7A"/>
    <w:rsid w:val="00C56CE6"/>
    <w:rsid w:val="00C5745F"/>
    <w:rsid w:val="00C57FEB"/>
    <w:rsid w:val="00C60005"/>
    <w:rsid w:val="00C6020B"/>
    <w:rsid w:val="00C60463"/>
    <w:rsid w:val="00C61A98"/>
    <w:rsid w:val="00C63201"/>
    <w:rsid w:val="00C63387"/>
    <w:rsid w:val="00C63E27"/>
    <w:rsid w:val="00C64451"/>
    <w:rsid w:val="00C64E62"/>
    <w:rsid w:val="00C651D5"/>
    <w:rsid w:val="00C65CCC"/>
    <w:rsid w:val="00C70620"/>
    <w:rsid w:val="00C706FE"/>
    <w:rsid w:val="00C7618F"/>
    <w:rsid w:val="00C765A9"/>
    <w:rsid w:val="00C80CDF"/>
    <w:rsid w:val="00C80F2E"/>
    <w:rsid w:val="00C8162D"/>
    <w:rsid w:val="00C83A0B"/>
    <w:rsid w:val="00C842D0"/>
    <w:rsid w:val="00C84ED1"/>
    <w:rsid w:val="00C87757"/>
    <w:rsid w:val="00C9038F"/>
    <w:rsid w:val="00C90BB4"/>
    <w:rsid w:val="00C92AAB"/>
    <w:rsid w:val="00C96633"/>
    <w:rsid w:val="00C97609"/>
    <w:rsid w:val="00CA03E3"/>
    <w:rsid w:val="00CA0F7A"/>
    <w:rsid w:val="00CA2435"/>
    <w:rsid w:val="00CA4068"/>
    <w:rsid w:val="00CA59A2"/>
    <w:rsid w:val="00CB1567"/>
    <w:rsid w:val="00CB1C41"/>
    <w:rsid w:val="00CB37F8"/>
    <w:rsid w:val="00CB3D5E"/>
    <w:rsid w:val="00CB7BAD"/>
    <w:rsid w:val="00CB7DC3"/>
    <w:rsid w:val="00CC2EAF"/>
    <w:rsid w:val="00CC325C"/>
    <w:rsid w:val="00CD0E2F"/>
    <w:rsid w:val="00CD1D49"/>
    <w:rsid w:val="00CD2F20"/>
    <w:rsid w:val="00CD6B20"/>
    <w:rsid w:val="00CD750D"/>
    <w:rsid w:val="00CE0429"/>
    <w:rsid w:val="00CE0F22"/>
    <w:rsid w:val="00CE1339"/>
    <w:rsid w:val="00CE198B"/>
    <w:rsid w:val="00CE4BE8"/>
    <w:rsid w:val="00CE5A2E"/>
    <w:rsid w:val="00CE61CC"/>
    <w:rsid w:val="00CE6868"/>
    <w:rsid w:val="00CE6E42"/>
    <w:rsid w:val="00CF1011"/>
    <w:rsid w:val="00CF20B7"/>
    <w:rsid w:val="00CF5EBF"/>
    <w:rsid w:val="00CF6692"/>
    <w:rsid w:val="00CF71C5"/>
    <w:rsid w:val="00CF7441"/>
    <w:rsid w:val="00D00D16"/>
    <w:rsid w:val="00D02AA3"/>
    <w:rsid w:val="00D03C6C"/>
    <w:rsid w:val="00D04760"/>
    <w:rsid w:val="00D04A95"/>
    <w:rsid w:val="00D06288"/>
    <w:rsid w:val="00D068C7"/>
    <w:rsid w:val="00D0754D"/>
    <w:rsid w:val="00D10213"/>
    <w:rsid w:val="00D11560"/>
    <w:rsid w:val="00D128A4"/>
    <w:rsid w:val="00D1368B"/>
    <w:rsid w:val="00D14E6F"/>
    <w:rsid w:val="00D15131"/>
    <w:rsid w:val="00D16430"/>
    <w:rsid w:val="00D16FA2"/>
    <w:rsid w:val="00D176AA"/>
    <w:rsid w:val="00D20954"/>
    <w:rsid w:val="00D20E48"/>
    <w:rsid w:val="00D21C39"/>
    <w:rsid w:val="00D21FC6"/>
    <w:rsid w:val="00D2243A"/>
    <w:rsid w:val="00D22ACF"/>
    <w:rsid w:val="00D23903"/>
    <w:rsid w:val="00D24831"/>
    <w:rsid w:val="00D251FA"/>
    <w:rsid w:val="00D25210"/>
    <w:rsid w:val="00D26F80"/>
    <w:rsid w:val="00D275E4"/>
    <w:rsid w:val="00D276E6"/>
    <w:rsid w:val="00D30A56"/>
    <w:rsid w:val="00D33203"/>
    <w:rsid w:val="00D33393"/>
    <w:rsid w:val="00D33D36"/>
    <w:rsid w:val="00D34D94"/>
    <w:rsid w:val="00D36DC4"/>
    <w:rsid w:val="00D409E2"/>
    <w:rsid w:val="00D4123F"/>
    <w:rsid w:val="00D427D7"/>
    <w:rsid w:val="00D43B11"/>
    <w:rsid w:val="00D445C3"/>
    <w:rsid w:val="00D44E62"/>
    <w:rsid w:val="00D473DE"/>
    <w:rsid w:val="00D4747D"/>
    <w:rsid w:val="00D51570"/>
    <w:rsid w:val="00D556AD"/>
    <w:rsid w:val="00D60381"/>
    <w:rsid w:val="00D6119E"/>
    <w:rsid w:val="00D616DE"/>
    <w:rsid w:val="00D621A7"/>
    <w:rsid w:val="00D62201"/>
    <w:rsid w:val="00D651D1"/>
    <w:rsid w:val="00D66AD6"/>
    <w:rsid w:val="00D717BB"/>
    <w:rsid w:val="00D7226B"/>
    <w:rsid w:val="00D72707"/>
    <w:rsid w:val="00D75A9C"/>
    <w:rsid w:val="00D7648C"/>
    <w:rsid w:val="00D82CFA"/>
    <w:rsid w:val="00D83813"/>
    <w:rsid w:val="00D90871"/>
    <w:rsid w:val="00D9155F"/>
    <w:rsid w:val="00D9403F"/>
    <w:rsid w:val="00D9420A"/>
    <w:rsid w:val="00D959B4"/>
    <w:rsid w:val="00D97A43"/>
    <w:rsid w:val="00DA009F"/>
    <w:rsid w:val="00DA4263"/>
    <w:rsid w:val="00DA44DE"/>
    <w:rsid w:val="00DB0221"/>
    <w:rsid w:val="00DB04E9"/>
    <w:rsid w:val="00DB232B"/>
    <w:rsid w:val="00DB242F"/>
    <w:rsid w:val="00DB585C"/>
    <w:rsid w:val="00DB620A"/>
    <w:rsid w:val="00DB68FB"/>
    <w:rsid w:val="00DB6BE8"/>
    <w:rsid w:val="00DC0605"/>
    <w:rsid w:val="00DC0BD4"/>
    <w:rsid w:val="00DC3832"/>
    <w:rsid w:val="00DC7A51"/>
    <w:rsid w:val="00DC7CF9"/>
    <w:rsid w:val="00DC7F19"/>
    <w:rsid w:val="00DD0CD6"/>
    <w:rsid w:val="00DD3B1E"/>
    <w:rsid w:val="00DE5638"/>
    <w:rsid w:val="00DE5B5F"/>
    <w:rsid w:val="00DF7A58"/>
    <w:rsid w:val="00E00696"/>
    <w:rsid w:val="00E0145F"/>
    <w:rsid w:val="00E03651"/>
    <w:rsid w:val="00E03808"/>
    <w:rsid w:val="00E04A2C"/>
    <w:rsid w:val="00E05B38"/>
    <w:rsid w:val="00E060C2"/>
    <w:rsid w:val="00E06324"/>
    <w:rsid w:val="00E10230"/>
    <w:rsid w:val="00E11F3D"/>
    <w:rsid w:val="00E12FB0"/>
    <w:rsid w:val="00E14814"/>
    <w:rsid w:val="00E14BD8"/>
    <w:rsid w:val="00E1591B"/>
    <w:rsid w:val="00E16A50"/>
    <w:rsid w:val="00E17DC5"/>
    <w:rsid w:val="00E22322"/>
    <w:rsid w:val="00E249D5"/>
    <w:rsid w:val="00E25B5B"/>
    <w:rsid w:val="00E26067"/>
    <w:rsid w:val="00E26F73"/>
    <w:rsid w:val="00E27466"/>
    <w:rsid w:val="00E33C68"/>
    <w:rsid w:val="00E34EEB"/>
    <w:rsid w:val="00E36817"/>
    <w:rsid w:val="00E3687C"/>
    <w:rsid w:val="00E414C9"/>
    <w:rsid w:val="00E41B01"/>
    <w:rsid w:val="00E43E30"/>
    <w:rsid w:val="00E44EB9"/>
    <w:rsid w:val="00E45774"/>
    <w:rsid w:val="00E45C47"/>
    <w:rsid w:val="00E46358"/>
    <w:rsid w:val="00E471DC"/>
    <w:rsid w:val="00E50EB4"/>
    <w:rsid w:val="00E510CD"/>
    <w:rsid w:val="00E513DF"/>
    <w:rsid w:val="00E532FC"/>
    <w:rsid w:val="00E54579"/>
    <w:rsid w:val="00E559B4"/>
    <w:rsid w:val="00E55BB0"/>
    <w:rsid w:val="00E56DC1"/>
    <w:rsid w:val="00E609E5"/>
    <w:rsid w:val="00E60F27"/>
    <w:rsid w:val="00E62182"/>
    <w:rsid w:val="00E64D93"/>
    <w:rsid w:val="00E65606"/>
    <w:rsid w:val="00E65EDB"/>
    <w:rsid w:val="00E66927"/>
    <w:rsid w:val="00E677B8"/>
    <w:rsid w:val="00E67FA1"/>
    <w:rsid w:val="00E7170C"/>
    <w:rsid w:val="00E71FA1"/>
    <w:rsid w:val="00E7387D"/>
    <w:rsid w:val="00E73D53"/>
    <w:rsid w:val="00E75111"/>
    <w:rsid w:val="00E76534"/>
    <w:rsid w:val="00E77296"/>
    <w:rsid w:val="00E810AF"/>
    <w:rsid w:val="00E860F8"/>
    <w:rsid w:val="00E875C2"/>
    <w:rsid w:val="00E92716"/>
    <w:rsid w:val="00E92744"/>
    <w:rsid w:val="00E93763"/>
    <w:rsid w:val="00E96942"/>
    <w:rsid w:val="00E96C4C"/>
    <w:rsid w:val="00EA2AAE"/>
    <w:rsid w:val="00EA2EC0"/>
    <w:rsid w:val="00EA427A"/>
    <w:rsid w:val="00EA723B"/>
    <w:rsid w:val="00EB049F"/>
    <w:rsid w:val="00EB2E42"/>
    <w:rsid w:val="00EB6350"/>
    <w:rsid w:val="00EB687A"/>
    <w:rsid w:val="00EC0262"/>
    <w:rsid w:val="00EC2539"/>
    <w:rsid w:val="00EC2F62"/>
    <w:rsid w:val="00EC62EB"/>
    <w:rsid w:val="00EC6E9F"/>
    <w:rsid w:val="00ED27D4"/>
    <w:rsid w:val="00ED44F0"/>
    <w:rsid w:val="00ED47FB"/>
    <w:rsid w:val="00ED4B33"/>
    <w:rsid w:val="00ED4D47"/>
    <w:rsid w:val="00ED6772"/>
    <w:rsid w:val="00ED7DD6"/>
    <w:rsid w:val="00EE060B"/>
    <w:rsid w:val="00EE15A1"/>
    <w:rsid w:val="00EE2A7C"/>
    <w:rsid w:val="00EE2C42"/>
    <w:rsid w:val="00EE341B"/>
    <w:rsid w:val="00EE4453"/>
    <w:rsid w:val="00EE5FCE"/>
    <w:rsid w:val="00EE6BBD"/>
    <w:rsid w:val="00EE6E1E"/>
    <w:rsid w:val="00EE705F"/>
    <w:rsid w:val="00EF1462"/>
    <w:rsid w:val="00EF2F00"/>
    <w:rsid w:val="00EF4B77"/>
    <w:rsid w:val="00EF5063"/>
    <w:rsid w:val="00EF54FD"/>
    <w:rsid w:val="00F03D9C"/>
    <w:rsid w:val="00F06802"/>
    <w:rsid w:val="00F07198"/>
    <w:rsid w:val="00F0740E"/>
    <w:rsid w:val="00F0757A"/>
    <w:rsid w:val="00F07963"/>
    <w:rsid w:val="00F1055A"/>
    <w:rsid w:val="00F10699"/>
    <w:rsid w:val="00F13112"/>
    <w:rsid w:val="00F16FE6"/>
    <w:rsid w:val="00F17C3D"/>
    <w:rsid w:val="00F21C20"/>
    <w:rsid w:val="00F238BD"/>
    <w:rsid w:val="00F24992"/>
    <w:rsid w:val="00F24EDD"/>
    <w:rsid w:val="00F25D57"/>
    <w:rsid w:val="00F30C20"/>
    <w:rsid w:val="00F31F69"/>
    <w:rsid w:val="00F32F2F"/>
    <w:rsid w:val="00F33F3F"/>
    <w:rsid w:val="00F35BDD"/>
    <w:rsid w:val="00F37C4A"/>
    <w:rsid w:val="00F403FD"/>
    <w:rsid w:val="00F41E72"/>
    <w:rsid w:val="00F43C41"/>
    <w:rsid w:val="00F45BDF"/>
    <w:rsid w:val="00F50300"/>
    <w:rsid w:val="00F56E39"/>
    <w:rsid w:val="00F57CC9"/>
    <w:rsid w:val="00F623E9"/>
    <w:rsid w:val="00F62407"/>
    <w:rsid w:val="00F63951"/>
    <w:rsid w:val="00F63C86"/>
    <w:rsid w:val="00F66C61"/>
    <w:rsid w:val="00F66E73"/>
    <w:rsid w:val="00F67414"/>
    <w:rsid w:val="00F71E62"/>
    <w:rsid w:val="00F723B0"/>
    <w:rsid w:val="00F72F76"/>
    <w:rsid w:val="00F748F6"/>
    <w:rsid w:val="00F764DB"/>
    <w:rsid w:val="00F766BE"/>
    <w:rsid w:val="00F76897"/>
    <w:rsid w:val="00F77EB9"/>
    <w:rsid w:val="00F80635"/>
    <w:rsid w:val="00F815D1"/>
    <w:rsid w:val="00F81A9D"/>
    <w:rsid w:val="00F81E7E"/>
    <w:rsid w:val="00F81F0F"/>
    <w:rsid w:val="00F825F4"/>
    <w:rsid w:val="00F87294"/>
    <w:rsid w:val="00F90AEE"/>
    <w:rsid w:val="00F925CD"/>
    <w:rsid w:val="00F92AA1"/>
    <w:rsid w:val="00F932DE"/>
    <w:rsid w:val="00F94BA8"/>
    <w:rsid w:val="00F963DD"/>
    <w:rsid w:val="00F9641A"/>
    <w:rsid w:val="00F97004"/>
    <w:rsid w:val="00FA2045"/>
    <w:rsid w:val="00FA2327"/>
    <w:rsid w:val="00FA24E7"/>
    <w:rsid w:val="00FA4897"/>
    <w:rsid w:val="00FA5E1A"/>
    <w:rsid w:val="00FA6572"/>
    <w:rsid w:val="00FA7A66"/>
    <w:rsid w:val="00FB0C94"/>
    <w:rsid w:val="00FB1AA9"/>
    <w:rsid w:val="00FB2FD0"/>
    <w:rsid w:val="00FB4B5A"/>
    <w:rsid w:val="00FB5963"/>
    <w:rsid w:val="00FB5DAA"/>
    <w:rsid w:val="00FB6D0F"/>
    <w:rsid w:val="00FC04B9"/>
    <w:rsid w:val="00FC161A"/>
    <w:rsid w:val="00FC23D5"/>
    <w:rsid w:val="00FC4C1A"/>
    <w:rsid w:val="00FC5796"/>
    <w:rsid w:val="00FC6069"/>
    <w:rsid w:val="00FC6468"/>
    <w:rsid w:val="00FC64F5"/>
    <w:rsid w:val="00FC6D49"/>
    <w:rsid w:val="00FC70E8"/>
    <w:rsid w:val="00FC7595"/>
    <w:rsid w:val="00FD4922"/>
    <w:rsid w:val="00FD6461"/>
    <w:rsid w:val="00FE0281"/>
    <w:rsid w:val="00FE050B"/>
    <w:rsid w:val="00FE0678"/>
    <w:rsid w:val="00FE7083"/>
    <w:rsid w:val="00FF019F"/>
    <w:rsid w:val="00FF1B2A"/>
    <w:rsid w:val="00FF30DE"/>
    <w:rsid w:val="00FF6065"/>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4EB6E553-B673-4034-8A00-929A0EDBC5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customStyle="1" w:styleId="paragraph">
    <w:name w:val="paragraph"/>
    <w:basedOn w:val="Normal"/>
    <w:rsid w:val="00B53BCA"/>
    <w:pPr>
      <w:widowControl/>
      <w:autoSpaceDE/>
      <w:autoSpaceDN/>
      <w:adjustRightInd/>
      <w:spacing w:before="100" w:beforeAutospacing="1" w:after="100" w:afterAutospacing="1"/>
      <w:jc w:val="left"/>
    </w:pPr>
    <w:rPr>
      <w:rFonts w:ascii="Times New Roman" w:hAnsi="Times New Roman" w:cs="Times New Roman"/>
      <w:color w:val="auto"/>
    </w:rPr>
  </w:style>
  <w:style w:type="character" w:customStyle="1" w:styleId="normaltextrun">
    <w:name w:val="normaltextrun"/>
    <w:basedOn w:val="DefaultParagraphFont"/>
    <w:rsid w:val="00B53BCA"/>
  </w:style>
  <w:style w:type="character" w:customStyle="1" w:styleId="UnresolvedMention1">
    <w:name w:val="Unresolved Mention1"/>
    <w:basedOn w:val="DefaultParagraphFont"/>
    <w:uiPriority w:val="99"/>
    <w:semiHidden/>
    <w:unhideWhenUsed/>
    <w:rsid w:val="006028CA"/>
    <w:rPr>
      <w:color w:val="808080"/>
      <w:shd w:val="clear" w:color="auto" w:fill="E6E6E6"/>
    </w:rPr>
  </w:style>
  <w:style w:type="paragraph" w:customStyle="1" w:styleId="EndNoteBibliographyTitle">
    <w:name w:val="EndNote Bibliography Title"/>
    <w:basedOn w:val="Normal"/>
    <w:link w:val="EndNoteBibliographyTitleChar"/>
    <w:rsid w:val="00354704"/>
    <w:pPr>
      <w:jc w:val="center"/>
    </w:pPr>
    <w:rPr>
      <w:noProof/>
    </w:rPr>
  </w:style>
  <w:style w:type="character" w:customStyle="1" w:styleId="EndNoteBibliographyTitleChar">
    <w:name w:val="EndNote Bibliography Title Char"/>
    <w:basedOn w:val="DefaultParagraphFont"/>
    <w:link w:val="EndNoteBibliographyTitle"/>
    <w:rsid w:val="00354704"/>
    <w:rPr>
      <w:rFonts w:ascii="Calibri" w:hAnsi="Calibri" w:cs="Calibri"/>
      <w:noProof/>
      <w:color w:val="000000"/>
      <w:sz w:val="24"/>
      <w:szCs w:val="24"/>
    </w:rPr>
  </w:style>
  <w:style w:type="paragraph" w:customStyle="1" w:styleId="EndNoteBibliography">
    <w:name w:val="EndNote Bibliography"/>
    <w:basedOn w:val="Normal"/>
    <w:link w:val="EndNoteBibliographyChar"/>
    <w:rsid w:val="00354704"/>
    <w:rPr>
      <w:noProof/>
    </w:rPr>
  </w:style>
  <w:style w:type="character" w:customStyle="1" w:styleId="EndNoteBibliographyChar">
    <w:name w:val="EndNote Bibliography Char"/>
    <w:basedOn w:val="DefaultParagraphFont"/>
    <w:link w:val="EndNoteBibliography"/>
    <w:rsid w:val="00354704"/>
    <w:rPr>
      <w:rFonts w:ascii="Calibri" w:hAnsi="Calibri" w:cs="Calibri"/>
      <w:noProof/>
      <w:color w:val="000000"/>
      <w:sz w:val="24"/>
      <w:szCs w:val="24"/>
    </w:rPr>
  </w:style>
  <w:style w:type="paragraph" w:customStyle="1" w:styleId="Default">
    <w:name w:val="Default"/>
    <w:rsid w:val="004A0CB9"/>
    <w:pPr>
      <w:autoSpaceDE w:val="0"/>
      <w:autoSpaceDN w:val="0"/>
      <w:adjustRightInd w:val="0"/>
    </w:pPr>
    <w:rPr>
      <w:rFonts w:ascii="Calibri" w:hAnsi="Calibri" w:cs="Calibri"/>
      <w:color w:val="000000"/>
      <w:sz w:val="24"/>
      <w:szCs w:val="24"/>
    </w:rPr>
  </w:style>
  <w:style w:type="character" w:styleId="LineNumber">
    <w:name w:val="line number"/>
    <w:basedOn w:val="DefaultParagraphFont"/>
    <w:uiPriority w:val="99"/>
    <w:semiHidden/>
    <w:unhideWhenUsed/>
    <w:rsid w:val="00AD1B71"/>
  </w:style>
  <w:style w:type="character" w:customStyle="1" w:styleId="UnresolvedMention2">
    <w:name w:val="Unresolved Mention2"/>
    <w:basedOn w:val="DefaultParagraphFont"/>
    <w:uiPriority w:val="99"/>
    <w:semiHidden/>
    <w:unhideWhenUsed/>
    <w:rsid w:val="009479F1"/>
    <w:rPr>
      <w:color w:val="808080"/>
      <w:shd w:val="clear" w:color="auto" w:fill="E6E6E6"/>
    </w:rPr>
  </w:style>
  <w:style w:type="character" w:styleId="UnresolvedMention">
    <w:name w:val="Unresolved Mention"/>
    <w:basedOn w:val="DefaultParagraphFont"/>
    <w:uiPriority w:val="99"/>
    <w:semiHidden/>
    <w:unhideWhenUsed/>
    <w:rsid w:val="00D1156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292728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li@ochsner.org" TargetMode="External"/><Relationship Id="rId13" Type="http://schemas.openxmlformats.org/officeDocument/2006/relationships/hyperlink" Target="mailto:nathanhite55@gmail.com" TargetMode="External"/><Relationship Id="rId18" Type="http://schemas.openxmlformats.org/officeDocument/2006/relationships/hyperlink" Target="mailto:damargolin@ochsner.org"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mailto:jgills@lsuhsc.edu" TargetMode="External"/><Relationship Id="rId17" Type="http://schemas.openxmlformats.org/officeDocument/2006/relationships/hyperlink" Target="mailto:sbardot@ochsner.org" TargetMode="External"/><Relationship Id="rId2" Type="http://schemas.openxmlformats.org/officeDocument/2006/relationships/numbering" Target="numbering.xml"/><Relationship Id="rId16" Type="http://schemas.openxmlformats.org/officeDocument/2006/relationships/hyperlink" Target="mailto:daniel.canter@ochsner.org" TargetMode="External"/><Relationship Id="rId20" Type="http://schemas.openxmlformats.org/officeDocument/2006/relationships/hyperlink" Target="http://seer.cancer.gov/statfacts/html/colorect.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xzhang@ochsner.org" TargetMode="External"/><Relationship Id="rId5" Type="http://schemas.openxmlformats.org/officeDocument/2006/relationships/webSettings" Target="webSettings.xml"/><Relationship Id="rId15" Type="http://schemas.openxmlformats.org/officeDocument/2006/relationships/hyperlink" Target="mailto:grace.maresh@ochsner.org" TargetMode="External"/><Relationship Id="rId23" Type="http://schemas.openxmlformats.org/officeDocument/2006/relationships/theme" Target="theme/theme1.xml"/><Relationship Id="rId10" Type="http://schemas.openxmlformats.org/officeDocument/2006/relationships/hyperlink" Target="mailto:linh.hellmers@ochsner.org" TargetMode="External"/><Relationship Id="rId19" Type="http://schemas.openxmlformats.org/officeDocument/2006/relationships/hyperlink" Target="http://seer.cancer.gov/statfacts/html/urinb.html" TargetMode="External"/><Relationship Id="rId4" Type="http://schemas.openxmlformats.org/officeDocument/2006/relationships/settings" Target="settings.xml"/><Relationship Id="rId9" Type="http://schemas.openxmlformats.org/officeDocument/2006/relationships/hyperlink" Target="mailto:rmoret@ochsner.org" TargetMode="External"/><Relationship Id="rId14" Type="http://schemas.openxmlformats.org/officeDocument/2006/relationships/hyperlink" Target="mailto:aaron.klinger@ochsner.org"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CD7024C-4142-4B2B-9623-26EE9E2279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TotalTime>
  <Pages>13</Pages>
  <Words>6312</Words>
  <Characters>35984</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4221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Li Li</dc:creator>
  <cp:keywords>Aug 2012 rev</cp:keywords>
  <cp:lastModifiedBy>Nam Nguyen</cp:lastModifiedBy>
  <cp:revision>4</cp:revision>
  <cp:lastPrinted>2018-10-09T19:11:00Z</cp:lastPrinted>
  <dcterms:created xsi:type="dcterms:W3CDTF">2018-12-13T16:29:00Z</dcterms:created>
  <dcterms:modified xsi:type="dcterms:W3CDTF">2018-12-13T1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